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B42709" w14:textId="51E19876" w:rsidR="00135FAC" w:rsidRDefault="000139E9" w:rsidP="00135FAC">
      <w:pPr>
        <w:widowControl w:val="0"/>
        <w:autoSpaceDE w:val="0"/>
        <w:autoSpaceDN w:val="0"/>
        <w:adjustRightInd w:val="0"/>
        <w:spacing w:line="480" w:lineRule="auto"/>
        <w:ind w:firstLine="720"/>
        <w:jc w:val="center"/>
        <w:rPr>
          <w:rFonts w:eastAsia="Cambria"/>
          <w:sz w:val="24"/>
          <w:szCs w:val="24"/>
        </w:rPr>
      </w:pPr>
      <w:bookmarkStart w:id="0" w:name="_GoBack"/>
      <w:bookmarkEnd w:id="0"/>
      <w:r>
        <w:rPr>
          <w:rFonts w:eastAsia="Cambria"/>
          <w:sz w:val="24"/>
          <w:szCs w:val="24"/>
        </w:rPr>
        <w:t xml:space="preserve">ONLINE </w:t>
      </w:r>
      <w:r w:rsidR="00135FAC">
        <w:rPr>
          <w:rFonts w:eastAsia="Cambria"/>
          <w:sz w:val="24"/>
          <w:szCs w:val="24"/>
        </w:rPr>
        <w:t>APPENDIX</w:t>
      </w:r>
    </w:p>
    <w:p w14:paraId="504A4AED" w14:textId="56A2BB9C" w:rsidR="00135FAC" w:rsidRDefault="00135FAC" w:rsidP="00135FAC">
      <w:pPr>
        <w:widowControl w:val="0"/>
        <w:autoSpaceDE w:val="0"/>
        <w:autoSpaceDN w:val="0"/>
        <w:adjustRightInd w:val="0"/>
        <w:spacing w:line="480" w:lineRule="auto"/>
        <w:ind w:firstLine="720"/>
        <w:jc w:val="both"/>
        <w:rPr>
          <w:rFonts w:eastAsia="Cambria"/>
          <w:sz w:val="24"/>
          <w:szCs w:val="24"/>
        </w:rPr>
      </w:pPr>
      <w:r>
        <w:rPr>
          <w:rFonts w:eastAsia="Cambria"/>
          <w:sz w:val="24"/>
          <w:szCs w:val="24"/>
        </w:rPr>
        <w:t xml:space="preserve">In this </w:t>
      </w:r>
      <w:r w:rsidR="000139E9">
        <w:rPr>
          <w:rFonts w:eastAsia="Cambria"/>
          <w:sz w:val="24"/>
          <w:szCs w:val="24"/>
        </w:rPr>
        <w:t xml:space="preserve">online </w:t>
      </w:r>
      <w:r>
        <w:rPr>
          <w:rFonts w:eastAsia="Cambria"/>
          <w:sz w:val="24"/>
          <w:szCs w:val="24"/>
        </w:rPr>
        <w:t xml:space="preserve">appendix, we present more historical background and further robustness checks. Table A.1 provides details on the bread enrichments standards proposed by the FDA in 1941. </w:t>
      </w:r>
      <w:r>
        <w:rPr>
          <w:rFonts w:eastAsia="Cambria"/>
          <w:sz w:val="24"/>
          <w:szCs w:val="24"/>
        </w:rPr>
        <w:tab/>
        <w:t>Table A.2 provides more details on the arrival of the boll weevil. In particular, it shows the cumulative percentage of counties in our sample to have been impacted by the boll weevil by year. Most of the invasion occurs between 1917 and 1922 and 22 counties are not treated by the boll weevil.</w:t>
      </w:r>
    </w:p>
    <w:p w14:paraId="4D294AF3" w14:textId="23538821" w:rsidR="00135FAC" w:rsidRDefault="00135FAC" w:rsidP="00135FAC">
      <w:pPr>
        <w:widowControl w:val="0"/>
        <w:autoSpaceDE w:val="0"/>
        <w:autoSpaceDN w:val="0"/>
        <w:adjustRightInd w:val="0"/>
        <w:spacing w:line="480" w:lineRule="auto"/>
        <w:ind w:firstLine="720"/>
        <w:jc w:val="both"/>
        <w:rPr>
          <w:rFonts w:eastAsia="Cambria"/>
          <w:sz w:val="24"/>
          <w:szCs w:val="24"/>
        </w:rPr>
      </w:pPr>
      <w:r>
        <w:rPr>
          <w:rFonts w:eastAsia="Cambria"/>
          <w:sz w:val="24"/>
          <w:szCs w:val="24"/>
        </w:rPr>
        <w:t>Table A.3 shows the following. Column (1) uses the log of the pellagra death rate as the dependent variable and uses</w:t>
      </w:r>
      <w:r w:rsidR="00104067">
        <w:rPr>
          <w:rFonts w:eastAsia="Cambria"/>
          <w:sz w:val="24"/>
          <w:szCs w:val="24"/>
        </w:rPr>
        <w:t xml:space="preserve"> </w:t>
      </w:r>
      <w:r>
        <w:rPr>
          <w:rFonts w:eastAsia="Cambria"/>
          <w:sz w:val="24"/>
          <w:szCs w:val="24"/>
        </w:rPr>
        <w:t>a different measure of cotton intensity (cotton acres as a percent of all fam acres) than in our baseline regressions. Although the not quite statistic</w:t>
      </w:r>
      <w:r w:rsidR="006C7F70">
        <w:rPr>
          <w:rFonts w:eastAsia="Cambria"/>
          <w:sz w:val="24"/>
          <w:szCs w:val="24"/>
        </w:rPr>
        <w:t>ally significant (p-value = 0.27</w:t>
      </w:r>
      <w:r>
        <w:rPr>
          <w:rFonts w:eastAsia="Cambria"/>
          <w:sz w:val="24"/>
          <w:szCs w:val="24"/>
        </w:rPr>
        <w:t xml:space="preserve">), the same sign is obtained as when cotton acres per capita is used. Column (2) uses the log of the pellagra death rate as the dependent variable, but controls the overall death rate (minus pellagra deaths). Our main result remains unchanged. Finally, column (3) uses the ratio of pellagra deaths to overall deaths as the dependent variable and column (4) interpolates pellagra deaths in 1918 and 1919 for NC and uses the log of interpolated pellagra death rate. In columns (3) and (4), the dependent variable decreases after the arrival of the boll weevil and decreases more in high cotton counties. </w:t>
      </w:r>
    </w:p>
    <w:p w14:paraId="442D38D9" w14:textId="77777777" w:rsidR="00135FAC" w:rsidRDefault="00135FAC" w:rsidP="00135FAC">
      <w:pPr>
        <w:widowControl w:val="0"/>
        <w:autoSpaceDE w:val="0"/>
        <w:autoSpaceDN w:val="0"/>
        <w:adjustRightInd w:val="0"/>
        <w:spacing w:line="480" w:lineRule="auto"/>
        <w:ind w:firstLine="720"/>
        <w:jc w:val="both"/>
        <w:rPr>
          <w:rFonts w:eastAsia="Cambria"/>
          <w:sz w:val="24"/>
          <w:szCs w:val="24"/>
        </w:rPr>
      </w:pPr>
      <w:r>
        <w:rPr>
          <w:rFonts w:eastAsia="Cambria"/>
          <w:sz w:val="24"/>
          <w:szCs w:val="24"/>
        </w:rPr>
        <w:t>Table A.4 is requires a more extensive motivation and that is provided in the following section.</w:t>
      </w:r>
    </w:p>
    <w:p w14:paraId="15EABE3E" w14:textId="77777777" w:rsidR="00135FAC" w:rsidRDefault="00135FAC" w:rsidP="00135FAC">
      <w:pPr>
        <w:widowControl w:val="0"/>
        <w:autoSpaceDE w:val="0"/>
        <w:autoSpaceDN w:val="0"/>
        <w:adjustRightInd w:val="0"/>
        <w:spacing w:line="480" w:lineRule="auto"/>
        <w:ind w:firstLine="720"/>
        <w:jc w:val="both"/>
        <w:rPr>
          <w:rFonts w:eastAsia="Cambria"/>
          <w:sz w:val="24"/>
          <w:szCs w:val="24"/>
        </w:rPr>
      </w:pPr>
      <w:r>
        <w:rPr>
          <w:rFonts w:eastAsia="Cambria"/>
          <w:sz w:val="24"/>
          <w:szCs w:val="24"/>
        </w:rPr>
        <w:t>Table A.5 uses state level data and presents additional evidence that pellagra declines after a state passes a mandatory fortification law.</w:t>
      </w:r>
    </w:p>
    <w:p w14:paraId="69910918" w14:textId="77777777" w:rsidR="00135FAC" w:rsidRDefault="00135FAC" w:rsidP="00135FAC">
      <w:pPr>
        <w:widowControl w:val="0"/>
        <w:autoSpaceDE w:val="0"/>
        <w:autoSpaceDN w:val="0"/>
        <w:adjustRightInd w:val="0"/>
        <w:spacing w:line="480" w:lineRule="auto"/>
        <w:ind w:firstLine="720"/>
        <w:rPr>
          <w:rFonts w:eastAsia="Cambria"/>
          <w:sz w:val="24"/>
          <w:szCs w:val="24"/>
        </w:rPr>
      </w:pPr>
    </w:p>
    <w:p w14:paraId="7C16BCE0" w14:textId="77777777" w:rsidR="00135FAC" w:rsidRDefault="00135FAC" w:rsidP="00135FAC">
      <w:pPr>
        <w:widowControl w:val="0"/>
        <w:autoSpaceDE w:val="0"/>
        <w:autoSpaceDN w:val="0"/>
        <w:adjustRightInd w:val="0"/>
        <w:spacing w:line="480" w:lineRule="auto"/>
        <w:ind w:firstLine="720"/>
        <w:rPr>
          <w:rFonts w:eastAsia="Cambria"/>
          <w:sz w:val="24"/>
          <w:szCs w:val="24"/>
        </w:rPr>
      </w:pPr>
    </w:p>
    <w:p w14:paraId="0F58D171" w14:textId="77777777" w:rsidR="00135FAC" w:rsidRPr="001C7864" w:rsidRDefault="00135FAC" w:rsidP="00135FAC">
      <w:pPr>
        <w:widowControl w:val="0"/>
        <w:autoSpaceDE w:val="0"/>
        <w:autoSpaceDN w:val="0"/>
        <w:adjustRightInd w:val="0"/>
        <w:spacing w:line="480" w:lineRule="auto"/>
        <w:ind w:firstLine="720"/>
        <w:jc w:val="center"/>
        <w:rPr>
          <w:rFonts w:eastAsia="Cambria"/>
          <w:sz w:val="24"/>
          <w:szCs w:val="24"/>
        </w:rPr>
      </w:pPr>
      <w:r w:rsidRPr="001C7864">
        <w:rPr>
          <w:rFonts w:eastAsia="Cambria"/>
          <w:sz w:val="24"/>
          <w:szCs w:val="24"/>
        </w:rPr>
        <w:lastRenderedPageBreak/>
        <w:t>IS THERE EVIDENCE OF SELECTIVE MIGRATION?</w:t>
      </w:r>
    </w:p>
    <w:p w14:paraId="5D679D76" w14:textId="77FFD1E1" w:rsidR="00135FAC" w:rsidRPr="001C7864" w:rsidRDefault="00135FAC" w:rsidP="00135FAC">
      <w:pPr>
        <w:widowControl w:val="0"/>
        <w:autoSpaceDE w:val="0"/>
        <w:autoSpaceDN w:val="0"/>
        <w:adjustRightInd w:val="0"/>
        <w:spacing w:line="480" w:lineRule="auto"/>
        <w:ind w:firstLine="720"/>
        <w:jc w:val="both"/>
        <w:rPr>
          <w:rFonts w:eastAsia="Cambria"/>
          <w:sz w:val="24"/>
          <w:szCs w:val="24"/>
        </w:rPr>
      </w:pPr>
      <w:r w:rsidRPr="001C7864">
        <w:rPr>
          <w:rFonts w:eastAsia="Cambria"/>
          <w:sz w:val="24"/>
          <w:szCs w:val="24"/>
        </w:rPr>
        <w:t>One key concern with our results centers on migration.</w:t>
      </w:r>
      <w:r>
        <w:rPr>
          <w:rFonts w:eastAsia="Cambria"/>
          <w:sz w:val="24"/>
          <w:szCs w:val="24"/>
        </w:rPr>
        <w:t xml:space="preserve"> </w:t>
      </w:r>
      <w:r w:rsidRPr="001C7864">
        <w:rPr>
          <w:rFonts w:eastAsia="Cambria"/>
          <w:sz w:val="24"/>
          <w:szCs w:val="24"/>
        </w:rPr>
        <w:t xml:space="preserve">While we adopt several remedial strategies in </w:t>
      </w:r>
      <w:r>
        <w:rPr>
          <w:rFonts w:eastAsia="Cambria"/>
          <w:sz w:val="24"/>
          <w:szCs w:val="24"/>
        </w:rPr>
        <w:t>t</w:t>
      </w:r>
      <w:r w:rsidRPr="001C7864">
        <w:rPr>
          <w:rFonts w:eastAsia="Cambria"/>
          <w:sz w:val="24"/>
          <w:szCs w:val="24"/>
        </w:rPr>
        <w:t>o address concerns about migration and population change, in this section we adopt a series of more direct tests.</w:t>
      </w:r>
      <w:r>
        <w:rPr>
          <w:rFonts w:eastAsia="Cambria"/>
          <w:sz w:val="24"/>
          <w:szCs w:val="24"/>
        </w:rPr>
        <w:t xml:space="preserve"> </w:t>
      </w:r>
      <w:r w:rsidRPr="001C7864">
        <w:rPr>
          <w:rFonts w:eastAsia="Cambria"/>
          <w:sz w:val="24"/>
          <w:szCs w:val="24"/>
        </w:rPr>
        <w:t>Our goal here is to explore the possibility that boll-weevil induced out-migration might bias our estimates.</w:t>
      </w:r>
      <w:r>
        <w:rPr>
          <w:rFonts w:eastAsia="Cambria"/>
          <w:sz w:val="24"/>
          <w:szCs w:val="24"/>
        </w:rPr>
        <w:t xml:space="preserve"> </w:t>
      </w:r>
      <w:r w:rsidRPr="001C7864">
        <w:rPr>
          <w:rFonts w:eastAsia="Cambria"/>
          <w:sz w:val="24"/>
          <w:szCs w:val="24"/>
        </w:rPr>
        <w:t>Three observations motivate our concerns about migration.</w:t>
      </w:r>
      <w:r>
        <w:rPr>
          <w:rFonts w:eastAsia="Cambria"/>
          <w:sz w:val="24"/>
          <w:szCs w:val="24"/>
        </w:rPr>
        <w:t xml:space="preserve"> </w:t>
      </w:r>
      <w:r w:rsidRPr="001C7864">
        <w:rPr>
          <w:rFonts w:eastAsia="Cambria"/>
          <w:sz w:val="24"/>
          <w:szCs w:val="24"/>
        </w:rPr>
        <w:t>First, Lange et al. (2009) show that the boll weevil caused laborers to migrate out of afflicted counties.</w:t>
      </w:r>
      <w:r>
        <w:rPr>
          <w:rFonts w:eastAsia="Cambria"/>
          <w:sz w:val="24"/>
          <w:szCs w:val="24"/>
        </w:rPr>
        <w:t xml:space="preserve"> </w:t>
      </w:r>
      <w:r w:rsidRPr="001C7864">
        <w:rPr>
          <w:rFonts w:eastAsia="Cambria"/>
          <w:sz w:val="24"/>
          <w:szCs w:val="24"/>
        </w:rPr>
        <w:t>Second, Ager et al. (2015) show that women in high cotton counties were the most likely to leave the labor force in response to the arrival of the boll weevil.</w:t>
      </w:r>
      <w:r>
        <w:rPr>
          <w:rFonts w:eastAsia="Cambria"/>
          <w:sz w:val="24"/>
          <w:szCs w:val="24"/>
        </w:rPr>
        <w:t xml:space="preserve"> </w:t>
      </w:r>
      <w:r w:rsidRPr="001C7864">
        <w:rPr>
          <w:rFonts w:eastAsia="Cambria"/>
          <w:sz w:val="24"/>
          <w:szCs w:val="24"/>
        </w:rPr>
        <w:t>Third, Spark et al. (2015, p.77) show that the most affected groups from pellagra were children age 2-10 and females 22-44.</w:t>
      </w:r>
      <w:r>
        <w:rPr>
          <w:rFonts w:eastAsia="Cambria"/>
          <w:sz w:val="24"/>
          <w:szCs w:val="24"/>
        </w:rPr>
        <w:t xml:space="preserve"> </w:t>
      </w:r>
      <w:r w:rsidRPr="001C7864">
        <w:rPr>
          <w:rFonts w:eastAsia="Cambria"/>
          <w:sz w:val="24"/>
          <w:szCs w:val="24"/>
        </w:rPr>
        <w:t>These findings suggest that the two groups most likely to have suffered from pellagra also might have been the most likely to have migrated out of affected counties after the boll weevil arrived.</w:t>
      </w:r>
      <w:r>
        <w:rPr>
          <w:rFonts w:eastAsia="Cambria"/>
          <w:sz w:val="24"/>
          <w:szCs w:val="24"/>
        </w:rPr>
        <w:t xml:space="preserve"> </w:t>
      </w:r>
      <w:r w:rsidRPr="001C7864">
        <w:rPr>
          <w:rFonts w:eastAsia="Cambria"/>
          <w:sz w:val="24"/>
          <w:szCs w:val="24"/>
        </w:rPr>
        <w:t>In the face of such selective migration, it is possible that some, or all, of the reductions in pellagra we observe stem not from improved nutrition, but from the elevated rates of outmigration among the groups most likely to have suffered from the disease.</w:t>
      </w:r>
      <w:r>
        <w:rPr>
          <w:rFonts w:eastAsia="Cambria"/>
          <w:sz w:val="24"/>
          <w:szCs w:val="24"/>
        </w:rPr>
        <w:t xml:space="preserve"> </w:t>
      </w:r>
      <w:r w:rsidRPr="001C7864">
        <w:rPr>
          <w:rFonts w:eastAsia="Cambria"/>
          <w:sz w:val="24"/>
          <w:szCs w:val="24"/>
        </w:rPr>
        <w:t>Hence, in this section, we run a series of regressions in search of evidence that counties with relatively large numbers of individuals vulnerable to pellagra exhibit elevated rates of outmigration.</w:t>
      </w:r>
      <w:r>
        <w:rPr>
          <w:rFonts w:eastAsia="Cambria"/>
          <w:sz w:val="24"/>
          <w:szCs w:val="24"/>
        </w:rPr>
        <w:t xml:space="preserve"> </w:t>
      </w:r>
      <w:r w:rsidRPr="001C7864">
        <w:rPr>
          <w:rFonts w:eastAsia="Cambria"/>
          <w:sz w:val="24"/>
          <w:szCs w:val="24"/>
        </w:rPr>
        <w:t xml:space="preserve">To measure the extent of such selective out-migration, we again use the data from </w:t>
      </w:r>
      <w:r w:rsidR="00412D1F">
        <w:rPr>
          <w:rFonts w:eastAsia="Cambria"/>
          <w:sz w:val="24"/>
          <w:szCs w:val="24"/>
        </w:rPr>
        <w:t>North Carolina and South Carolina</w:t>
      </w:r>
      <w:r w:rsidRPr="001C7864">
        <w:rPr>
          <w:rFonts w:eastAsia="Cambria"/>
          <w:sz w:val="24"/>
          <w:szCs w:val="24"/>
        </w:rPr>
        <w:t xml:space="preserve"> and adopt two separate triple difference strategies similar those employed by Aaronson and Mazmder (2011).</w:t>
      </w:r>
    </w:p>
    <w:p w14:paraId="6B10A7A8" w14:textId="77777777" w:rsidR="00135FAC" w:rsidRPr="001C7864" w:rsidRDefault="00135FAC" w:rsidP="00135FAC">
      <w:pPr>
        <w:spacing w:line="480" w:lineRule="auto"/>
        <w:jc w:val="both"/>
        <w:rPr>
          <w:rFonts w:eastAsia="Cambria"/>
          <w:sz w:val="24"/>
          <w:szCs w:val="24"/>
        </w:rPr>
      </w:pPr>
      <w:r w:rsidRPr="001C7864">
        <w:rPr>
          <w:rFonts w:eastAsia="Cambria"/>
          <w:sz w:val="24"/>
          <w:szCs w:val="24"/>
        </w:rPr>
        <w:tab/>
      </w:r>
      <w:r w:rsidRPr="001C7864">
        <w:rPr>
          <w:rFonts w:eastAsia="MS Mincho"/>
          <w:sz w:val="24"/>
          <w:szCs w:val="24"/>
        </w:rPr>
        <w:t>In our first triple difference strategy, we ask if counties with high initial cotton and high initial pellagra rates exhibit elevated rates of outmigration.</w:t>
      </w:r>
      <w:r>
        <w:rPr>
          <w:rFonts w:eastAsia="MS Mincho"/>
          <w:sz w:val="24"/>
          <w:szCs w:val="24"/>
        </w:rPr>
        <w:t xml:space="preserve"> </w:t>
      </w:r>
      <w:r w:rsidRPr="001C7864">
        <w:rPr>
          <w:rFonts w:eastAsia="MS Mincho"/>
          <w:sz w:val="24"/>
          <w:szCs w:val="24"/>
        </w:rPr>
        <w:t>More precisely, our regression equation i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24378A" w:rsidRPr="001C7864" w14:paraId="39DF277E" w14:textId="247D4E9E" w:rsidTr="0024378A">
        <w:tc>
          <w:tcPr>
            <w:tcW w:w="720" w:type="dxa"/>
          </w:tcPr>
          <w:p w14:paraId="78FCD888" w14:textId="77777777" w:rsidR="0024378A" w:rsidRPr="001C7864" w:rsidRDefault="0024378A" w:rsidP="00494BA7">
            <w:pPr>
              <w:spacing w:after="200" w:line="480" w:lineRule="auto"/>
              <w:jc w:val="both"/>
              <w:rPr>
                <w:rFonts w:ascii="Times New Roman" w:eastAsia="Cambria" w:hAnsi="Times New Roman" w:cs="Times New Roman"/>
              </w:rPr>
            </w:pPr>
          </w:p>
        </w:tc>
        <w:tc>
          <w:tcPr>
            <w:tcW w:w="7920" w:type="dxa"/>
            <w:hideMark/>
          </w:tcPr>
          <w:p w14:paraId="170BC707" w14:textId="77777777" w:rsidR="0024378A" w:rsidRPr="001C7864" w:rsidRDefault="0024378A" w:rsidP="00494BA7">
            <w:pPr>
              <w:spacing w:after="200" w:line="480" w:lineRule="auto"/>
              <w:jc w:val="both"/>
              <w:rPr>
                <w:rFonts w:ascii="Times New Roman" w:eastAsia="Cambria" w:hAnsi="Times New Roman" w:cs="Times New Roman"/>
                <w:i/>
              </w:rPr>
            </w:pPr>
            <m:oMathPara>
              <m:oMath>
                <m:r>
                  <w:rPr>
                    <w:rFonts w:ascii="Cambria Math" w:eastAsia="Cambria" w:hAnsi="Cambria Math" w:cs="Times New Roman"/>
                  </w:rPr>
                  <m:t>ln[</m:t>
                </m:r>
                <m:sSub>
                  <m:sSubPr>
                    <m:ctrlPr>
                      <w:rPr>
                        <w:rFonts w:ascii="Cambria Math" w:eastAsia="Cambria" w:hAnsi="Cambria Math" w:cs="Times New Roman"/>
                        <w:i/>
                      </w:rPr>
                    </m:ctrlPr>
                  </m:sSubPr>
                  <m:e>
                    <m:r>
                      <w:rPr>
                        <w:rFonts w:ascii="Cambria Math" w:eastAsia="Cambria" w:hAnsi="Cambria Math" w:cs="Times New Roman"/>
                      </w:rPr>
                      <m:t>population]</m:t>
                    </m:r>
                  </m:e>
                  <m:sub>
                    <m:r>
                      <w:rPr>
                        <w:rFonts w:ascii="Cambria Math" w:eastAsia="Cambria" w:hAnsi="Cambria Math" w:cs="Times New Roman"/>
                      </w:rPr>
                      <m:t>ct</m:t>
                    </m:r>
                  </m:sub>
                </m:sSub>
                <m:r>
                  <w:rPr>
                    <w:rFonts w:ascii="Cambria Math" w:eastAsia="Cambria" w:hAnsi="Cambria Math" w:cs="Times New Roman"/>
                  </w:rPr>
                  <m:t>=α+γ*</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high pellagra</m:t>
                        </m:r>
                      </m:e>
                    </m:d>
                  </m:e>
                  <m:sub>
                    <m:r>
                      <w:rPr>
                        <w:rFonts w:ascii="Cambria Math" w:eastAsia="Cambria" w:hAnsi="Cambria Math" w:cs="Times New Roman"/>
                      </w:rPr>
                      <m:t>c,1915</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β</m:t>
                    </m:r>
                  </m:e>
                  <m:sub>
                    <m:r>
                      <w:rPr>
                        <w:rFonts w:ascii="Cambria Math" w:eastAsia="Cambria" w:hAnsi="Cambria Math" w:cs="Times New Roman"/>
                      </w:rPr>
                      <m:t>0</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boll weevil</m:t>
                        </m:r>
                      </m:e>
                    </m:d>
                  </m:e>
                  <m:sub>
                    <m:r>
                      <w:rPr>
                        <w:rFonts w:ascii="Cambria Math" w:eastAsia="Cambria" w:hAnsi="Cambria Math" w:cs="Times New Roman"/>
                      </w:rPr>
                      <m:t>ct</m:t>
                    </m:r>
                  </m:sub>
                </m:sSub>
                <m:r>
                  <w:rPr>
                    <w:rFonts w:ascii="Cambria Math" w:eastAsia="Cambria" w:hAnsi="Cambria Math" w:cs="Times New Roman"/>
                  </w:rPr>
                  <m:t>+ γ*</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high cotton</m:t>
                        </m:r>
                      </m:e>
                    </m:d>
                  </m:e>
                  <m:sub>
                    <m:r>
                      <w:rPr>
                        <w:rFonts w:ascii="Cambria Math" w:eastAsia="Cambria" w:hAnsi="Cambria Math" w:cs="Times New Roman"/>
                      </w:rPr>
                      <m:t>c,1909</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β</m:t>
                    </m:r>
                  </m:e>
                  <m:sub>
                    <m:r>
                      <w:rPr>
                        <w:rFonts w:ascii="Cambria Math" w:eastAsia="Cambria" w:hAnsi="Cambria Math" w:cs="Times New Roman"/>
                      </w:rPr>
                      <m:t>1</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boll weevil</m:t>
                        </m:r>
                      </m:e>
                    </m:d>
                  </m:e>
                  <m:sub>
                    <m:r>
                      <w:rPr>
                        <w:rFonts w:ascii="Cambria Math" w:eastAsia="Cambria" w:hAnsi="Cambria Math" w:cs="Times New Roman"/>
                      </w:rPr>
                      <m:t>ct</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high cotton</m:t>
                        </m:r>
                      </m:e>
                    </m:d>
                  </m:e>
                  <m:sub>
                    <m:r>
                      <w:rPr>
                        <w:rFonts w:ascii="Cambria Math" w:eastAsia="Cambria" w:hAnsi="Cambria Math" w:cs="Times New Roman"/>
                      </w:rPr>
                      <m:t>c</m:t>
                    </m:r>
                  </m:sub>
                </m:sSub>
                <m:r>
                  <w:rPr>
                    <w:rFonts w:ascii="Cambria Math" w:eastAsia="Cambria" w:hAnsi="Cambria Math" w:cs="Times New Roman"/>
                  </w:rPr>
                  <m:t xml:space="preserve">+ </m:t>
                </m:r>
                <m:sSub>
                  <m:sSubPr>
                    <m:ctrlPr>
                      <w:rPr>
                        <w:rFonts w:ascii="Cambria Math" w:eastAsia="Cambria" w:hAnsi="Cambria Math" w:cs="Times New Roman"/>
                        <w:i/>
                      </w:rPr>
                    </m:ctrlPr>
                  </m:sSubPr>
                  <m:e>
                    <m:r>
                      <w:rPr>
                        <w:rFonts w:ascii="Cambria Math" w:eastAsia="Cambria" w:hAnsi="Cambria Math" w:cs="Times New Roman"/>
                      </w:rPr>
                      <m:t>β</m:t>
                    </m:r>
                  </m:e>
                  <m:sub>
                    <m:r>
                      <w:rPr>
                        <w:rFonts w:ascii="Cambria Math" w:eastAsia="Cambria" w:hAnsi="Cambria Math" w:cs="Times New Roman"/>
                      </w:rPr>
                      <m:t>2</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boll weevil</m:t>
                        </m:r>
                      </m:e>
                    </m:d>
                  </m:e>
                  <m:sub>
                    <m:r>
                      <w:rPr>
                        <w:rFonts w:ascii="Cambria Math" w:eastAsia="Cambria" w:hAnsi="Cambria Math" w:cs="Times New Roman"/>
                      </w:rPr>
                      <m:t>ct</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high pellagra</m:t>
                        </m:r>
                      </m:e>
                    </m:d>
                  </m:e>
                  <m:sub>
                    <m:r>
                      <w:rPr>
                        <w:rFonts w:ascii="Cambria Math" w:eastAsia="Cambria" w:hAnsi="Cambria Math" w:cs="Times New Roman"/>
                      </w:rPr>
                      <m:t>c,1915</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β</m:t>
                    </m:r>
                  </m:e>
                  <m:sub>
                    <m:r>
                      <w:rPr>
                        <w:rFonts w:ascii="Cambria Math" w:eastAsia="Cambria" w:hAnsi="Cambria Math" w:cs="Times New Roman"/>
                      </w:rPr>
                      <m:t>3</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boll weevil</m:t>
                        </m:r>
                      </m:e>
                    </m:d>
                  </m:e>
                  <m:sub>
                    <m:r>
                      <w:rPr>
                        <w:rFonts w:ascii="Cambria Math" w:eastAsia="Cambria" w:hAnsi="Cambria Math" w:cs="Times New Roman"/>
                      </w:rPr>
                      <m:t>ct</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high cotton</m:t>
                        </m:r>
                      </m:e>
                    </m:d>
                  </m:e>
                  <m:sub>
                    <m:r>
                      <w:rPr>
                        <w:rFonts w:ascii="Cambria Math" w:eastAsia="Cambria" w:hAnsi="Cambria Math" w:cs="Times New Roman"/>
                      </w:rPr>
                      <m:t>c,1909</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high pellagra</m:t>
                        </m:r>
                      </m:e>
                    </m:d>
                  </m:e>
                  <m:sub>
                    <m:r>
                      <w:rPr>
                        <w:rFonts w:ascii="Cambria Math" w:eastAsia="Cambria" w:hAnsi="Cambria Math" w:cs="Times New Roman"/>
                      </w:rPr>
                      <m:t>c,1915</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θ</m:t>
                    </m:r>
                  </m:e>
                  <m:sub>
                    <m:r>
                      <w:rPr>
                        <w:rFonts w:ascii="Cambria Math" w:eastAsia="Cambria" w:hAnsi="Cambria Math" w:cs="Times New Roman"/>
                      </w:rPr>
                      <m:t>c</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θ</m:t>
                    </m:r>
                  </m:e>
                  <m:sub>
                    <m:r>
                      <w:rPr>
                        <w:rFonts w:ascii="Cambria Math" w:eastAsia="Cambria" w:hAnsi="Cambria Math" w:cs="Times New Roman"/>
                      </w:rPr>
                      <m:t>t</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ε</m:t>
                    </m:r>
                  </m:e>
                  <m:sub>
                    <m:r>
                      <w:rPr>
                        <w:rFonts w:ascii="Cambria Math" w:eastAsia="Cambria" w:hAnsi="Cambria Math" w:cs="Times New Roman"/>
                      </w:rPr>
                      <m:t>ct</m:t>
                    </m:r>
                  </m:sub>
                </m:sSub>
                <m:r>
                  <w:rPr>
                    <w:rFonts w:ascii="Cambria Math" w:eastAsia="Cambria" w:hAnsi="Cambria Math" w:cs="Times New Roman"/>
                  </w:rPr>
                  <m:t xml:space="preserve"> </m:t>
                </m:r>
              </m:oMath>
            </m:oMathPara>
          </w:p>
        </w:tc>
        <w:tc>
          <w:tcPr>
            <w:tcW w:w="720" w:type="dxa"/>
          </w:tcPr>
          <w:p w14:paraId="763DBD3D" w14:textId="2F3A4F15" w:rsidR="0024378A" w:rsidRPr="000B0664" w:rsidRDefault="0024378A" w:rsidP="00494BA7">
            <w:pPr>
              <w:spacing w:after="200" w:line="480" w:lineRule="auto"/>
              <w:jc w:val="both"/>
              <w:rPr>
                <w:rFonts w:ascii="Times New Roman" w:eastAsia="Cambria" w:hAnsi="Times New Roman" w:cs="Times New Roman"/>
                <w:sz w:val="24"/>
                <w:szCs w:val="24"/>
              </w:rPr>
            </w:pPr>
            <w:r w:rsidRPr="000B0664">
              <w:rPr>
                <w:rFonts w:ascii="Times New Roman" w:eastAsia="Cambria" w:hAnsi="Times New Roman" w:cs="Times New Roman"/>
                <w:sz w:val="24"/>
                <w:szCs w:val="24"/>
              </w:rPr>
              <w:t>(3)</w:t>
            </w:r>
          </w:p>
        </w:tc>
      </w:tr>
    </w:tbl>
    <w:p w14:paraId="40FADF58" w14:textId="77777777" w:rsidR="00135FAC" w:rsidRPr="001C7864" w:rsidRDefault="00135FAC" w:rsidP="00135FAC">
      <w:pPr>
        <w:spacing w:line="480" w:lineRule="auto"/>
        <w:jc w:val="both"/>
        <w:rPr>
          <w:rFonts w:eastAsia="Cambria"/>
          <w:sz w:val="24"/>
          <w:szCs w:val="24"/>
        </w:rPr>
      </w:pPr>
      <w:r w:rsidRPr="001C7864">
        <w:rPr>
          <w:rFonts w:eastAsia="Cambria"/>
          <w:sz w:val="24"/>
          <w:szCs w:val="24"/>
        </w:rPr>
        <w:t>All variables are defined as above.</w:t>
      </w:r>
    </w:p>
    <w:p w14:paraId="73571340" w14:textId="2C23A312" w:rsidR="00135FAC" w:rsidRDefault="00135FAC" w:rsidP="00135FAC">
      <w:pPr>
        <w:spacing w:line="480" w:lineRule="auto"/>
        <w:jc w:val="both"/>
        <w:rPr>
          <w:rFonts w:eastAsia="MS Mincho"/>
          <w:sz w:val="24"/>
          <w:szCs w:val="24"/>
        </w:rPr>
      </w:pPr>
      <w:r w:rsidRPr="001C7864">
        <w:rPr>
          <w:rFonts w:eastAsia="Cambria"/>
          <w:sz w:val="24"/>
          <w:szCs w:val="24"/>
        </w:rPr>
        <w:tab/>
        <w:t>The main variable of interest for this regression is the triple interaction between boll weevil, high cotton, and high pellagra.</w:t>
      </w:r>
      <w:r>
        <w:rPr>
          <w:rFonts w:eastAsia="Cambria"/>
          <w:sz w:val="24"/>
          <w:szCs w:val="24"/>
        </w:rPr>
        <w:t xml:space="preserve"> </w:t>
      </w:r>
      <w:r w:rsidRPr="001C7864">
        <w:rPr>
          <w:rFonts w:eastAsia="MS Mincho"/>
          <w:sz w:val="24"/>
          <w:szCs w:val="24"/>
        </w:rPr>
        <w:t>If counties with both high initial pellagra and high initial cotton exhibit elevated rates of outmigration, the coefficient on this interaction (</w:t>
      </w:r>
      <m:oMath>
        <m:sSub>
          <m:sSubPr>
            <m:ctrlPr>
              <w:rPr>
                <w:rFonts w:ascii="Cambria Math" w:eastAsia="Cambria" w:hAnsi="Cambria Math"/>
                <w:i/>
                <w:sz w:val="24"/>
                <w:szCs w:val="24"/>
              </w:rPr>
            </m:ctrlPr>
          </m:sSubPr>
          <m:e>
            <m:r>
              <w:rPr>
                <w:rFonts w:ascii="Cambria Math" w:eastAsia="Cambria" w:hAnsi="Cambria Math"/>
                <w:sz w:val="24"/>
                <w:szCs w:val="24"/>
              </w:rPr>
              <m:t>β</m:t>
            </m:r>
          </m:e>
          <m:sub>
            <m:r>
              <w:rPr>
                <w:rFonts w:ascii="Cambria Math" w:eastAsia="Cambria" w:hAnsi="Cambria Math"/>
                <w:sz w:val="24"/>
                <w:szCs w:val="24"/>
              </w:rPr>
              <m:t>3</m:t>
            </m:r>
          </m:sub>
        </m:sSub>
        <m:r>
          <w:rPr>
            <w:rFonts w:ascii="Cambria Math" w:eastAsia="Cambria" w:hAnsi="Cambria Math"/>
            <w:sz w:val="24"/>
            <w:szCs w:val="24"/>
          </w:rPr>
          <m:t>)</m:t>
        </m:r>
      </m:oMath>
      <w:r w:rsidRPr="001C7864">
        <w:rPr>
          <w:rFonts w:eastAsia="MS Mincho"/>
          <w:sz w:val="24"/>
          <w:szCs w:val="24"/>
        </w:rPr>
        <w:t xml:space="preserve"> would be negative and statistically significant.</w:t>
      </w:r>
      <w:r>
        <w:rPr>
          <w:rFonts w:eastAsia="MS Mincho"/>
          <w:sz w:val="24"/>
          <w:szCs w:val="24"/>
        </w:rPr>
        <w:t xml:space="preserve"> </w:t>
      </w:r>
      <w:r w:rsidRPr="001C7864">
        <w:rPr>
          <w:rFonts w:eastAsia="MS Mincho"/>
          <w:sz w:val="24"/>
          <w:szCs w:val="24"/>
        </w:rPr>
        <w:t>The coefficients on the boll weevil-high cotton interaction (</w:t>
      </w:r>
      <m:oMath>
        <m:sSub>
          <m:sSubPr>
            <m:ctrlPr>
              <w:rPr>
                <w:rFonts w:ascii="Cambria Math" w:eastAsia="Cambria" w:hAnsi="Cambria Math"/>
                <w:i/>
                <w:sz w:val="24"/>
                <w:szCs w:val="24"/>
              </w:rPr>
            </m:ctrlPr>
          </m:sSubPr>
          <m:e>
            <m:r>
              <w:rPr>
                <w:rFonts w:ascii="Cambria Math" w:eastAsia="Cambria" w:hAnsi="Cambria Math"/>
                <w:sz w:val="24"/>
                <w:szCs w:val="24"/>
              </w:rPr>
              <m:t>β</m:t>
            </m:r>
          </m:e>
          <m:sub>
            <m:r>
              <w:rPr>
                <w:rFonts w:ascii="Cambria Math" w:eastAsia="Cambria" w:hAnsi="Cambria Math"/>
                <w:sz w:val="24"/>
                <w:szCs w:val="24"/>
              </w:rPr>
              <m:t>1</m:t>
            </m:r>
          </m:sub>
        </m:sSub>
      </m:oMath>
      <w:r w:rsidRPr="001C7864">
        <w:rPr>
          <w:rFonts w:eastAsia="MS Mincho"/>
          <w:sz w:val="24"/>
          <w:szCs w:val="24"/>
        </w:rPr>
        <w:t>) and the boll weevil-high pellagra interaction (</w:t>
      </w:r>
      <m:oMath>
        <m:sSub>
          <m:sSubPr>
            <m:ctrlPr>
              <w:rPr>
                <w:rFonts w:ascii="Cambria Math" w:eastAsia="Cambria" w:hAnsi="Cambria Math"/>
                <w:i/>
                <w:sz w:val="24"/>
                <w:szCs w:val="24"/>
              </w:rPr>
            </m:ctrlPr>
          </m:sSubPr>
          <m:e>
            <m:r>
              <w:rPr>
                <w:rFonts w:ascii="Cambria Math" w:eastAsia="Cambria" w:hAnsi="Cambria Math"/>
                <w:sz w:val="24"/>
                <w:szCs w:val="24"/>
              </w:rPr>
              <m:t>β</m:t>
            </m:r>
          </m:e>
          <m:sub>
            <m:r>
              <w:rPr>
                <w:rFonts w:ascii="Cambria Math" w:eastAsia="Cambria" w:hAnsi="Cambria Math"/>
                <w:sz w:val="24"/>
                <w:szCs w:val="24"/>
              </w:rPr>
              <m:t>2</m:t>
            </m:r>
          </m:sub>
        </m:sSub>
        <m:r>
          <w:rPr>
            <w:rFonts w:ascii="Cambria Math" w:eastAsia="Cambria" w:hAnsi="Cambria Math"/>
            <w:sz w:val="24"/>
            <w:szCs w:val="24"/>
          </w:rPr>
          <m:t>)</m:t>
        </m:r>
      </m:oMath>
      <w:r w:rsidRPr="001C7864">
        <w:rPr>
          <w:rFonts w:eastAsia="MS Mincho"/>
          <w:sz w:val="24"/>
          <w:szCs w:val="24"/>
        </w:rPr>
        <w:t xml:space="preserve"> are also of some interest.</w:t>
      </w:r>
      <w:r>
        <w:rPr>
          <w:rFonts w:eastAsia="MS Mincho"/>
          <w:sz w:val="24"/>
          <w:szCs w:val="24"/>
        </w:rPr>
        <w:t xml:space="preserve"> </w:t>
      </w:r>
      <w:r w:rsidRPr="001C7864">
        <w:rPr>
          <w:rFonts w:eastAsia="MS Mincho"/>
          <w:sz w:val="24"/>
          <w:szCs w:val="24"/>
        </w:rPr>
        <w:t xml:space="preserve">In particular, the coefficient on the boll weevil-high cotton interaction serves as a sort of replication/verification exercise and asks if the patterns we observe in </w:t>
      </w:r>
      <w:r w:rsidR="00412D1F">
        <w:rPr>
          <w:rFonts w:eastAsia="MS Mincho"/>
          <w:sz w:val="24"/>
          <w:szCs w:val="24"/>
        </w:rPr>
        <w:t>North Carolina and South Carolina</w:t>
      </w:r>
      <w:r w:rsidRPr="001C7864">
        <w:rPr>
          <w:rFonts w:eastAsia="MS Mincho"/>
          <w:sz w:val="24"/>
          <w:szCs w:val="24"/>
        </w:rPr>
        <w:t xml:space="preserve"> comport with Lange et al. (2009) whose work suggests a negative and significant coefficient (i.e., the boll weevil induced outmigration from high cotton counties).</w:t>
      </w:r>
      <w:r>
        <w:rPr>
          <w:rFonts w:eastAsia="MS Mincho"/>
          <w:sz w:val="24"/>
          <w:szCs w:val="24"/>
        </w:rPr>
        <w:t xml:space="preserve"> </w:t>
      </w:r>
      <w:r w:rsidRPr="001C7864">
        <w:rPr>
          <w:rFonts w:eastAsia="MS Mincho"/>
          <w:sz w:val="24"/>
          <w:szCs w:val="24"/>
        </w:rPr>
        <w:t>The second interaction on the boll weevil and high pellagra indicators tells us whether places with high pellagra rates (independent of their status in terms of cotton production) are generally observing more outmigration.</w:t>
      </w:r>
    </w:p>
    <w:p w14:paraId="6E8A67BF" w14:textId="77777777" w:rsidR="00135FAC" w:rsidRPr="001C7864" w:rsidRDefault="00135FAC" w:rsidP="00135FAC">
      <w:pPr>
        <w:spacing w:line="480" w:lineRule="auto"/>
        <w:jc w:val="both"/>
        <w:rPr>
          <w:rFonts w:eastAsia="Cambria"/>
          <w:sz w:val="24"/>
          <w:szCs w:val="24"/>
        </w:rPr>
      </w:pPr>
      <w:r>
        <w:rPr>
          <w:rFonts w:eastAsia="MS Mincho"/>
          <w:sz w:val="24"/>
          <w:szCs w:val="24"/>
        </w:rPr>
        <w:tab/>
        <w:t>In our second triple difference strategy we focus on women (age 22 to 44) and children (age 2 to 10) and ask if those groups exhibit elevated rates of outmigration in counties with high intensity treatment. Specifically, the regression is as follow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135FAC" w:rsidRPr="001C7864" w14:paraId="16ADB8A3" w14:textId="77777777" w:rsidTr="00494BA7">
        <w:tc>
          <w:tcPr>
            <w:tcW w:w="720" w:type="dxa"/>
          </w:tcPr>
          <w:p w14:paraId="4EBB00FF" w14:textId="77777777" w:rsidR="00135FAC" w:rsidRPr="001C7864" w:rsidRDefault="00135FAC" w:rsidP="00494BA7">
            <w:pPr>
              <w:spacing w:after="200" w:line="480" w:lineRule="auto"/>
              <w:jc w:val="both"/>
              <w:rPr>
                <w:rFonts w:ascii="Times New Roman" w:eastAsia="Cambria" w:hAnsi="Times New Roman" w:cs="Times New Roman"/>
              </w:rPr>
            </w:pPr>
          </w:p>
        </w:tc>
        <w:tc>
          <w:tcPr>
            <w:tcW w:w="7920" w:type="dxa"/>
            <w:hideMark/>
          </w:tcPr>
          <w:p w14:paraId="77222527" w14:textId="77777777" w:rsidR="00135FAC" w:rsidRPr="001C7864" w:rsidRDefault="00135FAC" w:rsidP="00494BA7">
            <w:pPr>
              <w:spacing w:after="200" w:line="480" w:lineRule="auto"/>
              <w:jc w:val="both"/>
              <w:rPr>
                <w:rFonts w:ascii="Times New Roman" w:eastAsia="Cambria" w:hAnsi="Times New Roman" w:cs="Times New Roman"/>
                <w:i/>
              </w:rPr>
            </w:pPr>
            <m:oMathPara>
              <m:oMath>
                <m:r>
                  <w:rPr>
                    <w:rFonts w:ascii="Cambria Math" w:eastAsia="Cambria" w:hAnsi="Cambria Math" w:cs="Times New Roman"/>
                  </w:rPr>
                  <m:t>ln[</m:t>
                </m:r>
                <m:sSub>
                  <m:sSubPr>
                    <m:ctrlPr>
                      <w:rPr>
                        <w:rFonts w:ascii="Cambria Math" w:eastAsia="Cambria" w:hAnsi="Cambria Math" w:cs="Times New Roman"/>
                        <w:i/>
                      </w:rPr>
                    </m:ctrlPr>
                  </m:sSubPr>
                  <m:e>
                    <m:r>
                      <w:rPr>
                        <w:rFonts w:ascii="Cambria Math" w:eastAsia="Cambria" w:hAnsi="Cambria Math" w:cs="Times New Roman"/>
                      </w:rPr>
                      <m:t>group_pop]</m:t>
                    </m:r>
                  </m:e>
                  <m:sub>
                    <m:r>
                      <w:rPr>
                        <w:rFonts w:ascii="Cambria Math" w:eastAsia="Cambria" w:hAnsi="Cambria Math" w:cs="Times New Roman"/>
                      </w:rPr>
                      <m:t>gct</m:t>
                    </m:r>
                  </m:sub>
                </m:sSub>
                <m:r>
                  <w:rPr>
                    <w:rFonts w:ascii="Cambria Math" w:eastAsia="Cambria" w:hAnsi="Cambria Math" w:cs="Times New Roman"/>
                  </w:rPr>
                  <m:t>=α+</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group</m:t>
                        </m:r>
                      </m:e>
                    </m:d>
                  </m:e>
                  <m:sub>
                    <m:r>
                      <w:rPr>
                        <w:rFonts w:ascii="Cambria Math" w:eastAsia="Cambria" w:hAnsi="Cambria Math" w:cs="Times New Roman"/>
                      </w:rPr>
                      <m:t>c</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β</m:t>
                    </m:r>
                  </m:e>
                  <m:sub>
                    <m:r>
                      <w:rPr>
                        <w:rFonts w:ascii="Cambria Math" w:eastAsia="Cambria" w:hAnsi="Cambria Math" w:cs="Times New Roman"/>
                      </w:rPr>
                      <m:t>0</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boll weevil</m:t>
                        </m:r>
                      </m:e>
                    </m:d>
                  </m:e>
                  <m:sub>
                    <m:r>
                      <w:rPr>
                        <w:rFonts w:ascii="Cambria Math" w:eastAsia="Cambria" w:hAnsi="Cambria Math" w:cs="Times New Roman"/>
                      </w:rPr>
                      <m:t>ct</m:t>
                    </m:r>
                  </m:sub>
                </m:sSub>
                <m:r>
                  <w:rPr>
                    <w:rFonts w:ascii="Cambria Math" w:eastAsia="Cambria" w:hAnsi="Cambria Math" w:cs="Times New Roman"/>
                  </w:rPr>
                  <m:t>+ γ*</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intensity</m:t>
                        </m:r>
                      </m:e>
                    </m:d>
                  </m:e>
                  <m:sub>
                    <m:r>
                      <w:rPr>
                        <w:rFonts w:ascii="Cambria Math" w:eastAsia="Cambria" w:hAnsi="Cambria Math" w:cs="Times New Roman"/>
                      </w:rPr>
                      <m:t>c</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β</m:t>
                    </m:r>
                  </m:e>
                  <m:sub>
                    <m:r>
                      <w:rPr>
                        <w:rFonts w:ascii="Cambria Math" w:eastAsia="Cambria" w:hAnsi="Cambria Math" w:cs="Times New Roman"/>
                      </w:rPr>
                      <m:t>1</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boll weevil</m:t>
                        </m:r>
                      </m:e>
                    </m:d>
                  </m:e>
                  <m:sub>
                    <m:r>
                      <w:rPr>
                        <w:rFonts w:ascii="Cambria Math" w:eastAsia="Cambria" w:hAnsi="Cambria Math" w:cs="Times New Roman"/>
                      </w:rPr>
                      <m:t>ct</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intensity</m:t>
                        </m:r>
                      </m:e>
                    </m:d>
                  </m:e>
                  <m:sub>
                    <m:r>
                      <w:rPr>
                        <w:rFonts w:ascii="Cambria Math" w:eastAsia="Cambria" w:hAnsi="Cambria Math" w:cs="Times New Roman"/>
                      </w:rPr>
                      <m:t>c</m:t>
                    </m:r>
                  </m:sub>
                </m:sSub>
                <m:r>
                  <w:rPr>
                    <w:rFonts w:ascii="Cambria Math" w:eastAsia="Cambria" w:hAnsi="Cambria Math" w:cs="Times New Roman"/>
                  </w:rPr>
                  <m:t xml:space="preserve">+ </m:t>
                </m:r>
                <m:sSub>
                  <m:sSubPr>
                    <m:ctrlPr>
                      <w:rPr>
                        <w:rFonts w:ascii="Cambria Math" w:eastAsia="Cambria" w:hAnsi="Cambria Math" w:cs="Times New Roman"/>
                        <w:i/>
                      </w:rPr>
                    </m:ctrlPr>
                  </m:sSubPr>
                  <m:e>
                    <m:r>
                      <w:rPr>
                        <w:rFonts w:ascii="Cambria Math" w:eastAsia="Cambria" w:hAnsi="Cambria Math" w:cs="Times New Roman"/>
                      </w:rPr>
                      <m:t>β</m:t>
                    </m:r>
                  </m:e>
                  <m:sub>
                    <m:r>
                      <w:rPr>
                        <w:rFonts w:ascii="Cambria Math" w:eastAsia="Cambria" w:hAnsi="Cambria Math" w:cs="Times New Roman"/>
                      </w:rPr>
                      <m:t>2</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boll weevil</m:t>
                        </m:r>
                      </m:e>
                    </m:d>
                  </m:e>
                  <m:sub>
                    <m:r>
                      <w:rPr>
                        <w:rFonts w:ascii="Cambria Math" w:eastAsia="Cambria" w:hAnsi="Cambria Math" w:cs="Times New Roman"/>
                      </w:rPr>
                      <m:t>ct</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group</m:t>
                        </m:r>
                      </m:e>
                    </m:d>
                  </m:e>
                  <m:sub>
                    <m:r>
                      <w:rPr>
                        <w:rFonts w:ascii="Cambria Math" w:eastAsia="Cambria" w:hAnsi="Cambria Math" w:cs="Times New Roman"/>
                      </w:rPr>
                      <m:t>c</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β</m:t>
                    </m:r>
                  </m:e>
                  <m:sub>
                    <m:r>
                      <w:rPr>
                        <w:rFonts w:ascii="Cambria Math" w:eastAsia="Cambria" w:hAnsi="Cambria Math" w:cs="Times New Roman"/>
                      </w:rPr>
                      <m:t>3</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boll weevil</m:t>
                        </m:r>
                      </m:e>
                    </m:d>
                  </m:e>
                  <m:sub>
                    <m:r>
                      <w:rPr>
                        <w:rFonts w:ascii="Cambria Math" w:eastAsia="Cambria" w:hAnsi="Cambria Math" w:cs="Times New Roman"/>
                      </w:rPr>
                      <m:t>ct</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intensity</m:t>
                        </m:r>
                      </m:e>
                    </m:d>
                  </m:e>
                  <m:sub>
                    <m:r>
                      <w:rPr>
                        <w:rFonts w:ascii="Cambria Math" w:eastAsia="Cambria" w:hAnsi="Cambria Math" w:cs="Times New Roman"/>
                      </w:rPr>
                      <m:t>c</m:t>
                    </m:r>
                  </m:sub>
                </m:sSub>
                <m:r>
                  <w:rPr>
                    <w:rFonts w:ascii="Cambria Math" w:eastAsia="Cambria" w:hAnsi="Cambria Math" w:cs="Times New Roman"/>
                  </w:rPr>
                  <m:t>×</m:t>
                </m:r>
                <m:sSub>
                  <m:sSubPr>
                    <m:ctrlPr>
                      <w:rPr>
                        <w:rFonts w:ascii="Cambria Math" w:eastAsia="Cambria" w:hAnsi="Cambria Math" w:cs="Times New Roman"/>
                        <w:i/>
                      </w:rPr>
                    </m:ctrlPr>
                  </m:sSubPr>
                  <m:e>
                    <m:d>
                      <m:dPr>
                        <m:begChr m:val="["/>
                        <m:endChr m:val="]"/>
                        <m:ctrlPr>
                          <w:rPr>
                            <w:rFonts w:ascii="Cambria Math" w:eastAsia="Cambria" w:hAnsi="Cambria Math" w:cs="Times New Roman"/>
                            <w:i/>
                          </w:rPr>
                        </m:ctrlPr>
                      </m:dPr>
                      <m:e>
                        <m:r>
                          <w:rPr>
                            <w:rFonts w:ascii="Cambria Math" w:eastAsia="Cambria" w:hAnsi="Cambria Math" w:cs="Times New Roman"/>
                          </w:rPr>
                          <m:t>group</m:t>
                        </m:r>
                      </m:e>
                    </m:d>
                  </m:e>
                  <m:sub>
                    <m:r>
                      <w:rPr>
                        <w:rFonts w:ascii="Cambria Math" w:eastAsia="Cambria" w:hAnsi="Cambria Math" w:cs="Times New Roman"/>
                      </w:rPr>
                      <m:t>c</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θ</m:t>
                    </m:r>
                  </m:e>
                  <m:sub>
                    <m:r>
                      <w:rPr>
                        <w:rFonts w:ascii="Cambria Math" w:eastAsia="Cambria" w:hAnsi="Cambria Math" w:cs="Times New Roman"/>
                      </w:rPr>
                      <m:t>c</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θ</m:t>
                    </m:r>
                  </m:e>
                  <m:sub>
                    <m:r>
                      <w:rPr>
                        <w:rFonts w:ascii="Cambria Math" w:eastAsia="Cambria" w:hAnsi="Cambria Math" w:cs="Times New Roman"/>
                      </w:rPr>
                      <m:t>t</m:t>
                    </m:r>
                  </m:sub>
                </m:sSub>
                <m:r>
                  <w:rPr>
                    <w:rFonts w:ascii="Cambria Math" w:eastAsia="Cambria" w:hAnsi="Cambria Math" w:cs="Times New Roman"/>
                  </w:rPr>
                  <m:t>+</m:t>
                </m:r>
                <m:sSub>
                  <m:sSubPr>
                    <m:ctrlPr>
                      <w:rPr>
                        <w:rFonts w:ascii="Cambria Math" w:eastAsia="Cambria" w:hAnsi="Cambria Math" w:cs="Times New Roman"/>
                        <w:i/>
                      </w:rPr>
                    </m:ctrlPr>
                  </m:sSubPr>
                  <m:e>
                    <m:r>
                      <w:rPr>
                        <w:rFonts w:ascii="Cambria Math" w:eastAsia="Cambria" w:hAnsi="Cambria Math" w:cs="Times New Roman"/>
                      </w:rPr>
                      <m:t>ε</m:t>
                    </m:r>
                  </m:e>
                  <m:sub>
                    <m:r>
                      <w:rPr>
                        <w:rFonts w:ascii="Cambria Math" w:eastAsia="Cambria" w:hAnsi="Cambria Math" w:cs="Times New Roman"/>
                      </w:rPr>
                      <m:t>ct</m:t>
                    </m:r>
                  </m:sub>
                </m:sSub>
                <m:r>
                  <w:rPr>
                    <w:rFonts w:ascii="Cambria Math" w:eastAsia="Cambria" w:hAnsi="Cambria Math" w:cs="Times New Roman"/>
                  </w:rPr>
                  <m:t xml:space="preserve"> </m:t>
                </m:r>
              </m:oMath>
            </m:oMathPara>
          </w:p>
        </w:tc>
        <w:tc>
          <w:tcPr>
            <w:tcW w:w="720" w:type="dxa"/>
            <w:hideMark/>
          </w:tcPr>
          <w:p w14:paraId="73F8464C" w14:textId="77777777" w:rsidR="00135FAC" w:rsidRPr="001C7864" w:rsidRDefault="00135FAC" w:rsidP="00494BA7">
            <w:pPr>
              <w:spacing w:after="200" w:line="480" w:lineRule="auto"/>
              <w:jc w:val="both"/>
              <w:rPr>
                <w:rFonts w:ascii="Times New Roman" w:eastAsia="Cambria" w:hAnsi="Times New Roman" w:cs="Times New Roman"/>
              </w:rPr>
            </w:pPr>
            <w:r w:rsidRPr="001C7864">
              <w:rPr>
                <w:rFonts w:ascii="Times New Roman" w:eastAsia="Cambria" w:hAnsi="Times New Roman" w:cs="Times New Roman"/>
              </w:rPr>
              <w:t>(4)</w:t>
            </w:r>
          </w:p>
        </w:tc>
      </w:tr>
    </w:tbl>
    <w:p w14:paraId="219115C4" w14:textId="77777777" w:rsidR="00135FAC" w:rsidRPr="001C7864" w:rsidRDefault="00135FAC" w:rsidP="00135FAC">
      <w:pPr>
        <w:spacing w:line="480" w:lineRule="auto"/>
        <w:jc w:val="both"/>
        <w:rPr>
          <w:rFonts w:eastAsia="Cambria"/>
          <w:sz w:val="24"/>
          <w:szCs w:val="24"/>
        </w:rPr>
      </w:pPr>
      <w:r w:rsidRPr="001C7864">
        <w:rPr>
          <w:rFonts w:eastAsia="Cambria"/>
          <w:sz w:val="24"/>
          <w:szCs w:val="24"/>
        </w:rPr>
        <w:t xml:space="preserve">In equation (4), </w:t>
      </w:r>
      <m:oMath>
        <m:r>
          <w:rPr>
            <w:rFonts w:ascii="Cambria Math" w:eastAsia="Cambria" w:hAnsi="Cambria Math"/>
            <w:sz w:val="24"/>
            <w:szCs w:val="24"/>
          </w:rPr>
          <m:t>ln</m:t>
        </m:r>
        <m:sSub>
          <m:sSubPr>
            <m:ctrlPr>
              <w:rPr>
                <w:rFonts w:ascii="Cambria Math" w:eastAsia="Cambria" w:hAnsi="Cambria Math"/>
                <w:i/>
                <w:sz w:val="24"/>
                <w:szCs w:val="24"/>
              </w:rPr>
            </m:ctrlPr>
          </m:sSubPr>
          <m:e>
            <m:r>
              <w:rPr>
                <w:rFonts w:ascii="Cambria Math" w:eastAsia="Cambria" w:hAnsi="Cambria Math"/>
                <w:sz w:val="24"/>
                <w:szCs w:val="24"/>
              </w:rPr>
              <m:t>[group_pop]</m:t>
            </m:r>
          </m:e>
          <m:sub>
            <m:r>
              <w:rPr>
                <w:rFonts w:ascii="Cambria Math" w:eastAsia="Cambria" w:hAnsi="Cambria Math"/>
                <w:sz w:val="24"/>
                <w:szCs w:val="24"/>
              </w:rPr>
              <m:t>cgt</m:t>
            </m:r>
          </m:sub>
        </m:sSub>
      </m:oMath>
      <w:r w:rsidRPr="001C7864">
        <w:rPr>
          <w:rFonts w:eastAsia="Cambria"/>
          <w:sz w:val="24"/>
          <w:szCs w:val="24"/>
        </w:rPr>
        <w:t xml:space="preserve"> is the population for group </w:t>
      </w:r>
      <w:r w:rsidRPr="001C7864">
        <w:rPr>
          <w:rFonts w:eastAsia="Cambria"/>
          <w:i/>
          <w:sz w:val="24"/>
          <w:szCs w:val="24"/>
        </w:rPr>
        <w:t>g</w:t>
      </w:r>
      <w:r w:rsidRPr="001C7864">
        <w:rPr>
          <w:rFonts w:eastAsia="Cambria"/>
          <w:sz w:val="24"/>
          <w:szCs w:val="24"/>
        </w:rPr>
        <w:t xml:space="preserve"> in county </w:t>
      </w:r>
      <w:r w:rsidRPr="001C7864">
        <w:rPr>
          <w:rFonts w:eastAsia="Cambria"/>
          <w:i/>
          <w:sz w:val="24"/>
          <w:szCs w:val="24"/>
        </w:rPr>
        <w:t>c</w:t>
      </w:r>
      <w:r w:rsidRPr="001C7864">
        <w:rPr>
          <w:rFonts w:eastAsia="Cambria"/>
          <w:sz w:val="24"/>
          <w:szCs w:val="24"/>
        </w:rPr>
        <w:t xml:space="preserve"> in census year </w:t>
      </w:r>
      <w:r w:rsidRPr="001C7864">
        <w:rPr>
          <w:rFonts w:eastAsia="Cambria"/>
          <w:i/>
          <w:sz w:val="24"/>
          <w:szCs w:val="24"/>
        </w:rPr>
        <w:t>t</w:t>
      </w:r>
      <w:r w:rsidRPr="001C7864">
        <w:rPr>
          <w:rFonts w:eastAsia="Cambria"/>
          <w:sz w:val="24"/>
          <w:szCs w:val="24"/>
        </w:rPr>
        <w:t>.</w:t>
      </w:r>
      <w:r>
        <w:rPr>
          <w:rFonts w:eastAsia="Cambria"/>
          <w:sz w:val="24"/>
          <w:szCs w:val="24"/>
        </w:rPr>
        <w:t xml:space="preserve"> </w:t>
      </w:r>
    </w:p>
    <w:p w14:paraId="55FCBDCB" w14:textId="77777777" w:rsidR="00135FAC" w:rsidRPr="001C7864" w:rsidRDefault="003A309A" w:rsidP="00135FAC">
      <w:pPr>
        <w:spacing w:line="480" w:lineRule="auto"/>
        <w:jc w:val="both"/>
        <w:rPr>
          <w:rFonts w:eastAsia="MS Mincho"/>
          <w:sz w:val="24"/>
          <w:szCs w:val="24"/>
        </w:rPr>
      </w:pPr>
      <m:oMath>
        <m:sSub>
          <m:sSubPr>
            <m:ctrlPr>
              <w:rPr>
                <w:rFonts w:ascii="Cambria Math" w:eastAsia="Cambria" w:hAnsi="Cambria Math"/>
                <w:i/>
                <w:sz w:val="24"/>
                <w:szCs w:val="24"/>
              </w:rPr>
            </m:ctrlPr>
          </m:sSubPr>
          <m:e>
            <m:d>
              <m:dPr>
                <m:begChr m:val="["/>
                <m:endChr m:val="]"/>
                <m:ctrlPr>
                  <w:rPr>
                    <w:rFonts w:ascii="Cambria Math" w:eastAsia="Cambria" w:hAnsi="Cambria Math"/>
                    <w:i/>
                    <w:sz w:val="24"/>
                    <w:szCs w:val="24"/>
                  </w:rPr>
                </m:ctrlPr>
              </m:dPr>
              <m:e>
                <m:r>
                  <w:rPr>
                    <w:rFonts w:ascii="Cambria Math" w:eastAsia="Cambria" w:hAnsi="Cambria Math"/>
                    <w:sz w:val="24"/>
                    <w:szCs w:val="24"/>
                  </w:rPr>
                  <m:t>boll weevil</m:t>
                </m:r>
              </m:e>
            </m:d>
          </m:e>
          <m:sub>
            <m:r>
              <w:rPr>
                <w:rFonts w:ascii="Cambria Math" w:eastAsia="Cambria" w:hAnsi="Cambria Math"/>
                <w:sz w:val="24"/>
                <w:szCs w:val="24"/>
              </w:rPr>
              <m:t>ct</m:t>
            </m:r>
          </m:sub>
        </m:sSub>
      </m:oMath>
      <w:r w:rsidR="00135FAC" w:rsidRPr="001C7864">
        <w:rPr>
          <w:rFonts w:eastAsia="Cambria"/>
          <w:sz w:val="24"/>
          <w:szCs w:val="24"/>
        </w:rPr>
        <w:t xml:space="preserve"> and </w:t>
      </w:r>
      <m:oMath>
        <m:sSub>
          <m:sSubPr>
            <m:ctrlPr>
              <w:rPr>
                <w:rFonts w:ascii="Cambria Math" w:eastAsia="Cambria" w:hAnsi="Cambria Math"/>
                <w:i/>
                <w:sz w:val="24"/>
                <w:szCs w:val="24"/>
              </w:rPr>
            </m:ctrlPr>
          </m:sSubPr>
          <m:e>
            <m:d>
              <m:dPr>
                <m:begChr m:val="["/>
                <m:endChr m:val="]"/>
                <m:ctrlPr>
                  <w:rPr>
                    <w:rFonts w:ascii="Cambria Math" w:eastAsia="Cambria" w:hAnsi="Cambria Math"/>
                    <w:i/>
                    <w:sz w:val="24"/>
                    <w:szCs w:val="24"/>
                  </w:rPr>
                </m:ctrlPr>
              </m:dPr>
              <m:e>
                <m:r>
                  <w:rPr>
                    <w:rFonts w:ascii="Cambria Math" w:eastAsia="Cambria" w:hAnsi="Cambria Math"/>
                    <w:sz w:val="24"/>
                    <w:szCs w:val="24"/>
                  </w:rPr>
                  <m:t>intensity</m:t>
                </m:r>
              </m:e>
            </m:d>
          </m:e>
          <m:sub>
            <m:r>
              <w:rPr>
                <w:rFonts w:ascii="Cambria Math" w:eastAsia="Cambria" w:hAnsi="Cambria Math"/>
                <w:sz w:val="24"/>
                <w:szCs w:val="24"/>
              </w:rPr>
              <m:t>c</m:t>
            </m:r>
          </m:sub>
        </m:sSub>
      </m:oMath>
      <w:r w:rsidR="00135FAC" w:rsidRPr="001C7864">
        <w:rPr>
          <w:rFonts w:eastAsia="MS Mincho"/>
          <w:sz w:val="24"/>
          <w:szCs w:val="24"/>
        </w:rPr>
        <w:t xml:space="preserve"> have the same definitions as in equation (1), and as above we include county and year fixed effects.</w:t>
      </w:r>
      <w:r w:rsidR="00135FAC">
        <w:rPr>
          <w:rFonts w:eastAsia="MS Mincho"/>
          <w:sz w:val="24"/>
          <w:szCs w:val="24"/>
        </w:rPr>
        <w:t xml:space="preserve"> </w:t>
      </w:r>
      <w:r w:rsidR="00135FAC" w:rsidRPr="001C7864">
        <w:rPr>
          <w:rFonts w:eastAsia="Cambria"/>
          <w:sz w:val="24"/>
          <w:szCs w:val="24"/>
        </w:rPr>
        <w:t>Groups are defined by their vulnerability.</w:t>
      </w:r>
      <w:r w:rsidR="00135FAC">
        <w:rPr>
          <w:rFonts w:eastAsia="Cambria"/>
          <w:sz w:val="24"/>
          <w:szCs w:val="24"/>
        </w:rPr>
        <w:t xml:space="preserve"> </w:t>
      </w:r>
      <w:r w:rsidR="00135FAC" w:rsidRPr="001C7864">
        <w:rPr>
          <w:rFonts w:eastAsia="Cambria"/>
          <w:sz w:val="24"/>
          <w:szCs w:val="24"/>
        </w:rPr>
        <w:t>In one set of regressions, the vulnerable group will be children, age 2 to 10, and in another set of regressions the vulnerable group will be females, age 22 to 44.</w:t>
      </w:r>
      <w:r w:rsidR="00135FAC">
        <w:rPr>
          <w:rFonts w:eastAsia="Cambria"/>
          <w:sz w:val="24"/>
          <w:szCs w:val="24"/>
        </w:rPr>
        <w:t xml:space="preserve"> </w:t>
      </w:r>
      <w:r w:rsidR="00135FAC" w:rsidRPr="001C7864">
        <w:rPr>
          <w:rFonts w:eastAsia="Cambria"/>
          <w:sz w:val="24"/>
          <w:szCs w:val="24"/>
        </w:rPr>
        <w:t>The non-vulnerable group consists of everyone not contained in the vulnerable group.</w:t>
      </w:r>
      <w:r w:rsidR="00135FAC">
        <w:rPr>
          <w:rFonts w:eastAsia="Cambria"/>
          <w:sz w:val="24"/>
          <w:szCs w:val="24"/>
        </w:rPr>
        <w:t xml:space="preserve"> </w:t>
      </w:r>
      <w:r w:rsidR="00135FAC" w:rsidRPr="001C7864">
        <w:rPr>
          <w:rFonts w:eastAsia="Cambria"/>
          <w:sz w:val="24"/>
          <w:szCs w:val="24"/>
        </w:rPr>
        <w:t xml:space="preserve">Hence, the variable </w:t>
      </w:r>
      <m:oMath>
        <m:sSub>
          <m:sSubPr>
            <m:ctrlPr>
              <w:rPr>
                <w:rFonts w:ascii="Cambria Math" w:eastAsia="Cambria" w:hAnsi="Cambria Math"/>
                <w:i/>
                <w:sz w:val="24"/>
                <w:szCs w:val="24"/>
              </w:rPr>
            </m:ctrlPr>
          </m:sSubPr>
          <m:e>
            <m:d>
              <m:dPr>
                <m:begChr m:val="["/>
                <m:endChr m:val="]"/>
                <m:ctrlPr>
                  <w:rPr>
                    <w:rFonts w:ascii="Cambria Math" w:eastAsia="Cambria" w:hAnsi="Cambria Math"/>
                    <w:i/>
                    <w:sz w:val="24"/>
                    <w:szCs w:val="24"/>
                  </w:rPr>
                </m:ctrlPr>
              </m:dPr>
              <m:e>
                <m:r>
                  <w:rPr>
                    <w:rFonts w:ascii="Cambria Math" w:eastAsia="Cambria" w:hAnsi="Cambria Math"/>
                    <w:sz w:val="24"/>
                    <w:szCs w:val="24"/>
                  </w:rPr>
                  <m:t>group</m:t>
                </m:r>
              </m:e>
            </m:d>
          </m:e>
          <m:sub>
            <m:r>
              <w:rPr>
                <w:rFonts w:ascii="Cambria Math" w:eastAsia="Cambria" w:hAnsi="Cambria Math"/>
                <w:sz w:val="24"/>
                <w:szCs w:val="24"/>
              </w:rPr>
              <m:t>c</m:t>
            </m:r>
          </m:sub>
        </m:sSub>
      </m:oMath>
      <w:r w:rsidR="00135FAC" w:rsidRPr="001C7864">
        <w:rPr>
          <w:rFonts w:eastAsia="MS Mincho"/>
          <w:sz w:val="24"/>
          <w:szCs w:val="24"/>
        </w:rPr>
        <w:t xml:space="preserve"> is an indicator that equals 1 if the population group </w:t>
      </w:r>
      <w:r w:rsidR="00135FAC" w:rsidRPr="001C7864">
        <w:rPr>
          <w:rFonts w:eastAsia="MS Mincho"/>
          <w:i/>
          <w:sz w:val="24"/>
          <w:szCs w:val="24"/>
        </w:rPr>
        <w:t>g</w:t>
      </w:r>
      <w:r w:rsidR="00135FAC" w:rsidRPr="001C7864">
        <w:rPr>
          <w:rFonts w:eastAsia="MS Mincho"/>
          <w:sz w:val="24"/>
          <w:szCs w:val="24"/>
        </w:rPr>
        <w:t xml:space="preserve"> is vulnerable, and 0 otherwise.</w:t>
      </w:r>
    </w:p>
    <w:p w14:paraId="5C09FA6C" w14:textId="77777777" w:rsidR="00135FAC" w:rsidRPr="001C7864" w:rsidRDefault="00135FAC" w:rsidP="00135FAC">
      <w:pPr>
        <w:spacing w:line="480" w:lineRule="auto"/>
        <w:jc w:val="both"/>
        <w:rPr>
          <w:rFonts w:eastAsia="Cambria"/>
          <w:sz w:val="24"/>
          <w:szCs w:val="24"/>
        </w:rPr>
      </w:pPr>
      <w:r w:rsidRPr="001C7864">
        <w:rPr>
          <w:rFonts w:eastAsia="MS Mincho"/>
          <w:sz w:val="24"/>
          <w:szCs w:val="24"/>
        </w:rPr>
        <w:tab/>
        <w:t>The main variable of interest here is the triple interaction between boll weevil, intensity, and group.</w:t>
      </w:r>
      <w:r>
        <w:rPr>
          <w:rFonts w:eastAsia="MS Mincho"/>
          <w:sz w:val="24"/>
          <w:szCs w:val="24"/>
        </w:rPr>
        <w:t xml:space="preserve"> </w:t>
      </w:r>
      <w:r w:rsidRPr="001C7864">
        <w:rPr>
          <w:rFonts w:eastAsia="MS Mincho"/>
          <w:sz w:val="24"/>
          <w:szCs w:val="24"/>
        </w:rPr>
        <w:t>If women and children (the groups most vulnerable to pellagra) exhibit elevated rates of outmigration the coefficient on this interaction (</w:t>
      </w:r>
      <m:oMath>
        <m:sSub>
          <m:sSubPr>
            <m:ctrlPr>
              <w:rPr>
                <w:rFonts w:ascii="Cambria Math" w:eastAsia="Cambria" w:hAnsi="Cambria Math"/>
                <w:i/>
                <w:sz w:val="24"/>
                <w:szCs w:val="24"/>
              </w:rPr>
            </m:ctrlPr>
          </m:sSubPr>
          <m:e>
            <m:r>
              <w:rPr>
                <w:rFonts w:ascii="Cambria Math" w:eastAsia="Cambria" w:hAnsi="Cambria Math"/>
                <w:sz w:val="24"/>
                <w:szCs w:val="24"/>
              </w:rPr>
              <m:t>β</m:t>
            </m:r>
          </m:e>
          <m:sub>
            <m:r>
              <w:rPr>
                <w:rFonts w:ascii="Cambria Math" w:eastAsia="Cambria" w:hAnsi="Cambria Math"/>
                <w:sz w:val="24"/>
                <w:szCs w:val="24"/>
              </w:rPr>
              <m:t>3</m:t>
            </m:r>
          </m:sub>
        </m:sSub>
        <m:r>
          <w:rPr>
            <w:rFonts w:ascii="Cambria Math" w:eastAsia="Cambria" w:hAnsi="Cambria Math"/>
            <w:sz w:val="24"/>
            <w:szCs w:val="24"/>
          </w:rPr>
          <m:t>)</m:t>
        </m:r>
      </m:oMath>
      <w:r w:rsidRPr="001C7864">
        <w:rPr>
          <w:rFonts w:eastAsia="MS Mincho"/>
          <w:sz w:val="24"/>
          <w:szCs w:val="24"/>
        </w:rPr>
        <w:t xml:space="preserve"> would be negative and statistically significant. </w:t>
      </w:r>
    </w:p>
    <w:p w14:paraId="05D8EDBC" w14:textId="77777777" w:rsidR="00135FAC" w:rsidRDefault="00135FAC" w:rsidP="00135FAC">
      <w:pPr>
        <w:spacing w:line="480" w:lineRule="auto"/>
        <w:jc w:val="both"/>
        <w:rPr>
          <w:rFonts w:eastAsia="MS Mincho"/>
          <w:sz w:val="24"/>
          <w:szCs w:val="24"/>
        </w:rPr>
      </w:pPr>
      <w:r w:rsidRPr="001C7864">
        <w:rPr>
          <w:rFonts w:eastAsia="MS Mincho"/>
          <w:sz w:val="24"/>
          <w:szCs w:val="24"/>
        </w:rPr>
        <w:tab/>
        <w:t xml:space="preserve">The results are reported in Table </w:t>
      </w:r>
      <w:r>
        <w:rPr>
          <w:rFonts w:eastAsia="MS Mincho"/>
          <w:sz w:val="24"/>
          <w:szCs w:val="24"/>
        </w:rPr>
        <w:t>A.4</w:t>
      </w:r>
      <w:r w:rsidRPr="001C7864">
        <w:rPr>
          <w:rFonts w:eastAsia="MS Mincho"/>
          <w:sz w:val="24"/>
          <w:szCs w:val="24"/>
        </w:rPr>
        <w:t>.</w:t>
      </w:r>
      <w:r>
        <w:rPr>
          <w:rFonts w:eastAsia="MS Mincho"/>
          <w:sz w:val="24"/>
          <w:szCs w:val="24"/>
        </w:rPr>
        <w:t xml:space="preserve"> </w:t>
      </w:r>
      <w:r w:rsidRPr="001C7864">
        <w:rPr>
          <w:rFonts w:eastAsia="MS Mincho"/>
          <w:sz w:val="24"/>
          <w:szCs w:val="24"/>
        </w:rPr>
        <w:t>The results from column (1) are consistent with Lange et al (2009) (high cotton counties exhibit higher rates of outmigration post boll weevil), and show that high pellagra is not associated with elevated rates of migration in either the double or triple difference.</w:t>
      </w:r>
      <w:r>
        <w:rPr>
          <w:rFonts w:eastAsia="MS Mincho"/>
          <w:sz w:val="24"/>
          <w:szCs w:val="24"/>
        </w:rPr>
        <w:t xml:space="preserve"> </w:t>
      </w:r>
      <w:r w:rsidRPr="001C7864">
        <w:rPr>
          <w:rFonts w:eastAsia="MS Mincho"/>
          <w:sz w:val="24"/>
          <w:szCs w:val="24"/>
        </w:rPr>
        <w:t>The results from columns (2) and (3) indicate that females (age 22 to 44) do not exhibit significantly higher rates of outmigration post-boll weevil than other (less vulnerable) groups.</w:t>
      </w:r>
      <w:r>
        <w:rPr>
          <w:rFonts w:eastAsia="MS Mincho"/>
          <w:sz w:val="24"/>
          <w:szCs w:val="24"/>
        </w:rPr>
        <w:t xml:space="preserve"> </w:t>
      </w:r>
      <w:r w:rsidRPr="001C7864">
        <w:rPr>
          <w:rFonts w:eastAsia="MS Mincho"/>
          <w:sz w:val="24"/>
          <w:szCs w:val="24"/>
        </w:rPr>
        <w:t>Similarly, the results from columns (4) and (5) indicated that children (age 2 to 10) do not exhibit significantly higher rates of outmigration post-boll weevil than other (less vulnerable) groups.</w:t>
      </w:r>
      <w:r>
        <w:rPr>
          <w:rFonts w:eastAsia="MS Mincho"/>
          <w:sz w:val="24"/>
          <w:szCs w:val="24"/>
        </w:rPr>
        <w:t xml:space="preserve"> </w:t>
      </w:r>
      <w:r w:rsidRPr="001C7864">
        <w:rPr>
          <w:rFonts w:eastAsia="MS Mincho"/>
          <w:sz w:val="24"/>
          <w:szCs w:val="24"/>
        </w:rPr>
        <w:t xml:space="preserve">Overall the patterns observed here provide little support for the hypothesis that the groups </w:t>
      </w:r>
      <w:r w:rsidRPr="001C7864">
        <w:rPr>
          <w:rFonts w:eastAsia="MS Mincho"/>
          <w:sz w:val="24"/>
          <w:szCs w:val="24"/>
        </w:rPr>
        <w:lastRenderedPageBreak/>
        <w:t>most vulnerable to pellagra are migrating out of high cotton counties in response to the boll weevil at higher rates than other groups.</w:t>
      </w:r>
    </w:p>
    <w:p w14:paraId="1621A4FB" w14:textId="77777777" w:rsidR="0058048C" w:rsidRDefault="0058048C" w:rsidP="00135FAC">
      <w:pPr>
        <w:spacing w:line="480" w:lineRule="auto"/>
        <w:jc w:val="both"/>
        <w:rPr>
          <w:rFonts w:eastAsia="MS Mincho"/>
          <w:sz w:val="24"/>
          <w:szCs w:val="24"/>
        </w:rPr>
        <w:sectPr w:rsidR="0058048C">
          <w:footerReference w:type="even" r:id="rId8"/>
          <w:footerReference w:type="default" r:id="rId9"/>
          <w:pgSz w:w="12240" w:h="15840"/>
          <w:pgMar w:top="1440" w:right="1440" w:bottom="1440" w:left="1440" w:header="720" w:footer="720" w:gutter="0"/>
          <w:cols w:space="720"/>
          <w:docGrid w:linePitch="360"/>
        </w:sectPr>
      </w:pPr>
    </w:p>
    <w:p w14:paraId="6E24F95F" w14:textId="77777777" w:rsidR="00135FAC" w:rsidRPr="006A4FDF" w:rsidRDefault="00135FAC" w:rsidP="00135FAC">
      <w:pPr>
        <w:rPr>
          <w:rFonts w:eastAsia="Cambria"/>
          <w:b/>
          <w:sz w:val="24"/>
          <w:szCs w:val="24"/>
        </w:rPr>
      </w:pPr>
    </w:p>
    <w:tbl>
      <w:tblPr>
        <w:tblW w:w="7680" w:type="dxa"/>
        <w:jc w:val="center"/>
        <w:tblLook w:val="04A0" w:firstRow="1" w:lastRow="0" w:firstColumn="1" w:lastColumn="0" w:noHBand="0" w:noVBand="1"/>
      </w:tblPr>
      <w:tblGrid>
        <w:gridCol w:w="1901"/>
        <w:gridCol w:w="276"/>
        <w:gridCol w:w="2784"/>
        <w:gridCol w:w="2841"/>
      </w:tblGrid>
      <w:tr w:rsidR="00135FAC" w:rsidRPr="006A4FDF" w14:paraId="08735D9D" w14:textId="77777777" w:rsidTr="00494BA7">
        <w:trPr>
          <w:trHeight w:val="340"/>
          <w:jc w:val="center"/>
        </w:trPr>
        <w:tc>
          <w:tcPr>
            <w:tcW w:w="7680" w:type="dxa"/>
            <w:gridSpan w:val="4"/>
            <w:tcBorders>
              <w:top w:val="nil"/>
              <w:left w:val="nil"/>
              <w:bottom w:val="double" w:sz="6" w:space="0" w:color="auto"/>
              <w:right w:val="nil"/>
            </w:tcBorders>
            <w:shd w:val="clear" w:color="auto" w:fill="auto"/>
            <w:vAlign w:val="center"/>
            <w:hideMark/>
          </w:tcPr>
          <w:p w14:paraId="1B7F9492" w14:textId="77777777" w:rsidR="00135FAC" w:rsidRPr="006A4FDF" w:rsidRDefault="00135FAC" w:rsidP="00494BA7">
            <w:pPr>
              <w:jc w:val="center"/>
              <w:rPr>
                <w:rFonts w:eastAsia="Times New Roman"/>
                <w:bCs/>
                <w:color w:val="000000"/>
                <w:sz w:val="24"/>
                <w:szCs w:val="24"/>
              </w:rPr>
            </w:pPr>
            <w:r w:rsidRPr="006A4FDF">
              <w:rPr>
                <w:rFonts w:eastAsia="Times New Roman"/>
                <w:bCs/>
                <w:color w:val="000000"/>
                <w:sz w:val="24"/>
                <w:szCs w:val="24"/>
              </w:rPr>
              <w:t>Table A1: Bread enrichment standards proposed by FDA (1941)</w:t>
            </w:r>
          </w:p>
        </w:tc>
      </w:tr>
      <w:tr w:rsidR="00135FAC" w:rsidRPr="006A4FDF" w14:paraId="4E079CD8" w14:textId="77777777" w:rsidTr="00494BA7">
        <w:trPr>
          <w:trHeight w:val="320"/>
          <w:jc w:val="center"/>
        </w:trPr>
        <w:tc>
          <w:tcPr>
            <w:tcW w:w="1901" w:type="dxa"/>
            <w:tcBorders>
              <w:top w:val="nil"/>
              <w:left w:val="nil"/>
              <w:bottom w:val="nil"/>
              <w:right w:val="nil"/>
            </w:tcBorders>
            <w:shd w:val="clear" w:color="auto" w:fill="auto"/>
            <w:noWrap/>
            <w:vAlign w:val="bottom"/>
            <w:hideMark/>
          </w:tcPr>
          <w:p w14:paraId="4CDB08D5" w14:textId="77777777" w:rsidR="00135FAC" w:rsidRPr="006A4FDF" w:rsidRDefault="00135FAC" w:rsidP="00494BA7">
            <w:pPr>
              <w:rPr>
                <w:rFonts w:eastAsia="Times New Roman"/>
                <w:color w:val="000000"/>
                <w:sz w:val="24"/>
                <w:szCs w:val="24"/>
              </w:rPr>
            </w:pPr>
          </w:p>
        </w:tc>
        <w:tc>
          <w:tcPr>
            <w:tcW w:w="154" w:type="dxa"/>
            <w:tcBorders>
              <w:top w:val="nil"/>
              <w:left w:val="nil"/>
              <w:bottom w:val="nil"/>
              <w:right w:val="nil"/>
            </w:tcBorders>
            <w:shd w:val="clear" w:color="auto" w:fill="auto"/>
            <w:noWrap/>
            <w:vAlign w:val="bottom"/>
            <w:hideMark/>
          </w:tcPr>
          <w:p w14:paraId="09EEA115"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bottom"/>
            <w:hideMark/>
          </w:tcPr>
          <w:p w14:paraId="22A663F8" w14:textId="77777777" w:rsidR="00135FAC" w:rsidRPr="006A4FDF" w:rsidRDefault="00135FAC" w:rsidP="00494BA7">
            <w:pPr>
              <w:rPr>
                <w:rFonts w:eastAsia="Times New Roman"/>
                <w:color w:val="000000"/>
                <w:sz w:val="24"/>
                <w:szCs w:val="24"/>
              </w:rPr>
            </w:pPr>
          </w:p>
        </w:tc>
        <w:tc>
          <w:tcPr>
            <w:tcW w:w="2841" w:type="dxa"/>
            <w:tcBorders>
              <w:top w:val="nil"/>
              <w:left w:val="nil"/>
              <w:bottom w:val="nil"/>
              <w:right w:val="nil"/>
            </w:tcBorders>
            <w:shd w:val="clear" w:color="auto" w:fill="auto"/>
            <w:noWrap/>
            <w:vAlign w:val="bottom"/>
            <w:hideMark/>
          </w:tcPr>
          <w:p w14:paraId="6455E38E" w14:textId="77777777" w:rsidR="00135FAC" w:rsidRPr="006A4FDF" w:rsidRDefault="00135FAC" w:rsidP="00494BA7">
            <w:pPr>
              <w:rPr>
                <w:rFonts w:eastAsia="Times New Roman"/>
                <w:color w:val="000000"/>
                <w:sz w:val="24"/>
                <w:szCs w:val="24"/>
              </w:rPr>
            </w:pPr>
          </w:p>
        </w:tc>
      </w:tr>
      <w:tr w:rsidR="00135FAC" w:rsidRPr="006A4FDF" w14:paraId="24FE6944" w14:textId="77777777" w:rsidTr="00494BA7">
        <w:trPr>
          <w:trHeight w:val="320"/>
          <w:jc w:val="center"/>
        </w:trPr>
        <w:tc>
          <w:tcPr>
            <w:tcW w:w="1901" w:type="dxa"/>
            <w:tcBorders>
              <w:top w:val="nil"/>
              <w:left w:val="nil"/>
              <w:bottom w:val="nil"/>
              <w:right w:val="nil"/>
            </w:tcBorders>
            <w:shd w:val="clear" w:color="auto" w:fill="auto"/>
            <w:noWrap/>
            <w:vAlign w:val="bottom"/>
            <w:hideMark/>
          </w:tcPr>
          <w:p w14:paraId="1518F7A4" w14:textId="77777777" w:rsidR="00135FAC" w:rsidRPr="006A4FDF" w:rsidRDefault="00135FAC" w:rsidP="00494BA7">
            <w:pPr>
              <w:rPr>
                <w:rFonts w:eastAsia="Times New Roman"/>
                <w:color w:val="000000"/>
                <w:sz w:val="24"/>
                <w:szCs w:val="24"/>
              </w:rPr>
            </w:pPr>
          </w:p>
        </w:tc>
        <w:tc>
          <w:tcPr>
            <w:tcW w:w="154" w:type="dxa"/>
            <w:tcBorders>
              <w:top w:val="nil"/>
              <w:left w:val="nil"/>
              <w:bottom w:val="nil"/>
              <w:right w:val="nil"/>
            </w:tcBorders>
            <w:shd w:val="clear" w:color="auto" w:fill="auto"/>
            <w:noWrap/>
            <w:vAlign w:val="bottom"/>
            <w:hideMark/>
          </w:tcPr>
          <w:p w14:paraId="79E11B00"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center"/>
            <w:hideMark/>
          </w:tcPr>
          <w:p w14:paraId="4BD5D9B1"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Minimum (mg)</w:t>
            </w:r>
          </w:p>
        </w:tc>
        <w:tc>
          <w:tcPr>
            <w:tcW w:w="2841" w:type="dxa"/>
            <w:tcBorders>
              <w:top w:val="nil"/>
              <w:left w:val="nil"/>
              <w:bottom w:val="nil"/>
              <w:right w:val="nil"/>
            </w:tcBorders>
            <w:shd w:val="clear" w:color="auto" w:fill="auto"/>
            <w:noWrap/>
            <w:vAlign w:val="center"/>
            <w:hideMark/>
          </w:tcPr>
          <w:p w14:paraId="660D3D88"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Maximum (mg)</w:t>
            </w:r>
          </w:p>
        </w:tc>
      </w:tr>
      <w:tr w:rsidR="00135FAC" w:rsidRPr="006A4FDF" w14:paraId="03128A10" w14:textId="77777777" w:rsidTr="00494BA7">
        <w:trPr>
          <w:trHeight w:val="300"/>
          <w:jc w:val="center"/>
        </w:trPr>
        <w:tc>
          <w:tcPr>
            <w:tcW w:w="1901" w:type="dxa"/>
            <w:tcBorders>
              <w:top w:val="nil"/>
              <w:left w:val="nil"/>
              <w:bottom w:val="nil"/>
              <w:right w:val="nil"/>
            </w:tcBorders>
            <w:shd w:val="clear" w:color="auto" w:fill="auto"/>
            <w:noWrap/>
            <w:vAlign w:val="bottom"/>
            <w:hideMark/>
          </w:tcPr>
          <w:p w14:paraId="4F192DE5" w14:textId="77777777" w:rsidR="00135FAC" w:rsidRPr="006A4FDF" w:rsidRDefault="00135FAC" w:rsidP="00494BA7">
            <w:pPr>
              <w:rPr>
                <w:rFonts w:eastAsia="Times New Roman"/>
                <w:color w:val="000000"/>
                <w:sz w:val="24"/>
                <w:szCs w:val="24"/>
              </w:rPr>
            </w:pPr>
          </w:p>
        </w:tc>
        <w:tc>
          <w:tcPr>
            <w:tcW w:w="154" w:type="dxa"/>
            <w:tcBorders>
              <w:top w:val="nil"/>
              <w:left w:val="nil"/>
              <w:bottom w:val="nil"/>
              <w:right w:val="nil"/>
            </w:tcBorders>
            <w:shd w:val="clear" w:color="auto" w:fill="auto"/>
            <w:noWrap/>
            <w:vAlign w:val="bottom"/>
            <w:hideMark/>
          </w:tcPr>
          <w:p w14:paraId="14027C04"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bottom"/>
            <w:hideMark/>
          </w:tcPr>
          <w:p w14:paraId="3E5C666B" w14:textId="77777777" w:rsidR="00135FAC" w:rsidRPr="006A4FDF" w:rsidRDefault="00135FAC" w:rsidP="00494BA7">
            <w:pPr>
              <w:rPr>
                <w:rFonts w:eastAsia="Times New Roman"/>
                <w:color w:val="000000"/>
                <w:sz w:val="24"/>
                <w:szCs w:val="24"/>
              </w:rPr>
            </w:pPr>
          </w:p>
        </w:tc>
        <w:tc>
          <w:tcPr>
            <w:tcW w:w="2841" w:type="dxa"/>
            <w:tcBorders>
              <w:top w:val="nil"/>
              <w:left w:val="nil"/>
              <w:bottom w:val="nil"/>
              <w:right w:val="nil"/>
            </w:tcBorders>
            <w:shd w:val="clear" w:color="auto" w:fill="auto"/>
            <w:noWrap/>
            <w:vAlign w:val="bottom"/>
            <w:hideMark/>
          </w:tcPr>
          <w:p w14:paraId="79D1DCDA" w14:textId="77777777" w:rsidR="00135FAC" w:rsidRPr="006A4FDF" w:rsidRDefault="00135FAC" w:rsidP="00494BA7">
            <w:pPr>
              <w:rPr>
                <w:rFonts w:eastAsia="Times New Roman"/>
                <w:color w:val="000000"/>
                <w:sz w:val="24"/>
                <w:szCs w:val="24"/>
              </w:rPr>
            </w:pPr>
          </w:p>
        </w:tc>
      </w:tr>
      <w:tr w:rsidR="00135FAC" w:rsidRPr="006A4FDF" w14:paraId="0652BEC9" w14:textId="77777777" w:rsidTr="00494BA7">
        <w:trPr>
          <w:trHeight w:val="320"/>
          <w:jc w:val="center"/>
        </w:trPr>
        <w:tc>
          <w:tcPr>
            <w:tcW w:w="1901" w:type="dxa"/>
            <w:tcBorders>
              <w:top w:val="nil"/>
              <w:left w:val="nil"/>
              <w:bottom w:val="nil"/>
              <w:right w:val="nil"/>
            </w:tcBorders>
            <w:shd w:val="clear" w:color="auto" w:fill="auto"/>
            <w:noWrap/>
            <w:vAlign w:val="center"/>
            <w:hideMark/>
          </w:tcPr>
          <w:p w14:paraId="79474CD1"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Thiamine</w:t>
            </w:r>
          </w:p>
        </w:tc>
        <w:tc>
          <w:tcPr>
            <w:tcW w:w="154" w:type="dxa"/>
            <w:tcBorders>
              <w:top w:val="nil"/>
              <w:left w:val="nil"/>
              <w:bottom w:val="nil"/>
              <w:right w:val="nil"/>
            </w:tcBorders>
            <w:shd w:val="clear" w:color="auto" w:fill="auto"/>
            <w:noWrap/>
            <w:vAlign w:val="bottom"/>
            <w:hideMark/>
          </w:tcPr>
          <w:p w14:paraId="3F5AF94C"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center"/>
            <w:hideMark/>
          </w:tcPr>
          <w:p w14:paraId="201A9D79"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1</w:t>
            </w:r>
          </w:p>
        </w:tc>
        <w:tc>
          <w:tcPr>
            <w:tcW w:w="2841" w:type="dxa"/>
            <w:tcBorders>
              <w:top w:val="nil"/>
              <w:left w:val="nil"/>
              <w:bottom w:val="nil"/>
              <w:right w:val="nil"/>
            </w:tcBorders>
            <w:shd w:val="clear" w:color="auto" w:fill="auto"/>
            <w:noWrap/>
            <w:vAlign w:val="center"/>
            <w:hideMark/>
          </w:tcPr>
          <w:p w14:paraId="3817DBA9"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8</w:t>
            </w:r>
          </w:p>
        </w:tc>
      </w:tr>
      <w:tr w:rsidR="00135FAC" w:rsidRPr="006A4FDF" w14:paraId="448D2B72" w14:textId="77777777" w:rsidTr="00494BA7">
        <w:trPr>
          <w:trHeight w:val="320"/>
          <w:jc w:val="center"/>
        </w:trPr>
        <w:tc>
          <w:tcPr>
            <w:tcW w:w="1901" w:type="dxa"/>
            <w:tcBorders>
              <w:top w:val="nil"/>
              <w:left w:val="nil"/>
              <w:bottom w:val="nil"/>
              <w:right w:val="nil"/>
            </w:tcBorders>
            <w:shd w:val="clear" w:color="auto" w:fill="auto"/>
            <w:noWrap/>
            <w:vAlign w:val="center"/>
            <w:hideMark/>
          </w:tcPr>
          <w:p w14:paraId="2F6DD713"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Riboflavin</w:t>
            </w:r>
          </w:p>
        </w:tc>
        <w:tc>
          <w:tcPr>
            <w:tcW w:w="154" w:type="dxa"/>
            <w:tcBorders>
              <w:top w:val="nil"/>
              <w:left w:val="nil"/>
              <w:bottom w:val="nil"/>
              <w:right w:val="nil"/>
            </w:tcBorders>
            <w:shd w:val="clear" w:color="auto" w:fill="auto"/>
            <w:noWrap/>
            <w:vAlign w:val="bottom"/>
            <w:hideMark/>
          </w:tcPr>
          <w:p w14:paraId="23E0B445"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center"/>
            <w:hideMark/>
          </w:tcPr>
          <w:p w14:paraId="7E706FAA"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0.7</w:t>
            </w:r>
          </w:p>
        </w:tc>
        <w:tc>
          <w:tcPr>
            <w:tcW w:w="2841" w:type="dxa"/>
            <w:tcBorders>
              <w:top w:val="nil"/>
              <w:left w:val="nil"/>
              <w:bottom w:val="nil"/>
              <w:right w:val="nil"/>
            </w:tcBorders>
            <w:shd w:val="clear" w:color="auto" w:fill="auto"/>
            <w:noWrap/>
            <w:vAlign w:val="center"/>
            <w:hideMark/>
          </w:tcPr>
          <w:p w14:paraId="3A78BA3B"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6</w:t>
            </w:r>
          </w:p>
        </w:tc>
      </w:tr>
      <w:tr w:rsidR="00135FAC" w:rsidRPr="006A4FDF" w14:paraId="105DF274" w14:textId="77777777" w:rsidTr="00494BA7">
        <w:trPr>
          <w:trHeight w:val="320"/>
          <w:jc w:val="center"/>
        </w:trPr>
        <w:tc>
          <w:tcPr>
            <w:tcW w:w="1901" w:type="dxa"/>
            <w:tcBorders>
              <w:top w:val="nil"/>
              <w:left w:val="nil"/>
              <w:bottom w:val="nil"/>
              <w:right w:val="nil"/>
            </w:tcBorders>
            <w:shd w:val="clear" w:color="auto" w:fill="auto"/>
            <w:noWrap/>
            <w:vAlign w:val="center"/>
            <w:hideMark/>
          </w:tcPr>
          <w:p w14:paraId="76C88F39"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Niacin</w:t>
            </w:r>
          </w:p>
        </w:tc>
        <w:tc>
          <w:tcPr>
            <w:tcW w:w="154" w:type="dxa"/>
            <w:tcBorders>
              <w:top w:val="nil"/>
              <w:left w:val="nil"/>
              <w:bottom w:val="nil"/>
              <w:right w:val="nil"/>
            </w:tcBorders>
            <w:shd w:val="clear" w:color="auto" w:fill="auto"/>
            <w:noWrap/>
            <w:vAlign w:val="bottom"/>
            <w:hideMark/>
          </w:tcPr>
          <w:p w14:paraId="072B839C"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center"/>
            <w:hideMark/>
          </w:tcPr>
          <w:p w14:paraId="2B649B90"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0</w:t>
            </w:r>
          </w:p>
        </w:tc>
        <w:tc>
          <w:tcPr>
            <w:tcW w:w="2841" w:type="dxa"/>
            <w:tcBorders>
              <w:top w:val="nil"/>
              <w:left w:val="nil"/>
              <w:bottom w:val="nil"/>
              <w:right w:val="nil"/>
            </w:tcBorders>
            <w:shd w:val="clear" w:color="auto" w:fill="auto"/>
            <w:noWrap/>
            <w:vAlign w:val="center"/>
            <w:hideMark/>
          </w:tcPr>
          <w:p w14:paraId="4DB0BD60"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5</w:t>
            </w:r>
          </w:p>
        </w:tc>
      </w:tr>
      <w:tr w:rsidR="00135FAC" w:rsidRPr="006A4FDF" w14:paraId="148CDB69" w14:textId="77777777" w:rsidTr="00494BA7">
        <w:trPr>
          <w:trHeight w:val="320"/>
          <w:jc w:val="center"/>
        </w:trPr>
        <w:tc>
          <w:tcPr>
            <w:tcW w:w="1901" w:type="dxa"/>
            <w:tcBorders>
              <w:top w:val="nil"/>
              <w:left w:val="nil"/>
              <w:bottom w:val="nil"/>
              <w:right w:val="nil"/>
            </w:tcBorders>
            <w:shd w:val="clear" w:color="auto" w:fill="auto"/>
            <w:noWrap/>
            <w:vAlign w:val="center"/>
            <w:hideMark/>
          </w:tcPr>
          <w:p w14:paraId="7F2B192A"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Iron</w:t>
            </w:r>
          </w:p>
        </w:tc>
        <w:tc>
          <w:tcPr>
            <w:tcW w:w="154" w:type="dxa"/>
            <w:tcBorders>
              <w:top w:val="nil"/>
              <w:left w:val="nil"/>
              <w:bottom w:val="nil"/>
              <w:right w:val="nil"/>
            </w:tcBorders>
            <w:shd w:val="clear" w:color="auto" w:fill="auto"/>
            <w:noWrap/>
            <w:vAlign w:val="bottom"/>
            <w:hideMark/>
          </w:tcPr>
          <w:p w14:paraId="337155F9"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center"/>
            <w:hideMark/>
          </w:tcPr>
          <w:p w14:paraId="1DFBF2B9"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8</w:t>
            </w:r>
          </w:p>
        </w:tc>
        <w:tc>
          <w:tcPr>
            <w:tcW w:w="2841" w:type="dxa"/>
            <w:tcBorders>
              <w:top w:val="nil"/>
              <w:left w:val="nil"/>
              <w:bottom w:val="nil"/>
              <w:right w:val="nil"/>
            </w:tcBorders>
            <w:shd w:val="clear" w:color="auto" w:fill="auto"/>
            <w:noWrap/>
            <w:vAlign w:val="center"/>
            <w:hideMark/>
          </w:tcPr>
          <w:p w14:paraId="659B5EB3"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2.5</w:t>
            </w:r>
          </w:p>
        </w:tc>
      </w:tr>
      <w:tr w:rsidR="00135FAC" w:rsidRPr="006A4FDF" w14:paraId="35112AB7" w14:textId="77777777" w:rsidTr="00494BA7">
        <w:trPr>
          <w:trHeight w:val="320"/>
          <w:jc w:val="center"/>
        </w:trPr>
        <w:tc>
          <w:tcPr>
            <w:tcW w:w="7680" w:type="dxa"/>
            <w:gridSpan w:val="4"/>
            <w:tcBorders>
              <w:top w:val="nil"/>
              <w:left w:val="nil"/>
              <w:bottom w:val="nil"/>
              <w:right w:val="nil"/>
            </w:tcBorders>
            <w:shd w:val="clear" w:color="auto" w:fill="auto"/>
            <w:noWrap/>
            <w:vAlign w:val="center"/>
            <w:hideMark/>
          </w:tcPr>
          <w:p w14:paraId="7ACA1193"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Optional Ingredients:</w:t>
            </w:r>
          </w:p>
        </w:tc>
      </w:tr>
      <w:tr w:rsidR="00135FAC" w:rsidRPr="006A4FDF" w14:paraId="4BB8A800" w14:textId="77777777" w:rsidTr="00494BA7">
        <w:trPr>
          <w:trHeight w:val="320"/>
          <w:jc w:val="center"/>
        </w:trPr>
        <w:tc>
          <w:tcPr>
            <w:tcW w:w="1901" w:type="dxa"/>
            <w:tcBorders>
              <w:top w:val="nil"/>
              <w:left w:val="nil"/>
              <w:bottom w:val="nil"/>
              <w:right w:val="nil"/>
            </w:tcBorders>
            <w:shd w:val="clear" w:color="auto" w:fill="auto"/>
            <w:noWrap/>
            <w:vAlign w:val="center"/>
            <w:hideMark/>
          </w:tcPr>
          <w:p w14:paraId="6EA08120"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Vitamin D</w:t>
            </w:r>
          </w:p>
        </w:tc>
        <w:tc>
          <w:tcPr>
            <w:tcW w:w="154" w:type="dxa"/>
            <w:tcBorders>
              <w:top w:val="nil"/>
              <w:left w:val="nil"/>
              <w:bottom w:val="nil"/>
              <w:right w:val="nil"/>
            </w:tcBorders>
            <w:shd w:val="clear" w:color="auto" w:fill="auto"/>
            <w:noWrap/>
            <w:vAlign w:val="bottom"/>
            <w:hideMark/>
          </w:tcPr>
          <w:p w14:paraId="1E868FE1"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center"/>
            <w:hideMark/>
          </w:tcPr>
          <w:p w14:paraId="2B4A69E8"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50</w:t>
            </w:r>
          </w:p>
        </w:tc>
        <w:tc>
          <w:tcPr>
            <w:tcW w:w="2841" w:type="dxa"/>
            <w:tcBorders>
              <w:top w:val="nil"/>
              <w:left w:val="nil"/>
              <w:bottom w:val="nil"/>
              <w:right w:val="nil"/>
            </w:tcBorders>
            <w:shd w:val="clear" w:color="auto" w:fill="auto"/>
            <w:noWrap/>
            <w:vAlign w:val="center"/>
            <w:hideMark/>
          </w:tcPr>
          <w:p w14:paraId="60CDA17A"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750</w:t>
            </w:r>
          </w:p>
        </w:tc>
      </w:tr>
      <w:tr w:rsidR="00135FAC" w:rsidRPr="006A4FDF" w14:paraId="023000AB" w14:textId="77777777" w:rsidTr="00494BA7">
        <w:trPr>
          <w:trHeight w:val="320"/>
          <w:jc w:val="center"/>
        </w:trPr>
        <w:tc>
          <w:tcPr>
            <w:tcW w:w="1901" w:type="dxa"/>
            <w:tcBorders>
              <w:top w:val="nil"/>
              <w:left w:val="nil"/>
              <w:bottom w:val="nil"/>
              <w:right w:val="nil"/>
            </w:tcBorders>
            <w:shd w:val="clear" w:color="auto" w:fill="auto"/>
            <w:noWrap/>
            <w:vAlign w:val="center"/>
            <w:hideMark/>
          </w:tcPr>
          <w:p w14:paraId="0611EA4F"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Calcium</w:t>
            </w:r>
          </w:p>
        </w:tc>
        <w:tc>
          <w:tcPr>
            <w:tcW w:w="154" w:type="dxa"/>
            <w:tcBorders>
              <w:top w:val="nil"/>
              <w:left w:val="nil"/>
              <w:bottom w:val="nil"/>
              <w:right w:val="nil"/>
            </w:tcBorders>
            <w:shd w:val="clear" w:color="auto" w:fill="auto"/>
            <w:noWrap/>
            <w:vAlign w:val="bottom"/>
            <w:hideMark/>
          </w:tcPr>
          <w:p w14:paraId="78569829" w14:textId="77777777" w:rsidR="00135FAC" w:rsidRPr="006A4FDF" w:rsidRDefault="00135FAC" w:rsidP="00494BA7">
            <w:pPr>
              <w:rPr>
                <w:rFonts w:eastAsia="Times New Roman"/>
                <w:color w:val="000000"/>
                <w:sz w:val="24"/>
                <w:szCs w:val="24"/>
              </w:rPr>
            </w:pPr>
          </w:p>
        </w:tc>
        <w:tc>
          <w:tcPr>
            <w:tcW w:w="2784" w:type="dxa"/>
            <w:tcBorders>
              <w:top w:val="nil"/>
              <w:left w:val="nil"/>
              <w:bottom w:val="nil"/>
              <w:right w:val="nil"/>
            </w:tcBorders>
            <w:shd w:val="clear" w:color="auto" w:fill="auto"/>
            <w:noWrap/>
            <w:vAlign w:val="center"/>
            <w:hideMark/>
          </w:tcPr>
          <w:p w14:paraId="2D185754"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300</w:t>
            </w:r>
          </w:p>
        </w:tc>
        <w:tc>
          <w:tcPr>
            <w:tcW w:w="2841" w:type="dxa"/>
            <w:tcBorders>
              <w:top w:val="nil"/>
              <w:left w:val="nil"/>
              <w:bottom w:val="nil"/>
              <w:right w:val="nil"/>
            </w:tcBorders>
            <w:shd w:val="clear" w:color="auto" w:fill="auto"/>
            <w:noWrap/>
            <w:vAlign w:val="center"/>
            <w:hideMark/>
          </w:tcPr>
          <w:p w14:paraId="19DB03DD"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800</w:t>
            </w:r>
          </w:p>
        </w:tc>
      </w:tr>
      <w:tr w:rsidR="00135FAC" w:rsidRPr="006A4FDF" w14:paraId="32441FEF" w14:textId="77777777" w:rsidTr="00494BA7">
        <w:trPr>
          <w:trHeight w:val="320"/>
          <w:jc w:val="center"/>
        </w:trPr>
        <w:tc>
          <w:tcPr>
            <w:tcW w:w="1901" w:type="dxa"/>
            <w:tcBorders>
              <w:top w:val="nil"/>
              <w:left w:val="nil"/>
              <w:bottom w:val="single" w:sz="4" w:space="0" w:color="auto"/>
              <w:right w:val="nil"/>
            </w:tcBorders>
            <w:shd w:val="clear" w:color="auto" w:fill="auto"/>
            <w:noWrap/>
            <w:vAlign w:val="center"/>
            <w:hideMark/>
          </w:tcPr>
          <w:p w14:paraId="06964943"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 </w:t>
            </w:r>
          </w:p>
        </w:tc>
        <w:tc>
          <w:tcPr>
            <w:tcW w:w="154" w:type="dxa"/>
            <w:tcBorders>
              <w:top w:val="nil"/>
              <w:left w:val="nil"/>
              <w:bottom w:val="single" w:sz="4" w:space="0" w:color="auto"/>
              <w:right w:val="nil"/>
            </w:tcBorders>
            <w:shd w:val="clear" w:color="auto" w:fill="auto"/>
            <w:noWrap/>
            <w:vAlign w:val="center"/>
            <w:hideMark/>
          </w:tcPr>
          <w:p w14:paraId="4E85381A"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 </w:t>
            </w:r>
          </w:p>
        </w:tc>
        <w:tc>
          <w:tcPr>
            <w:tcW w:w="2784" w:type="dxa"/>
            <w:tcBorders>
              <w:top w:val="nil"/>
              <w:left w:val="nil"/>
              <w:bottom w:val="single" w:sz="4" w:space="0" w:color="auto"/>
              <w:right w:val="nil"/>
            </w:tcBorders>
            <w:shd w:val="clear" w:color="auto" w:fill="auto"/>
            <w:noWrap/>
            <w:vAlign w:val="center"/>
            <w:hideMark/>
          </w:tcPr>
          <w:p w14:paraId="67C62715"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 </w:t>
            </w:r>
          </w:p>
        </w:tc>
        <w:tc>
          <w:tcPr>
            <w:tcW w:w="2841" w:type="dxa"/>
            <w:tcBorders>
              <w:top w:val="nil"/>
              <w:left w:val="nil"/>
              <w:bottom w:val="single" w:sz="4" w:space="0" w:color="auto"/>
              <w:right w:val="nil"/>
            </w:tcBorders>
            <w:shd w:val="clear" w:color="auto" w:fill="auto"/>
            <w:noWrap/>
            <w:vAlign w:val="center"/>
            <w:hideMark/>
          </w:tcPr>
          <w:p w14:paraId="37D645E4"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 </w:t>
            </w:r>
          </w:p>
        </w:tc>
      </w:tr>
      <w:tr w:rsidR="00135FAC" w:rsidRPr="006A4FDF" w14:paraId="168C7A29" w14:textId="77777777" w:rsidTr="00494BA7">
        <w:trPr>
          <w:trHeight w:val="760"/>
          <w:jc w:val="center"/>
        </w:trPr>
        <w:tc>
          <w:tcPr>
            <w:tcW w:w="7680" w:type="dxa"/>
            <w:gridSpan w:val="4"/>
            <w:tcBorders>
              <w:top w:val="nil"/>
              <w:left w:val="nil"/>
              <w:bottom w:val="nil"/>
              <w:right w:val="nil"/>
            </w:tcBorders>
            <w:shd w:val="clear" w:color="auto" w:fill="auto"/>
            <w:hideMark/>
          </w:tcPr>
          <w:p w14:paraId="7A89E112" w14:textId="77777777" w:rsidR="00135FAC" w:rsidRPr="006A4FDF" w:rsidRDefault="00135FAC" w:rsidP="00494BA7">
            <w:pPr>
              <w:jc w:val="both"/>
              <w:rPr>
                <w:rFonts w:eastAsia="Times New Roman"/>
                <w:b/>
                <w:bCs/>
                <w:color w:val="000000"/>
                <w:sz w:val="24"/>
                <w:szCs w:val="24"/>
              </w:rPr>
            </w:pPr>
            <w:r w:rsidRPr="006A4FDF">
              <w:rPr>
                <w:rFonts w:eastAsia="Times New Roman"/>
                <w:b/>
                <w:bCs/>
                <w:color w:val="000000"/>
                <w:sz w:val="24"/>
                <w:szCs w:val="24"/>
              </w:rPr>
              <w:t>Source:</w:t>
            </w:r>
            <w:r w:rsidRPr="006A4FDF">
              <w:rPr>
                <w:rFonts w:eastAsia="Times New Roman"/>
                <w:color w:val="000000"/>
                <w:sz w:val="24"/>
                <w:szCs w:val="24"/>
              </w:rPr>
              <w:t xml:space="preserve"> Food and Bread Enrichment 1949 - 1950; National Research Council Committee on Cereals.</w:t>
            </w:r>
          </w:p>
        </w:tc>
      </w:tr>
    </w:tbl>
    <w:p w14:paraId="26372BDF" w14:textId="77777777" w:rsidR="00135FAC" w:rsidRPr="006A4FDF" w:rsidRDefault="00135FAC" w:rsidP="00135FAC">
      <w:pPr>
        <w:rPr>
          <w:rFonts w:eastAsia="Cambria"/>
          <w:b/>
          <w:sz w:val="24"/>
          <w:szCs w:val="24"/>
        </w:rPr>
      </w:pPr>
    </w:p>
    <w:p w14:paraId="2D9ACD99" w14:textId="77777777" w:rsidR="00135FAC" w:rsidRPr="006A4FDF" w:rsidRDefault="00135FAC" w:rsidP="00135FAC">
      <w:pPr>
        <w:rPr>
          <w:rFonts w:eastAsia="Cambria"/>
          <w:b/>
          <w:sz w:val="24"/>
          <w:szCs w:val="24"/>
        </w:rPr>
        <w:sectPr w:rsidR="00135FAC" w:rsidRPr="006A4FDF" w:rsidSect="00494BA7">
          <w:pgSz w:w="12240" w:h="15840"/>
          <w:pgMar w:top="1440" w:right="1440" w:bottom="1440" w:left="1440" w:header="720" w:footer="720" w:gutter="0"/>
          <w:cols w:space="720"/>
          <w:docGrid w:linePitch="360"/>
        </w:sectPr>
      </w:pPr>
    </w:p>
    <w:tbl>
      <w:tblPr>
        <w:tblW w:w="7400" w:type="dxa"/>
        <w:jc w:val="center"/>
        <w:tblCellMar>
          <w:left w:w="115" w:type="dxa"/>
          <w:right w:w="115" w:type="dxa"/>
        </w:tblCellMar>
        <w:tblLook w:val="04A0" w:firstRow="1" w:lastRow="0" w:firstColumn="1" w:lastColumn="0" w:noHBand="0" w:noVBand="1"/>
      </w:tblPr>
      <w:tblGrid>
        <w:gridCol w:w="3061"/>
        <w:gridCol w:w="2243"/>
        <w:gridCol w:w="2096"/>
      </w:tblGrid>
      <w:tr w:rsidR="00135FAC" w:rsidRPr="006A4FDF" w14:paraId="509E8B83" w14:textId="77777777" w:rsidTr="00494BA7">
        <w:trPr>
          <w:trHeight w:val="340"/>
          <w:jc w:val="center"/>
        </w:trPr>
        <w:tc>
          <w:tcPr>
            <w:tcW w:w="7400" w:type="dxa"/>
            <w:gridSpan w:val="3"/>
            <w:tcBorders>
              <w:top w:val="nil"/>
              <w:left w:val="nil"/>
              <w:bottom w:val="double" w:sz="6" w:space="0" w:color="auto"/>
              <w:right w:val="nil"/>
            </w:tcBorders>
            <w:shd w:val="clear" w:color="auto" w:fill="auto"/>
            <w:noWrap/>
            <w:hideMark/>
          </w:tcPr>
          <w:p w14:paraId="26CE3A47" w14:textId="77777777" w:rsidR="00135FAC" w:rsidRPr="006A4FDF" w:rsidRDefault="00135FAC" w:rsidP="00494BA7">
            <w:pPr>
              <w:jc w:val="center"/>
              <w:rPr>
                <w:rFonts w:eastAsia="Times New Roman"/>
                <w:bCs/>
                <w:color w:val="000000"/>
                <w:sz w:val="24"/>
                <w:szCs w:val="24"/>
              </w:rPr>
            </w:pPr>
            <w:r w:rsidRPr="006A4FDF">
              <w:rPr>
                <w:rFonts w:eastAsia="Times New Roman"/>
                <w:bCs/>
                <w:color w:val="000000"/>
                <w:sz w:val="24"/>
                <w:szCs w:val="24"/>
              </w:rPr>
              <w:lastRenderedPageBreak/>
              <w:t>Table A2: Arrival of the boll weevil</w:t>
            </w:r>
          </w:p>
        </w:tc>
      </w:tr>
      <w:tr w:rsidR="00135FAC" w:rsidRPr="006A4FDF" w14:paraId="46493A67" w14:textId="77777777" w:rsidTr="00494BA7">
        <w:trPr>
          <w:trHeight w:val="340"/>
          <w:jc w:val="center"/>
        </w:trPr>
        <w:tc>
          <w:tcPr>
            <w:tcW w:w="3061" w:type="dxa"/>
            <w:tcBorders>
              <w:top w:val="nil"/>
              <w:left w:val="nil"/>
              <w:bottom w:val="nil"/>
              <w:right w:val="nil"/>
            </w:tcBorders>
            <w:shd w:val="clear" w:color="auto" w:fill="auto"/>
            <w:noWrap/>
            <w:hideMark/>
          </w:tcPr>
          <w:p w14:paraId="6D5AF2A2" w14:textId="77777777" w:rsidR="00135FAC" w:rsidRPr="006A4FDF" w:rsidRDefault="00135FAC" w:rsidP="00494BA7">
            <w:pPr>
              <w:jc w:val="center"/>
              <w:rPr>
                <w:rFonts w:eastAsia="Times New Roman"/>
                <w:b/>
                <w:bCs/>
                <w:color w:val="000000"/>
                <w:sz w:val="24"/>
                <w:szCs w:val="24"/>
              </w:rPr>
            </w:pPr>
          </w:p>
        </w:tc>
        <w:tc>
          <w:tcPr>
            <w:tcW w:w="2243" w:type="dxa"/>
            <w:tcBorders>
              <w:top w:val="nil"/>
              <w:left w:val="nil"/>
              <w:bottom w:val="nil"/>
              <w:right w:val="nil"/>
            </w:tcBorders>
            <w:shd w:val="clear" w:color="auto" w:fill="auto"/>
            <w:noWrap/>
            <w:hideMark/>
          </w:tcPr>
          <w:p w14:paraId="551B2D15" w14:textId="77777777" w:rsidR="00135FAC" w:rsidRPr="006A4FDF" w:rsidRDefault="00135FAC" w:rsidP="00494BA7">
            <w:pPr>
              <w:rPr>
                <w:rFonts w:eastAsia="Times New Roman"/>
                <w:sz w:val="24"/>
                <w:szCs w:val="24"/>
              </w:rPr>
            </w:pPr>
          </w:p>
        </w:tc>
        <w:tc>
          <w:tcPr>
            <w:tcW w:w="2096" w:type="dxa"/>
            <w:tcBorders>
              <w:top w:val="nil"/>
              <w:left w:val="nil"/>
              <w:bottom w:val="nil"/>
              <w:right w:val="nil"/>
            </w:tcBorders>
            <w:shd w:val="clear" w:color="auto" w:fill="auto"/>
            <w:noWrap/>
            <w:vAlign w:val="bottom"/>
            <w:hideMark/>
          </w:tcPr>
          <w:p w14:paraId="0E9D5EC4" w14:textId="77777777" w:rsidR="00135FAC" w:rsidRPr="006A4FDF" w:rsidRDefault="00135FAC" w:rsidP="00494BA7">
            <w:pPr>
              <w:jc w:val="center"/>
              <w:rPr>
                <w:rFonts w:eastAsia="Times New Roman"/>
                <w:sz w:val="24"/>
                <w:szCs w:val="24"/>
              </w:rPr>
            </w:pPr>
          </w:p>
        </w:tc>
      </w:tr>
      <w:tr w:rsidR="00135FAC" w:rsidRPr="006A4FDF" w14:paraId="4D1D073E" w14:textId="77777777" w:rsidTr="00494BA7">
        <w:trPr>
          <w:trHeight w:val="320"/>
          <w:jc w:val="center"/>
        </w:trPr>
        <w:tc>
          <w:tcPr>
            <w:tcW w:w="3061" w:type="dxa"/>
            <w:tcBorders>
              <w:top w:val="nil"/>
              <w:left w:val="nil"/>
              <w:bottom w:val="nil"/>
              <w:right w:val="nil"/>
            </w:tcBorders>
            <w:shd w:val="clear" w:color="auto" w:fill="auto"/>
            <w:noWrap/>
            <w:hideMark/>
          </w:tcPr>
          <w:p w14:paraId="025259EA" w14:textId="77777777" w:rsidR="00135FAC" w:rsidRPr="006A4FDF" w:rsidRDefault="00135FAC" w:rsidP="00494BA7">
            <w:pPr>
              <w:rPr>
                <w:rFonts w:eastAsia="Times New Roman"/>
                <w:sz w:val="24"/>
                <w:szCs w:val="24"/>
              </w:rPr>
            </w:pPr>
          </w:p>
        </w:tc>
        <w:tc>
          <w:tcPr>
            <w:tcW w:w="2243" w:type="dxa"/>
            <w:tcBorders>
              <w:top w:val="nil"/>
              <w:left w:val="nil"/>
              <w:bottom w:val="nil"/>
              <w:right w:val="nil"/>
            </w:tcBorders>
            <w:shd w:val="clear" w:color="auto" w:fill="auto"/>
            <w:noWrap/>
            <w:hideMark/>
          </w:tcPr>
          <w:p w14:paraId="2C5006FA"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Number of counties</w:t>
            </w:r>
          </w:p>
        </w:tc>
        <w:tc>
          <w:tcPr>
            <w:tcW w:w="2096" w:type="dxa"/>
            <w:tcBorders>
              <w:top w:val="nil"/>
              <w:left w:val="nil"/>
              <w:bottom w:val="nil"/>
              <w:right w:val="nil"/>
            </w:tcBorders>
            <w:shd w:val="clear" w:color="auto" w:fill="auto"/>
            <w:noWrap/>
            <w:hideMark/>
          </w:tcPr>
          <w:p w14:paraId="15287BAB"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Cumulative percent of sample</w:t>
            </w:r>
          </w:p>
        </w:tc>
      </w:tr>
      <w:tr w:rsidR="00135FAC" w:rsidRPr="006A4FDF" w14:paraId="53A6056E" w14:textId="77777777" w:rsidTr="00494BA7">
        <w:trPr>
          <w:trHeight w:val="320"/>
          <w:jc w:val="center"/>
        </w:trPr>
        <w:tc>
          <w:tcPr>
            <w:tcW w:w="3061" w:type="dxa"/>
            <w:tcBorders>
              <w:top w:val="nil"/>
              <w:left w:val="nil"/>
              <w:bottom w:val="nil"/>
              <w:right w:val="nil"/>
            </w:tcBorders>
            <w:shd w:val="clear" w:color="auto" w:fill="auto"/>
            <w:noWrap/>
            <w:hideMark/>
          </w:tcPr>
          <w:p w14:paraId="6DABB13C"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Year of boll weevil arrival:</w:t>
            </w:r>
          </w:p>
        </w:tc>
        <w:tc>
          <w:tcPr>
            <w:tcW w:w="2243" w:type="dxa"/>
            <w:tcBorders>
              <w:top w:val="nil"/>
              <w:left w:val="nil"/>
              <w:bottom w:val="nil"/>
              <w:right w:val="nil"/>
            </w:tcBorders>
            <w:shd w:val="clear" w:color="auto" w:fill="auto"/>
            <w:noWrap/>
            <w:hideMark/>
          </w:tcPr>
          <w:p w14:paraId="6EBB3139" w14:textId="77777777" w:rsidR="00135FAC" w:rsidRPr="006A4FDF" w:rsidRDefault="00135FAC" w:rsidP="00494BA7">
            <w:pPr>
              <w:rPr>
                <w:rFonts w:eastAsia="Times New Roman"/>
                <w:color w:val="000000"/>
                <w:sz w:val="24"/>
                <w:szCs w:val="24"/>
              </w:rPr>
            </w:pPr>
          </w:p>
        </w:tc>
        <w:tc>
          <w:tcPr>
            <w:tcW w:w="2096" w:type="dxa"/>
            <w:tcBorders>
              <w:top w:val="nil"/>
              <w:left w:val="nil"/>
              <w:bottom w:val="nil"/>
              <w:right w:val="nil"/>
            </w:tcBorders>
            <w:shd w:val="clear" w:color="auto" w:fill="auto"/>
            <w:noWrap/>
            <w:vAlign w:val="bottom"/>
            <w:hideMark/>
          </w:tcPr>
          <w:p w14:paraId="1E5C3D3D" w14:textId="77777777" w:rsidR="00135FAC" w:rsidRPr="006A4FDF" w:rsidRDefault="00135FAC" w:rsidP="00494BA7">
            <w:pPr>
              <w:jc w:val="center"/>
              <w:rPr>
                <w:rFonts w:eastAsia="Times New Roman"/>
                <w:sz w:val="24"/>
                <w:szCs w:val="24"/>
              </w:rPr>
            </w:pPr>
          </w:p>
        </w:tc>
      </w:tr>
      <w:tr w:rsidR="00135FAC" w:rsidRPr="006A4FDF" w14:paraId="0B324064" w14:textId="77777777" w:rsidTr="00494BA7">
        <w:trPr>
          <w:trHeight w:val="320"/>
          <w:jc w:val="center"/>
        </w:trPr>
        <w:tc>
          <w:tcPr>
            <w:tcW w:w="3061" w:type="dxa"/>
            <w:tcBorders>
              <w:top w:val="nil"/>
              <w:left w:val="nil"/>
              <w:bottom w:val="nil"/>
              <w:right w:val="nil"/>
            </w:tcBorders>
            <w:shd w:val="clear" w:color="auto" w:fill="auto"/>
            <w:noWrap/>
            <w:hideMark/>
          </w:tcPr>
          <w:p w14:paraId="232B369D"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1917</w:t>
            </w:r>
          </w:p>
        </w:tc>
        <w:tc>
          <w:tcPr>
            <w:tcW w:w="2243" w:type="dxa"/>
            <w:tcBorders>
              <w:top w:val="nil"/>
              <w:left w:val="nil"/>
              <w:bottom w:val="nil"/>
              <w:right w:val="nil"/>
            </w:tcBorders>
            <w:shd w:val="clear" w:color="auto" w:fill="auto"/>
            <w:noWrap/>
            <w:hideMark/>
          </w:tcPr>
          <w:p w14:paraId="4BDADCDB"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w:t>
            </w:r>
          </w:p>
        </w:tc>
        <w:tc>
          <w:tcPr>
            <w:tcW w:w="2096" w:type="dxa"/>
            <w:tcBorders>
              <w:top w:val="nil"/>
              <w:left w:val="nil"/>
              <w:bottom w:val="nil"/>
              <w:right w:val="nil"/>
            </w:tcBorders>
            <w:shd w:val="clear" w:color="auto" w:fill="auto"/>
            <w:noWrap/>
            <w:hideMark/>
          </w:tcPr>
          <w:p w14:paraId="2657A3C3"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0.71</w:t>
            </w:r>
          </w:p>
        </w:tc>
      </w:tr>
      <w:tr w:rsidR="00135FAC" w:rsidRPr="006A4FDF" w14:paraId="26DF2600" w14:textId="77777777" w:rsidTr="00494BA7">
        <w:trPr>
          <w:trHeight w:val="320"/>
          <w:jc w:val="center"/>
        </w:trPr>
        <w:tc>
          <w:tcPr>
            <w:tcW w:w="3061" w:type="dxa"/>
            <w:tcBorders>
              <w:top w:val="nil"/>
              <w:left w:val="nil"/>
              <w:bottom w:val="nil"/>
              <w:right w:val="nil"/>
            </w:tcBorders>
            <w:shd w:val="clear" w:color="auto" w:fill="auto"/>
            <w:noWrap/>
            <w:hideMark/>
          </w:tcPr>
          <w:p w14:paraId="21DCF9EC" w14:textId="77777777" w:rsidR="00135FAC" w:rsidRPr="006A4FDF" w:rsidRDefault="00135FAC" w:rsidP="00494BA7">
            <w:pPr>
              <w:jc w:val="center"/>
              <w:rPr>
                <w:rFonts w:eastAsia="Times New Roman"/>
                <w:color w:val="000000"/>
                <w:sz w:val="24"/>
                <w:szCs w:val="24"/>
              </w:rPr>
            </w:pPr>
          </w:p>
        </w:tc>
        <w:tc>
          <w:tcPr>
            <w:tcW w:w="2243" w:type="dxa"/>
            <w:tcBorders>
              <w:top w:val="nil"/>
              <w:left w:val="nil"/>
              <w:bottom w:val="nil"/>
              <w:right w:val="nil"/>
            </w:tcBorders>
            <w:shd w:val="clear" w:color="auto" w:fill="auto"/>
            <w:noWrap/>
            <w:hideMark/>
          </w:tcPr>
          <w:p w14:paraId="356C920D" w14:textId="77777777" w:rsidR="00135FAC" w:rsidRPr="006A4FDF" w:rsidRDefault="00135FAC" w:rsidP="00494BA7">
            <w:pPr>
              <w:rPr>
                <w:rFonts w:eastAsia="Times New Roman"/>
                <w:sz w:val="24"/>
                <w:szCs w:val="24"/>
              </w:rPr>
            </w:pPr>
          </w:p>
        </w:tc>
        <w:tc>
          <w:tcPr>
            <w:tcW w:w="2096" w:type="dxa"/>
            <w:tcBorders>
              <w:top w:val="nil"/>
              <w:left w:val="nil"/>
              <w:bottom w:val="nil"/>
              <w:right w:val="nil"/>
            </w:tcBorders>
            <w:shd w:val="clear" w:color="auto" w:fill="auto"/>
            <w:noWrap/>
            <w:hideMark/>
          </w:tcPr>
          <w:p w14:paraId="212BC2DC" w14:textId="77777777" w:rsidR="00135FAC" w:rsidRPr="006A4FDF" w:rsidRDefault="00135FAC" w:rsidP="00494BA7">
            <w:pPr>
              <w:jc w:val="center"/>
              <w:rPr>
                <w:rFonts w:eastAsia="Times New Roman"/>
                <w:sz w:val="24"/>
                <w:szCs w:val="24"/>
              </w:rPr>
            </w:pPr>
          </w:p>
        </w:tc>
      </w:tr>
      <w:tr w:rsidR="00135FAC" w:rsidRPr="006A4FDF" w14:paraId="49549BEC" w14:textId="77777777" w:rsidTr="00494BA7">
        <w:trPr>
          <w:trHeight w:val="320"/>
          <w:jc w:val="center"/>
        </w:trPr>
        <w:tc>
          <w:tcPr>
            <w:tcW w:w="3061" w:type="dxa"/>
            <w:tcBorders>
              <w:top w:val="nil"/>
              <w:left w:val="nil"/>
              <w:bottom w:val="nil"/>
              <w:right w:val="nil"/>
            </w:tcBorders>
            <w:shd w:val="clear" w:color="auto" w:fill="auto"/>
            <w:noWrap/>
            <w:hideMark/>
          </w:tcPr>
          <w:p w14:paraId="59C18AB1"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1918</w:t>
            </w:r>
          </w:p>
        </w:tc>
        <w:tc>
          <w:tcPr>
            <w:tcW w:w="2243" w:type="dxa"/>
            <w:tcBorders>
              <w:top w:val="nil"/>
              <w:left w:val="nil"/>
              <w:bottom w:val="nil"/>
              <w:right w:val="nil"/>
            </w:tcBorders>
            <w:shd w:val="clear" w:color="auto" w:fill="auto"/>
            <w:noWrap/>
            <w:hideMark/>
          </w:tcPr>
          <w:p w14:paraId="70F28715"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7</w:t>
            </w:r>
          </w:p>
        </w:tc>
        <w:tc>
          <w:tcPr>
            <w:tcW w:w="2096" w:type="dxa"/>
            <w:tcBorders>
              <w:top w:val="nil"/>
              <w:left w:val="nil"/>
              <w:bottom w:val="nil"/>
              <w:right w:val="nil"/>
            </w:tcBorders>
            <w:shd w:val="clear" w:color="auto" w:fill="auto"/>
            <w:noWrap/>
            <w:hideMark/>
          </w:tcPr>
          <w:p w14:paraId="23352837"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5.67</w:t>
            </w:r>
          </w:p>
        </w:tc>
      </w:tr>
      <w:tr w:rsidR="00135FAC" w:rsidRPr="006A4FDF" w14:paraId="454C87F5" w14:textId="77777777" w:rsidTr="00494BA7">
        <w:trPr>
          <w:trHeight w:val="320"/>
          <w:jc w:val="center"/>
        </w:trPr>
        <w:tc>
          <w:tcPr>
            <w:tcW w:w="3061" w:type="dxa"/>
            <w:tcBorders>
              <w:top w:val="nil"/>
              <w:left w:val="nil"/>
              <w:bottom w:val="nil"/>
              <w:right w:val="nil"/>
            </w:tcBorders>
            <w:shd w:val="clear" w:color="auto" w:fill="auto"/>
            <w:noWrap/>
            <w:hideMark/>
          </w:tcPr>
          <w:p w14:paraId="4DEE93AF" w14:textId="77777777" w:rsidR="00135FAC" w:rsidRPr="006A4FDF" w:rsidRDefault="00135FAC" w:rsidP="00494BA7">
            <w:pPr>
              <w:jc w:val="center"/>
              <w:rPr>
                <w:rFonts w:eastAsia="Times New Roman"/>
                <w:color w:val="000000"/>
                <w:sz w:val="24"/>
                <w:szCs w:val="24"/>
              </w:rPr>
            </w:pPr>
          </w:p>
        </w:tc>
        <w:tc>
          <w:tcPr>
            <w:tcW w:w="2243" w:type="dxa"/>
            <w:tcBorders>
              <w:top w:val="nil"/>
              <w:left w:val="nil"/>
              <w:bottom w:val="nil"/>
              <w:right w:val="nil"/>
            </w:tcBorders>
            <w:shd w:val="clear" w:color="auto" w:fill="auto"/>
            <w:noWrap/>
            <w:hideMark/>
          </w:tcPr>
          <w:p w14:paraId="54A49071" w14:textId="77777777" w:rsidR="00135FAC" w:rsidRPr="006A4FDF" w:rsidRDefault="00135FAC" w:rsidP="00494BA7">
            <w:pPr>
              <w:rPr>
                <w:rFonts w:eastAsia="Times New Roman"/>
                <w:sz w:val="24"/>
                <w:szCs w:val="24"/>
              </w:rPr>
            </w:pPr>
          </w:p>
        </w:tc>
        <w:tc>
          <w:tcPr>
            <w:tcW w:w="2096" w:type="dxa"/>
            <w:tcBorders>
              <w:top w:val="nil"/>
              <w:left w:val="nil"/>
              <w:bottom w:val="nil"/>
              <w:right w:val="nil"/>
            </w:tcBorders>
            <w:shd w:val="clear" w:color="auto" w:fill="auto"/>
            <w:noWrap/>
            <w:hideMark/>
          </w:tcPr>
          <w:p w14:paraId="48462028" w14:textId="77777777" w:rsidR="00135FAC" w:rsidRPr="006A4FDF" w:rsidRDefault="00135FAC" w:rsidP="00494BA7">
            <w:pPr>
              <w:jc w:val="center"/>
              <w:rPr>
                <w:rFonts w:eastAsia="Times New Roman"/>
                <w:sz w:val="24"/>
                <w:szCs w:val="24"/>
              </w:rPr>
            </w:pPr>
          </w:p>
        </w:tc>
      </w:tr>
      <w:tr w:rsidR="00135FAC" w:rsidRPr="006A4FDF" w14:paraId="7E3FCA01" w14:textId="77777777" w:rsidTr="00494BA7">
        <w:trPr>
          <w:trHeight w:val="320"/>
          <w:jc w:val="center"/>
        </w:trPr>
        <w:tc>
          <w:tcPr>
            <w:tcW w:w="3061" w:type="dxa"/>
            <w:tcBorders>
              <w:top w:val="nil"/>
              <w:left w:val="nil"/>
              <w:bottom w:val="nil"/>
              <w:right w:val="nil"/>
            </w:tcBorders>
            <w:shd w:val="clear" w:color="auto" w:fill="auto"/>
            <w:noWrap/>
            <w:hideMark/>
          </w:tcPr>
          <w:p w14:paraId="24088B49"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1919</w:t>
            </w:r>
          </w:p>
        </w:tc>
        <w:tc>
          <w:tcPr>
            <w:tcW w:w="2243" w:type="dxa"/>
            <w:tcBorders>
              <w:top w:val="nil"/>
              <w:left w:val="nil"/>
              <w:bottom w:val="nil"/>
              <w:right w:val="nil"/>
            </w:tcBorders>
            <w:shd w:val="clear" w:color="auto" w:fill="auto"/>
            <w:noWrap/>
            <w:hideMark/>
          </w:tcPr>
          <w:p w14:paraId="76D43BB8"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36</w:t>
            </w:r>
          </w:p>
        </w:tc>
        <w:tc>
          <w:tcPr>
            <w:tcW w:w="2096" w:type="dxa"/>
            <w:tcBorders>
              <w:top w:val="nil"/>
              <w:left w:val="nil"/>
              <w:bottom w:val="nil"/>
              <w:right w:val="nil"/>
            </w:tcBorders>
            <w:shd w:val="clear" w:color="auto" w:fill="auto"/>
            <w:noWrap/>
            <w:hideMark/>
          </w:tcPr>
          <w:p w14:paraId="4703F7A2"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31.21</w:t>
            </w:r>
          </w:p>
        </w:tc>
      </w:tr>
      <w:tr w:rsidR="00135FAC" w:rsidRPr="006A4FDF" w14:paraId="0AC409C6" w14:textId="77777777" w:rsidTr="00494BA7">
        <w:trPr>
          <w:trHeight w:val="320"/>
          <w:jc w:val="center"/>
        </w:trPr>
        <w:tc>
          <w:tcPr>
            <w:tcW w:w="3061" w:type="dxa"/>
            <w:tcBorders>
              <w:top w:val="nil"/>
              <w:left w:val="nil"/>
              <w:bottom w:val="nil"/>
              <w:right w:val="nil"/>
            </w:tcBorders>
            <w:shd w:val="clear" w:color="auto" w:fill="auto"/>
            <w:noWrap/>
            <w:hideMark/>
          </w:tcPr>
          <w:p w14:paraId="7035857E" w14:textId="77777777" w:rsidR="00135FAC" w:rsidRPr="006A4FDF" w:rsidRDefault="00135FAC" w:rsidP="00494BA7">
            <w:pPr>
              <w:jc w:val="center"/>
              <w:rPr>
                <w:rFonts w:eastAsia="Times New Roman"/>
                <w:color w:val="000000"/>
                <w:sz w:val="24"/>
                <w:szCs w:val="24"/>
              </w:rPr>
            </w:pPr>
          </w:p>
        </w:tc>
        <w:tc>
          <w:tcPr>
            <w:tcW w:w="2243" w:type="dxa"/>
            <w:tcBorders>
              <w:top w:val="nil"/>
              <w:left w:val="nil"/>
              <w:bottom w:val="nil"/>
              <w:right w:val="nil"/>
            </w:tcBorders>
            <w:shd w:val="clear" w:color="auto" w:fill="auto"/>
            <w:noWrap/>
            <w:hideMark/>
          </w:tcPr>
          <w:p w14:paraId="504F19CD" w14:textId="77777777" w:rsidR="00135FAC" w:rsidRPr="006A4FDF" w:rsidRDefault="00135FAC" w:rsidP="00494BA7">
            <w:pPr>
              <w:rPr>
                <w:rFonts w:eastAsia="Times New Roman"/>
                <w:sz w:val="24"/>
                <w:szCs w:val="24"/>
              </w:rPr>
            </w:pPr>
          </w:p>
        </w:tc>
        <w:tc>
          <w:tcPr>
            <w:tcW w:w="2096" w:type="dxa"/>
            <w:tcBorders>
              <w:top w:val="nil"/>
              <w:left w:val="nil"/>
              <w:bottom w:val="nil"/>
              <w:right w:val="nil"/>
            </w:tcBorders>
            <w:shd w:val="clear" w:color="auto" w:fill="auto"/>
            <w:noWrap/>
            <w:hideMark/>
          </w:tcPr>
          <w:p w14:paraId="059D9E06" w14:textId="77777777" w:rsidR="00135FAC" w:rsidRPr="006A4FDF" w:rsidRDefault="00135FAC" w:rsidP="00494BA7">
            <w:pPr>
              <w:jc w:val="center"/>
              <w:rPr>
                <w:rFonts w:eastAsia="Times New Roman"/>
                <w:sz w:val="24"/>
                <w:szCs w:val="24"/>
              </w:rPr>
            </w:pPr>
          </w:p>
        </w:tc>
      </w:tr>
      <w:tr w:rsidR="00135FAC" w:rsidRPr="006A4FDF" w14:paraId="4E0631AB" w14:textId="77777777" w:rsidTr="00494BA7">
        <w:trPr>
          <w:trHeight w:val="320"/>
          <w:jc w:val="center"/>
        </w:trPr>
        <w:tc>
          <w:tcPr>
            <w:tcW w:w="3061" w:type="dxa"/>
            <w:tcBorders>
              <w:top w:val="nil"/>
              <w:left w:val="nil"/>
              <w:bottom w:val="nil"/>
              <w:right w:val="nil"/>
            </w:tcBorders>
            <w:shd w:val="clear" w:color="auto" w:fill="auto"/>
            <w:noWrap/>
            <w:hideMark/>
          </w:tcPr>
          <w:p w14:paraId="1DB7B03F"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1920</w:t>
            </w:r>
          </w:p>
        </w:tc>
        <w:tc>
          <w:tcPr>
            <w:tcW w:w="2243" w:type="dxa"/>
            <w:tcBorders>
              <w:top w:val="nil"/>
              <w:left w:val="nil"/>
              <w:bottom w:val="nil"/>
              <w:right w:val="nil"/>
            </w:tcBorders>
            <w:shd w:val="clear" w:color="auto" w:fill="auto"/>
            <w:noWrap/>
            <w:hideMark/>
          </w:tcPr>
          <w:p w14:paraId="2AF12705"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3</w:t>
            </w:r>
          </w:p>
        </w:tc>
        <w:tc>
          <w:tcPr>
            <w:tcW w:w="2096" w:type="dxa"/>
            <w:tcBorders>
              <w:top w:val="nil"/>
              <w:left w:val="nil"/>
              <w:bottom w:val="nil"/>
              <w:right w:val="nil"/>
            </w:tcBorders>
            <w:shd w:val="clear" w:color="auto" w:fill="auto"/>
            <w:noWrap/>
            <w:hideMark/>
          </w:tcPr>
          <w:p w14:paraId="0072C542"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40.43</w:t>
            </w:r>
          </w:p>
        </w:tc>
      </w:tr>
      <w:tr w:rsidR="00135FAC" w:rsidRPr="006A4FDF" w14:paraId="0D7EC510" w14:textId="77777777" w:rsidTr="00494BA7">
        <w:trPr>
          <w:trHeight w:val="320"/>
          <w:jc w:val="center"/>
        </w:trPr>
        <w:tc>
          <w:tcPr>
            <w:tcW w:w="3061" w:type="dxa"/>
            <w:tcBorders>
              <w:top w:val="nil"/>
              <w:left w:val="nil"/>
              <w:bottom w:val="nil"/>
              <w:right w:val="nil"/>
            </w:tcBorders>
            <w:shd w:val="clear" w:color="auto" w:fill="auto"/>
            <w:noWrap/>
            <w:hideMark/>
          </w:tcPr>
          <w:p w14:paraId="5EAC4BE8" w14:textId="77777777" w:rsidR="00135FAC" w:rsidRPr="006A4FDF" w:rsidRDefault="00135FAC" w:rsidP="00494BA7">
            <w:pPr>
              <w:jc w:val="center"/>
              <w:rPr>
                <w:rFonts w:eastAsia="Times New Roman"/>
                <w:color w:val="000000"/>
                <w:sz w:val="24"/>
                <w:szCs w:val="24"/>
              </w:rPr>
            </w:pPr>
          </w:p>
        </w:tc>
        <w:tc>
          <w:tcPr>
            <w:tcW w:w="2243" w:type="dxa"/>
            <w:tcBorders>
              <w:top w:val="nil"/>
              <w:left w:val="nil"/>
              <w:bottom w:val="nil"/>
              <w:right w:val="nil"/>
            </w:tcBorders>
            <w:shd w:val="clear" w:color="auto" w:fill="auto"/>
            <w:noWrap/>
            <w:hideMark/>
          </w:tcPr>
          <w:p w14:paraId="12E8DFF8" w14:textId="77777777" w:rsidR="00135FAC" w:rsidRPr="006A4FDF" w:rsidRDefault="00135FAC" w:rsidP="00494BA7">
            <w:pPr>
              <w:rPr>
                <w:rFonts w:eastAsia="Times New Roman"/>
                <w:sz w:val="24"/>
                <w:szCs w:val="24"/>
              </w:rPr>
            </w:pPr>
          </w:p>
        </w:tc>
        <w:tc>
          <w:tcPr>
            <w:tcW w:w="2096" w:type="dxa"/>
            <w:tcBorders>
              <w:top w:val="nil"/>
              <w:left w:val="nil"/>
              <w:bottom w:val="nil"/>
              <w:right w:val="nil"/>
            </w:tcBorders>
            <w:shd w:val="clear" w:color="auto" w:fill="auto"/>
            <w:noWrap/>
            <w:hideMark/>
          </w:tcPr>
          <w:p w14:paraId="0AE4FB06" w14:textId="77777777" w:rsidR="00135FAC" w:rsidRPr="006A4FDF" w:rsidRDefault="00135FAC" w:rsidP="00494BA7">
            <w:pPr>
              <w:jc w:val="center"/>
              <w:rPr>
                <w:rFonts w:eastAsia="Times New Roman"/>
                <w:sz w:val="24"/>
                <w:szCs w:val="24"/>
              </w:rPr>
            </w:pPr>
          </w:p>
        </w:tc>
      </w:tr>
      <w:tr w:rsidR="00135FAC" w:rsidRPr="006A4FDF" w14:paraId="12695625" w14:textId="77777777" w:rsidTr="00494BA7">
        <w:trPr>
          <w:trHeight w:val="320"/>
          <w:jc w:val="center"/>
        </w:trPr>
        <w:tc>
          <w:tcPr>
            <w:tcW w:w="3061" w:type="dxa"/>
            <w:tcBorders>
              <w:top w:val="nil"/>
              <w:left w:val="nil"/>
              <w:bottom w:val="nil"/>
              <w:right w:val="nil"/>
            </w:tcBorders>
            <w:shd w:val="clear" w:color="auto" w:fill="auto"/>
            <w:noWrap/>
            <w:hideMark/>
          </w:tcPr>
          <w:p w14:paraId="535AACE9"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1921</w:t>
            </w:r>
          </w:p>
        </w:tc>
        <w:tc>
          <w:tcPr>
            <w:tcW w:w="2243" w:type="dxa"/>
            <w:tcBorders>
              <w:top w:val="nil"/>
              <w:left w:val="nil"/>
              <w:bottom w:val="nil"/>
              <w:right w:val="nil"/>
            </w:tcBorders>
            <w:shd w:val="clear" w:color="auto" w:fill="auto"/>
            <w:noWrap/>
            <w:hideMark/>
          </w:tcPr>
          <w:p w14:paraId="58A84607"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29</w:t>
            </w:r>
          </w:p>
        </w:tc>
        <w:tc>
          <w:tcPr>
            <w:tcW w:w="2096" w:type="dxa"/>
            <w:tcBorders>
              <w:top w:val="nil"/>
              <w:left w:val="nil"/>
              <w:bottom w:val="nil"/>
              <w:right w:val="nil"/>
            </w:tcBorders>
            <w:shd w:val="clear" w:color="auto" w:fill="auto"/>
            <w:noWrap/>
            <w:hideMark/>
          </w:tcPr>
          <w:p w14:paraId="4A935D26"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60.99</w:t>
            </w:r>
          </w:p>
        </w:tc>
      </w:tr>
      <w:tr w:rsidR="00135FAC" w:rsidRPr="006A4FDF" w14:paraId="6D147FA7" w14:textId="77777777" w:rsidTr="00494BA7">
        <w:trPr>
          <w:trHeight w:val="320"/>
          <w:jc w:val="center"/>
        </w:trPr>
        <w:tc>
          <w:tcPr>
            <w:tcW w:w="3061" w:type="dxa"/>
            <w:tcBorders>
              <w:top w:val="nil"/>
              <w:left w:val="nil"/>
              <w:bottom w:val="nil"/>
              <w:right w:val="nil"/>
            </w:tcBorders>
            <w:shd w:val="clear" w:color="auto" w:fill="auto"/>
            <w:noWrap/>
            <w:hideMark/>
          </w:tcPr>
          <w:p w14:paraId="6E1A8D06" w14:textId="77777777" w:rsidR="00135FAC" w:rsidRPr="006A4FDF" w:rsidRDefault="00135FAC" w:rsidP="00494BA7">
            <w:pPr>
              <w:jc w:val="center"/>
              <w:rPr>
                <w:rFonts w:eastAsia="Times New Roman"/>
                <w:color w:val="000000"/>
                <w:sz w:val="24"/>
                <w:szCs w:val="24"/>
              </w:rPr>
            </w:pPr>
          </w:p>
        </w:tc>
        <w:tc>
          <w:tcPr>
            <w:tcW w:w="2243" w:type="dxa"/>
            <w:tcBorders>
              <w:top w:val="nil"/>
              <w:left w:val="nil"/>
              <w:bottom w:val="nil"/>
              <w:right w:val="nil"/>
            </w:tcBorders>
            <w:shd w:val="clear" w:color="auto" w:fill="auto"/>
            <w:noWrap/>
            <w:hideMark/>
          </w:tcPr>
          <w:p w14:paraId="0BA1193E" w14:textId="77777777" w:rsidR="00135FAC" w:rsidRPr="006A4FDF" w:rsidRDefault="00135FAC" w:rsidP="00494BA7">
            <w:pPr>
              <w:rPr>
                <w:rFonts w:eastAsia="Times New Roman"/>
                <w:sz w:val="24"/>
                <w:szCs w:val="24"/>
              </w:rPr>
            </w:pPr>
          </w:p>
        </w:tc>
        <w:tc>
          <w:tcPr>
            <w:tcW w:w="2096" w:type="dxa"/>
            <w:tcBorders>
              <w:top w:val="nil"/>
              <w:left w:val="nil"/>
              <w:bottom w:val="nil"/>
              <w:right w:val="nil"/>
            </w:tcBorders>
            <w:shd w:val="clear" w:color="auto" w:fill="auto"/>
            <w:noWrap/>
            <w:hideMark/>
          </w:tcPr>
          <w:p w14:paraId="3E520EF4" w14:textId="77777777" w:rsidR="00135FAC" w:rsidRPr="006A4FDF" w:rsidRDefault="00135FAC" w:rsidP="00494BA7">
            <w:pPr>
              <w:jc w:val="center"/>
              <w:rPr>
                <w:rFonts w:eastAsia="Times New Roman"/>
                <w:sz w:val="24"/>
                <w:szCs w:val="24"/>
              </w:rPr>
            </w:pPr>
          </w:p>
        </w:tc>
      </w:tr>
      <w:tr w:rsidR="00135FAC" w:rsidRPr="006A4FDF" w14:paraId="67FFD8F2" w14:textId="77777777" w:rsidTr="00494BA7">
        <w:trPr>
          <w:trHeight w:val="320"/>
          <w:jc w:val="center"/>
        </w:trPr>
        <w:tc>
          <w:tcPr>
            <w:tcW w:w="3061" w:type="dxa"/>
            <w:tcBorders>
              <w:top w:val="nil"/>
              <w:left w:val="nil"/>
              <w:bottom w:val="nil"/>
              <w:right w:val="nil"/>
            </w:tcBorders>
            <w:shd w:val="clear" w:color="auto" w:fill="auto"/>
            <w:noWrap/>
            <w:hideMark/>
          </w:tcPr>
          <w:p w14:paraId="467221C7"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1922</w:t>
            </w:r>
          </w:p>
        </w:tc>
        <w:tc>
          <w:tcPr>
            <w:tcW w:w="2243" w:type="dxa"/>
            <w:tcBorders>
              <w:top w:val="nil"/>
              <w:left w:val="nil"/>
              <w:bottom w:val="nil"/>
              <w:right w:val="nil"/>
            </w:tcBorders>
            <w:shd w:val="clear" w:color="auto" w:fill="auto"/>
            <w:noWrap/>
            <w:hideMark/>
          </w:tcPr>
          <w:p w14:paraId="2386AFBA"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33</w:t>
            </w:r>
          </w:p>
        </w:tc>
        <w:tc>
          <w:tcPr>
            <w:tcW w:w="2096" w:type="dxa"/>
            <w:tcBorders>
              <w:top w:val="nil"/>
              <w:left w:val="nil"/>
              <w:bottom w:val="nil"/>
              <w:right w:val="nil"/>
            </w:tcBorders>
            <w:shd w:val="clear" w:color="auto" w:fill="auto"/>
            <w:noWrap/>
            <w:hideMark/>
          </w:tcPr>
          <w:p w14:paraId="011043A6"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84.40</w:t>
            </w:r>
          </w:p>
        </w:tc>
      </w:tr>
      <w:tr w:rsidR="00135FAC" w:rsidRPr="006A4FDF" w14:paraId="3B468381" w14:textId="77777777" w:rsidTr="00494BA7">
        <w:trPr>
          <w:trHeight w:val="320"/>
          <w:jc w:val="center"/>
        </w:trPr>
        <w:tc>
          <w:tcPr>
            <w:tcW w:w="3061" w:type="dxa"/>
            <w:tcBorders>
              <w:top w:val="nil"/>
              <w:left w:val="nil"/>
              <w:right w:val="nil"/>
            </w:tcBorders>
            <w:shd w:val="clear" w:color="auto" w:fill="auto"/>
            <w:noWrap/>
            <w:hideMark/>
          </w:tcPr>
          <w:p w14:paraId="5D32AB1B" w14:textId="77777777" w:rsidR="00135FAC" w:rsidRPr="006A4FDF" w:rsidRDefault="00135FAC" w:rsidP="00494BA7">
            <w:pPr>
              <w:jc w:val="center"/>
              <w:rPr>
                <w:rFonts w:eastAsia="Times New Roman"/>
                <w:color w:val="000000"/>
                <w:sz w:val="24"/>
                <w:szCs w:val="24"/>
              </w:rPr>
            </w:pPr>
          </w:p>
        </w:tc>
        <w:tc>
          <w:tcPr>
            <w:tcW w:w="2243" w:type="dxa"/>
            <w:tcBorders>
              <w:top w:val="nil"/>
              <w:left w:val="nil"/>
              <w:right w:val="nil"/>
            </w:tcBorders>
            <w:shd w:val="clear" w:color="auto" w:fill="auto"/>
            <w:noWrap/>
            <w:hideMark/>
          </w:tcPr>
          <w:p w14:paraId="7BDB2563" w14:textId="77777777" w:rsidR="00135FAC" w:rsidRPr="006A4FDF" w:rsidRDefault="00135FAC" w:rsidP="00494BA7">
            <w:pPr>
              <w:rPr>
                <w:rFonts w:eastAsia="Times New Roman"/>
                <w:sz w:val="24"/>
                <w:szCs w:val="24"/>
              </w:rPr>
            </w:pPr>
          </w:p>
        </w:tc>
        <w:tc>
          <w:tcPr>
            <w:tcW w:w="2096" w:type="dxa"/>
            <w:tcBorders>
              <w:top w:val="nil"/>
              <w:left w:val="nil"/>
              <w:right w:val="nil"/>
            </w:tcBorders>
            <w:shd w:val="clear" w:color="auto" w:fill="auto"/>
            <w:noWrap/>
            <w:hideMark/>
          </w:tcPr>
          <w:p w14:paraId="21364D77" w14:textId="77777777" w:rsidR="00135FAC" w:rsidRPr="006A4FDF" w:rsidRDefault="00135FAC" w:rsidP="00494BA7">
            <w:pPr>
              <w:jc w:val="center"/>
              <w:rPr>
                <w:rFonts w:eastAsia="Times New Roman"/>
                <w:sz w:val="24"/>
                <w:szCs w:val="24"/>
              </w:rPr>
            </w:pPr>
          </w:p>
        </w:tc>
      </w:tr>
      <w:tr w:rsidR="00135FAC" w:rsidRPr="006A4FDF" w14:paraId="0B483754" w14:textId="77777777" w:rsidTr="00494BA7">
        <w:trPr>
          <w:trHeight w:val="320"/>
          <w:jc w:val="center"/>
        </w:trPr>
        <w:tc>
          <w:tcPr>
            <w:tcW w:w="3061" w:type="dxa"/>
            <w:tcBorders>
              <w:top w:val="nil"/>
              <w:left w:val="nil"/>
              <w:bottom w:val="single" w:sz="4" w:space="0" w:color="auto"/>
              <w:right w:val="nil"/>
            </w:tcBorders>
            <w:shd w:val="clear" w:color="auto" w:fill="auto"/>
            <w:noWrap/>
            <w:hideMark/>
          </w:tcPr>
          <w:p w14:paraId="1B2FCB53"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Does not arrive</w:t>
            </w:r>
          </w:p>
        </w:tc>
        <w:tc>
          <w:tcPr>
            <w:tcW w:w="2243" w:type="dxa"/>
            <w:tcBorders>
              <w:top w:val="nil"/>
              <w:left w:val="nil"/>
              <w:bottom w:val="single" w:sz="4" w:space="0" w:color="auto"/>
              <w:right w:val="nil"/>
            </w:tcBorders>
            <w:shd w:val="clear" w:color="auto" w:fill="auto"/>
            <w:noWrap/>
            <w:hideMark/>
          </w:tcPr>
          <w:p w14:paraId="1397F25E"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22</w:t>
            </w:r>
          </w:p>
        </w:tc>
        <w:tc>
          <w:tcPr>
            <w:tcW w:w="2096" w:type="dxa"/>
            <w:tcBorders>
              <w:top w:val="nil"/>
              <w:left w:val="nil"/>
              <w:bottom w:val="single" w:sz="4" w:space="0" w:color="auto"/>
              <w:right w:val="nil"/>
            </w:tcBorders>
            <w:shd w:val="clear" w:color="auto" w:fill="auto"/>
            <w:noWrap/>
            <w:hideMark/>
          </w:tcPr>
          <w:p w14:paraId="4739B100"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00</w:t>
            </w:r>
          </w:p>
        </w:tc>
      </w:tr>
      <w:tr w:rsidR="00135FAC" w:rsidRPr="006A4FDF" w14:paraId="59B7E27B" w14:textId="77777777" w:rsidTr="00494BA7">
        <w:trPr>
          <w:trHeight w:val="320"/>
          <w:jc w:val="center"/>
        </w:trPr>
        <w:tc>
          <w:tcPr>
            <w:tcW w:w="7400" w:type="dxa"/>
            <w:gridSpan w:val="3"/>
            <w:tcBorders>
              <w:top w:val="single" w:sz="4" w:space="0" w:color="auto"/>
              <w:left w:val="nil"/>
              <w:bottom w:val="nil"/>
              <w:right w:val="nil"/>
            </w:tcBorders>
            <w:shd w:val="clear" w:color="auto" w:fill="auto"/>
            <w:noWrap/>
          </w:tcPr>
          <w:p w14:paraId="6C7F3B53" w14:textId="77777777" w:rsidR="00135FAC" w:rsidRPr="006A4FDF" w:rsidRDefault="00135FAC" w:rsidP="00494BA7">
            <w:pPr>
              <w:jc w:val="both"/>
              <w:rPr>
                <w:rFonts w:eastAsia="MS Mincho"/>
                <w:color w:val="000000"/>
                <w:sz w:val="24"/>
                <w:szCs w:val="24"/>
              </w:rPr>
            </w:pPr>
            <w:r w:rsidRPr="006A4FDF">
              <w:rPr>
                <w:rFonts w:eastAsia="MS Mincho"/>
                <w:i/>
                <w:color w:val="000000"/>
                <w:sz w:val="24"/>
                <w:szCs w:val="24"/>
              </w:rPr>
              <w:t xml:space="preserve">Source: </w:t>
            </w:r>
            <w:r w:rsidRPr="006A4FDF">
              <w:rPr>
                <w:rFonts w:eastAsia="MS Mincho"/>
                <w:color w:val="000000"/>
                <w:sz w:val="24"/>
                <w:szCs w:val="24"/>
              </w:rPr>
              <w:t>The year that the boll weevil first arrived in a county comes from Lange et al. (2009).</w:t>
            </w:r>
          </w:p>
          <w:p w14:paraId="6813C6A0" w14:textId="77777777" w:rsidR="00135FAC" w:rsidRPr="006A4FDF" w:rsidRDefault="00135FAC" w:rsidP="00494BA7">
            <w:pPr>
              <w:rPr>
                <w:rFonts w:eastAsia="Times New Roman"/>
                <w:color w:val="000000"/>
                <w:sz w:val="24"/>
                <w:szCs w:val="24"/>
              </w:rPr>
            </w:pPr>
          </w:p>
        </w:tc>
      </w:tr>
    </w:tbl>
    <w:p w14:paraId="7E787A45" w14:textId="77777777" w:rsidR="00135FAC" w:rsidRPr="006A4FDF" w:rsidRDefault="00135FAC" w:rsidP="00135FAC">
      <w:pPr>
        <w:rPr>
          <w:rFonts w:eastAsia="Cambria"/>
          <w:b/>
          <w:sz w:val="24"/>
          <w:szCs w:val="24"/>
        </w:rPr>
      </w:pPr>
    </w:p>
    <w:p w14:paraId="6EF7B75A" w14:textId="77777777" w:rsidR="00135FAC" w:rsidRPr="006A4FDF" w:rsidRDefault="00135FAC" w:rsidP="00135FAC">
      <w:pPr>
        <w:spacing w:line="480" w:lineRule="auto"/>
        <w:outlineLvl w:val="0"/>
        <w:rPr>
          <w:rFonts w:eastAsia="Cambria"/>
          <w:b/>
          <w:sz w:val="24"/>
          <w:szCs w:val="24"/>
        </w:rPr>
        <w:sectPr w:rsidR="00135FAC" w:rsidRPr="006A4FDF" w:rsidSect="00494BA7">
          <w:pgSz w:w="12240" w:h="15840"/>
          <w:pgMar w:top="1440" w:right="1440" w:bottom="1440" w:left="1440" w:header="720" w:footer="720" w:gutter="0"/>
          <w:cols w:space="720"/>
          <w:docGrid w:linePitch="360"/>
        </w:sectPr>
      </w:pPr>
    </w:p>
    <w:tbl>
      <w:tblPr>
        <w:tblW w:w="9360" w:type="dxa"/>
        <w:jc w:val="center"/>
        <w:tblLayout w:type="fixed"/>
        <w:tblLook w:val="0000" w:firstRow="0" w:lastRow="0" w:firstColumn="0" w:lastColumn="0" w:noHBand="0" w:noVBand="0"/>
      </w:tblPr>
      <w:tblGrid>
        <w:gridCol w:w="3240"/>
        <w:gridCol w:w="1530"/>
        <w:gridCol w:w="1530"/>
        <w:gridCol w:w="1530"/>
        <w:gridCol w:w="1530"/>
      </w:tblGrid>
      <w:tr w:rsidR="00135FAC" w:rsidRPr="006A4FDF" w14:paraId="6D740870" w14:textId="77777777" w:rsidTr="00494BA7">
        <w:trPr>
          <w:trHeight w:val="320"/>
          <w:jc w:val="center"/>
        </w:trPr>
        <w:tc>
          <w:tcPr>
            <w:tcW w:w="9360" w:type="dxa"/>
            <w:gridSpan w:val="5"/>
            <w:tcBorders>
              <w:top w:val="nil"/>
              <w:left w:val="nil"/>
              <w:bottom w:val="double" w:sz="6" w:space="0" w:color="auto"/>
              <w:right w:val="nil"/>
            </w:tcBorders>
          </w:tcPr>
          <w:p w14:paraId="3041F58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lastRenderedPageBreak/>
              <w:t>Table A3: Additional robustness checks</w:t>
            </w:r>
          </w:p>
        </w:tc>
      </w:tr>
      <w:tr w:rsidR="00135FAC" w:rsidRPr="006A4FDF" w14:paraId="76C72268" w14:textId="77777777" w:rsidTr="00494BA7">
        <w:trPr>
          <w:trHeight w:val="320"/>
          <w:jc w:val="center"/>
        </w:trPr>
        <w:tc>
          <w:tcPr>
            <w:tcW w:w="3240" w:type="dxa"/>
            <w:tcBorders>
              <w:top w:val="nil"/>
              <w:left w:val="nil"/>
              <w:bottom w:val="nil"/>
              <w:right w:val="nil"/>
            </w:tcBorders>
          </w:tcPr>
          <w:p w14:paraId="1774A1D5"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right w:val="nil"/>
            </w:tcBorders>
          </w:tcPr>
          <w:p w14:paraId="707126A4"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right w:val="nil"/>
            </w:tcBorders>
          </w:tcPr>
          <w:p w14:paraId="3FE45F9C"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right w:val="nil"/>
            </w:tcBorders>
          </w:tcPr>
          <w:p w14:paraId="3734AB3B" w14:textId="77777777" w:rsidR="00135FAC" w:rsidRPr="006A4FDF" w:rsidRDefault="00135FAC" w:rsidP="00494BA7">
            <w:pPr>
              <w:autoSpaceDE w:val="0"/>
              <w:autoSpaceDN w:val="0"/>
              <w:adjustRightInd w:val="0"/>
              <w:jc w:val="right"/>
              <w:rPr>
                <w:rFonts w:ascii="Calibri" w:eastAsia="MS Mincho" w:hAnsi="Calibri" w:cs="Calibri"/>
                <w:color w:val="000000"/>
                <w:sz w:val="24"/>
                <w:szCs w:val="24"/>
              </w:rPr>
            </w:pPr>
          </w:p>
        </w:tc>
        <w:tc>
          <w:tcPr>
            <w:tcW w:w="1530" w:type="dxa"/>
            <w:tcBorders>
              <w:top w:val="nil"/>
              <w:left w:val="nil"/>
              <w:right w:val="nil"/>
            </w:tcBorders>
          </w:tcPr>
          <w:p w14:paraId="7A99BBD0" w14:textId="77777777" w:rsidR="00135FAC" w:rsidRPr="006A4FDF" w:rsidRDefault="00135FAC" w:rsidP="00494BA7">
            <w:pPr>
              <w:autoSpaceDE w:val="0"/>
              <w:autoSpaceDN w:val="0"/>
              <w:adjustRightInd w:val="0"/>
              <w:jc w:val="right"/>
              <w:rPr>
                <w:rFonts w:ascii="Calibri" w:eastAsia="MS Mincho" w:hAnsi="Calibri" w:cs="Calibri"/>
                <w:color w:val="000000"/>
                <w:sz w:val="24"/>
                <w:szCs w:val="24"/>
              </w:rPr>
            </w:pPr>
          </w:p>
        </w:tc>
      </w:tr>
      <w:tr w:rsidR="00135FAC" w:rsidRPr="006A4FDF" w14:paraId="7C238F6A" w14:textId="77777777" w:rsidTr="00494BA7">
        <w:trPr>
          <w:trHeight w:val="900"/>
          <w:jc w:val="center"/>
        </w:trPr>
        <w:tc>
          <w:tcPr>
            <w:tcW w:w="3240" w:type="dxa"/>
            <w:tcBorders>
              <w:top w:val="nil"/>
              <w:left w:val="nil"/>
              <w:bottom w:val="nil"/>
            </w:tcBorders>
          </w:tcPr>
          <w:p w14:paraId="507FD5C2"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bottom w:val="single" w:sz="4" w:space="0" w:color="auto"/>
            </w:tcBorders>
          </w:tcPr>
          <w:p w14:paraId="5338558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Different measure of cotton intensity</w:t>
            </w:r>
          </w:p>
        </w:tc>
        <w:tc>
          <w:tcPr>
            <w:tcW w:w="1530" w:type="dxa"/>
            <w:tcBorders>
              <w:top w:val="nil"/>
              <w:bottom w:val="single" w:sz="4" w:space="0" w:color="auto"/>
            </w:tcBorders>
          </w:tcPr>
          <w:p w14:paraId="33371FD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Control for overall death rate (minus pellagra deaths)</w:t>
            </w:r>
          </w:p>
        </w:tc>
        <w:tc>
          <w:tcPr>
            <w:tcW w:w="1530" w:type="dxa"/>
            <w:tcBorders>
              <w:top w:val="nil"/>
              <w:bottom w:val="single" w:sz="4" w:space="0" w:color="auto"/>
              <w:right w:val="nil"/>
            </w:tcBorders>
          </w:tcPr>
          <w:p w14:paraId="64CE8E7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Dependent variable: Pellagra deaths to overall deaths ratio</w:t>
            </w:r>
          </w:p>
        </w:tc>
        <w:tc>
          <w:tcPr>
            <w:tcW w:w="1530" w:type="dxa"/>
            <w:tcBorders>
              <w:top w:val="nil"/>
              <w:bottom w:val="single" w:sz="4" w:space="0" w:color="auto"/>
              <w:right w:val="nil"/>
            </w:tcBorders>
          </w:tcPr>
          <w:p w14:paraId="633B7C7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Dependent variable: Interpolated log pellagra death rate</w:t>
            </w:r>
          </w:p>
        </w:tc>
      </w:tr>
      <w:tr w:rsidR="00135FAC" w:rsidRPr="006A4FDF" w14:paraId="1A9932C2" w14:textId="77777777" w:rsidTr="00494BA7">
        <w:trPr>
          <w:trHeight w:val="300"/>
          <w:jc w:val="center"/>
        </w:trPr>
        <w:tc>
          <w:tcPr>
            <w:tcW w:w="3240" w:type="dxa"/>
            <w:tcBorders>
              <w:top w:val="nil"/>
              <w:left w:val="nil"/>
              <w:bottom w:val="single" w:sz="6" w:space="0" w:color="auto"/>
              <w:right w:val="nil"/>
            </w:tcBorders>
          </w:tcPr>
          <w:p w14:paraId="7B41C4B3"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single" w:sz="4" w:space="0" w:color="auto"/>
              <w:left w:val="nil"/>
              <w:bottom w:val="single" w:sz="6" w:space="0" w:color="auto"/>
              <w:right w:val="nil"/>
            </w:tcBorders>
          </w:tcPr>
          <w:p w14:paraId="2523F62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w:t>
            </w:r>
          </w:p>
        </w:tc>
        <w:tc>
          <w:tcPr>
            <w:tcW w:w="1530" w:type="dxa"/>
            <w:tcBorders>
              <w:top w:val="single" w:sz="4" w:space="0" w:color="auto"/>
              <w:left w:val="nil"/>
              <w:bottom w:val="single" w:sz="6" w:space="0" w:color="auto"/>
              <w:right w:val="nil"/>
            </w:tcBorders>
          </w:tcPr>
          <w:p w14:paraId="6FA6D1A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2)</w:t>
            </w:r>
          </w:p>
        </w:tc>
        <w:tc>
          <w:tcPr>
            <w:tcW w:w="1530" w:type="dxa"/>
            <w:tcBorders>
              <w:top w:val="single" w:sz="4" w:space="0" w:color="auto"/>
              <w:left w:val="nil"/>
              <w:bottom w:val="single" w:sz="6" w:space="0" w:color="auto"/>
              <w:right w:val="nil"/>
            </w:tcBorders>
          </w:tcPr>
          <w:p w14:paraId="6DC659F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3)</w:t>
            </w:r>
          </w:p>
        </w:tc>
        <w:tc>
          <w:tcPr>
            <w:tcW w:w="1530" w:type="dxa"/>
            <w:tcBorders>
              <w:top w:val="single" w:sz="4" w:space="0" w:color="auto"/>
              <w:left w:val="nil"/>
              <w:bottom w:val="single" w:sz="6" w:space="0" w:color="auto"/>
              <w:right w:val="nil"/>
            </w:tcBorders>
          </w:tcPr>
          <w:p w14:paraId="6D77738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4)</w:t>
            </w:r>
          </w:p>
        </w:tc>
      </w:tr>
      <w:tr w:rsidR="00135FAC" w:rsidRPr="006A4FDF" w14:paraId="157B2374" w14:textId="77777777" w:rsidTr="00494BA7">
        <w:trPr>
          <w:trHeight w:val="300"/>
          <w:jc w:val="center"/>
        </w:trPr>
        <w:tc>
          <w:tcPr>
            <w:tcW w:w="3240" w:type="dxa"/>
            <w:tcBorders>
              <w:top w:val="nil"/>
              <w:left w:val="nil"/>
              <w:bottom w:val="nil"/>
              <w:right w:val="nil"/>
            </w:tcBorders>
          </w:tcPr>
          <w:p w14:paraId="023CEF0F"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76ABB6DD"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349320C4"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0B5CDFF0" w14:textId="77777777" w:rsidR="00135FAC" w:rsidRPr="006A4FDF" w:rsidRDefault="00135FAC" w:rsidP="00494BA7">
            <w:pPr>
              <w:autoSpaceDE w:val="0"/>
              <w:autoSpaceDN w:val="0"/>
              <w:adjustRightInd w:val="0"/>
              <w:jc w:val="center"/>
              <w:rPr>
                <w:rFonts w:ascii="Calibri" w:eastAsia="MS Mincho" w:hAnsi="Calibri" w:cs="Calibri"/>
                <w:color w:val="000000"/>
                <w:sz w:val="24"/>
                <w:szCs w:val="24"/>
              </w:rPr>
            </w:pPr>
          </w:p>
        </w:tc>
        <w:tc>
          <w:tcPr>
            <w:tcW w:w="1530" w:type="dxa"/>
            <w:tcBorders>
              <w:top w:val="nil"/>
              <w:left w:val="nil"/>
              <w:bottom w:val="nil"/>
              <w:right w:val="nil"/>
            </w:tcBorders>
          </w:tcPr>
          <w:p w14:paraId="0507C0C6" w14:textId="77777777" w:rsidR="00135FAC" w:rsidRPr="006A4FDF" w:rsidRDefault="00135FAC" w:rsidP="00494BA7">
            <w:pPr>
              <w:autoSpaceDE w:val="0"/>
              <w:autoSpaceDN w:val="0"/>
              <w:adjustRightInd w:val="0"/>
              <w:jc w:val="center"/>
              <w:rPr>
                <w:rFonts w:ascii="Calibri" w:eastAsia="MS Mincho" w:hAnsi="Calibri" w:cs="Calibri"/>
                <w:color w:val="000000"/>
                <w:sz w:val="24"/>
                <w:szCs w:val="24"/>
              </w:rPr>
            </w:pPr>
          </w:p>
        </w:tc>
      </w:tr>
      <w:tr w:rsidR="00E33759" w:rsidRPr="006A4FDF" w14:paraId="75C621BD" w14:textId="77777777" w:rsidTr="00E33759">
        <w:trPr>
          <w:trHeight w:val="300"/>
          <w:jc w:val="center"/>
        </w:trPr>
        <w:tc>
          <w:tcPr>
            <w:tcW w:w="3240" w:type="dxa"/>
            <w:tcBorders>
              <w:top w:val="nil"/>
              <w:left w:val="nil"/>
              <w:bottom w:val="nil"/>
              <w:right w:val="nil"/>
            </w:tcBorders>
          </w:tcPr>
          <w:p w14:paraId="300BE379" w14:textId="77777777" w:rsidR="00E33759" w:rsidRPr="006A4FDF" w:rsidRDefault="00E33759" w:rsidP="00494BA7">
            <w:pPr>
              <w:autoSpaceDE w:val="0"/>
              <w:autoSpaceDN w:val="0"/>
              <w:adjustRightInd w:val="0"/>
              <w:rPr>
                <w:rFonts w:eastAsia="MS Mincho"/>
                <w:color w:val="000000"/>
                <w:sz w:val="24"/>
                <w:szCs w:val="24"/>
              </w:rPr>
            </w:pPr>
            <w:r w:rsidRPr="006A4FDF">
              <w:rPr>
                <w:rFonts w:eastAsia="MS Mincho"/>
                <w:color w:val="000000"/>
                <w:sz w:val="24"/>
                <w:szCs w:val="24"/>
              </w:rPr>
              <w:t>Post boll weevil</w:t>
            </w:r>
          </w:p>
        </w:tc>
        <w:tc>
          <w:tcPr>
            <w:tcW w:w="1530" w:type="dxa"/>
            <w:tcBorders>
              <w:top w:val="nil"/>
              <w:left w:val="nil"/>
              <w:bottom w:val="nil"/>
              <w:right w:val="nil"/>
            </w:tcBorders>
          </w:tcPr>
          <w:p w14:paraId="532253A0" w14:textId="481085F7" w:rsidR="00E33759" w:rsidRPr="00E33759" w:rsidRDefault="00E33759" w:rsidP="00E33759">
            <w:pPr>
              <w:autoSpaceDE w:val="0"/>
              <w:autoSpaceDN w:val="0"/>
              <w:adjustRightInd w:val="0"/>
              <w:jc w:val="center"/>
              <w:rPr>
                <w:rFonts w:eastAsia="MS Mincho"/>
                <w:color w:val="000000"/>
                <w:sz w:val="24"/>
                <w:szCs w:val="24"/>
              </w:rPr>
            </w:pPr>
            <w:r w:rsidRPr="00E33759">
              <w:rPr>
                <w:rFonts w:eastAsia="Times New Roman"/>
                <w:color w:val="000000"/>
                <w:sz w:val="24"/>
                <w:szCs w:val="24"/>
              </w:rPr>
              <w:t>-0.202***</w:t>
            </w:r>
          </w:p>
        </w:tc>
        <w:tc>
          <w:tcPr>
            <w:tcW w:w="1530" w:type="dxa"/>
            <w:tcBorders>
              <w:top w:val="nil"/>
              <w:left w:val="nil"/>
              <w:bottom w:val="nil"/>
              <w:right w:val="nil"/>
            </w:tcBorders>
          </w:tcPr>
          <w:p w14:paraId="66EF0394" w14:textId="77777777" w:rsidR="00E33759" w:rsidRPr="006A4FDF" w:rsidRDefault="00E33759" w:rsidP="00494BA7">
            <w:pPr>
              <w:autoSpaceDE w:val="0"/>
              <w:autoSpaceDN w:val="0"/>
              <w:adjustRightInd w:val="0"/>
              <w:jc w:val="center"/>
              <w:rPr>
                <w:rFonts w:eastAsia="MS Mincho"/>
                <w:color w:val="000000"/>
                <w:sz w:val="24"/>
                <w:szCs w:val="24"/>
              </w:rPr>
            </w:pPr>
            <w:r w:rsidRPr="006A4FDF">
              <w:rPr>
                <w:rFonts w:eastAsia="Cambria"/>
                <w:sz w:val="24"/>
                <w:szCs w:val="24"/>
              </w:rPr>
              <w:t>-0.184***</w:t>
            </w:r>
          </w:p>
        </w:tc>
        <w:tc>
          <w:tcPr>
            <w:tcW w:w="1530" w:type="dxa"/>
            <w:tcBorders>
              <w:top w:val="nil"/>
              <w:left w:val="nil"/>
              <w:bottom w:val="nil"/>
              <w:right w:val="nil"/>
            </w:tcBorders>
          </w:tcPr>
          <w:p w14:paraId="7A693887" w14:textId="77777777" w:rsidR="00E33759" w:rsidRPr="006A4FDF" w:rsidRDefault="00E33759" w:rsidP="00494BA7">
            <w:pPr>
              <w:autoSpaceDE w:val="0"/>
              <w:autoSpaceDN w:val="0"/>
              <w:adjustRightInd w:val="0"/>
              <w:jc w:val="center"/>
              <w:rPr>
                <w:rFonts w:eastAsia="MS Mincho"/>
                <w:color w:val="000000"/>
                <w:sz w:val="24"/>
                <w:szCs w:val="24"/>
              </w:rPr>
            </w:pPr>
            <w:r w:rsidRPr="006A4FDF">
              <w:rPr>
                <w:rFonts w:eastAsia="Cambria"/>
                <w:sz w:val="24"/>
                <w:szCs w:val="24"/>
              </w:rPr>
              <w:t>-0.00414***</w:t>
            </w:r>
          </w:p>
        </w:tc>
        <w:tc>
          <w:tcPr>
            <w:tcW w:w="1530" w:type="dxa"/>
            <w:tcBorders>
              <w:top w:val="nil"/>
              <w:left w:val="nil"/>
              <w:bottom w:val="nil"/>
              <w:right w:val="nil"/>
            </w:tcBorders>
          </w:tcPr>
          <w:p w14:paraId="31AA853C" w14:textId="77777777" w:rsidR="00E33759" w:rsidRPr="006A4FDF" w:rsidRDefault="00E33759" w:rsidP="00494BA7">
            <w:pPr>
              <w:autoSpaceDE w:val="0"/>
              <w:autoSpaceDN w:val="0"/>
              <w:adjustRightInd w:val="0"/>
              <w:jc w:val="center"/>
              <w:rPr>
                <w:rFonts w:eastAsia="MS Mincho"/>
                <w:color w:val="000000"/>
                <w:sz w:val="24"/>
                <w:szCs w:val="24"/>
              </w:rPr>
            </w:pPr>
            <w:r w:rsidRPr="006A4FDF">
              <w:rPr>
                <w:rFonts w:eastAsia="Cambria"/>
                <w:sz w:val="24"/>
                <w:szCs w:val="24"/>
              </w:rPr>
              <w:t>-0.179***</w:t>
            </w:r>
          </w:p>
        </w:tc>
      </w:tr>
      <w:tr w:rsidR="00E33759" w:rsidRPr="006A4FDF" w14:paraId="5C39E479" w14:textId="77777777" w:rsidTr="00E33759">
        <w:trPr>
          <w:trHeight w:val="300"/>
          <w:jc w:val="center"/>
        </w:trPr>
        <w:tc>
          <w:tcPr>
            <w:tcW w:w="3240" w:type="dxa"/>
            <w:tcBorders>
              <w:top w:val="nil"/>
              <w:left w:val="nil"/>
              <w:bottom w:val="nil"/>
              <w:right w:val="nil"/>
            </w:tcBorders>
          </w:tcPr>
          <w:p w14:paraId="4D0952C9" w14:textId="77777777" w:rsidR="00E33759" w:rsidRPr="006A4FDF" w:rsidRDefault="00E33759" w:rsidP="00494BA7">
            <w:pPr>
              <w:autoSpaceDE w:val="0"/>
              <w:autoSpaceDN w:val="0"/>
              <w:adjustRightInd w:val="0"/>
              <w:rPr>
                <w:rFonts w:eastAsia="MS Mincho"/>
                <w:color w:val="000000"/>
                <w:sz w:val="24"/>
                <w:szCs w:val="24"/>
              </w:rPr>
            </w:pPr>
          </w:p>
        </w:tc>
        <w:tc>
          <w:tcPr>
            <w:tcW w:w="1530" w:type="dxa"/>
            <w:tcBorders>
              <w:top w:val="nil"/>
              <w:left w:val="nil"/>
              <w:bottom w:val="nil"/>
              <w:right w:val="nil"/>
            </w:tcBorders>
          </w:tcPr>
          <w:p w14:paraId="79B9BE0F" w14:textId="664B5C4B" w:rsidR="00E33759" w:rsidRPr="00E33759" w:rsidRDefault="00E33759" w:rsidP="00E33759">
            <w:pPr>
              <w:autoSpaceDE w:val="0"/>
              <w:autoSpaceDN w:val="0"/>
              <w:adjustRightInd w:val="0"/>
              <w:jc w:val="center"/>
              <w:rPr>
                <w:rFonts w:eastAsia="MS Mincho"/>
                <w:color w:val="000000"/>
                <w:sz w:val="24"/>
                <w:szCs w:val="24"/>
              </w:rPr>
            </w:pPr>
            <w:r w:rsidRPr="00E33759">
              <w:rPr>
                <w:rFonts w:eastAsia="Times New Roman"/>
                <w:color w:val="000000"/>
                <w:sz w:val="24"/>
                <w:szCs w:val="24"/>
              </w:rPr>
              <w:t>(0.0501)</w:t>
            </w:r>
          </w:p>
        </w:tc>
        <w:tc>
          <w:tcPr>
            <w:tcW w:w="1530" w:type="dxa"/>
            <w:tcBorders>
              <w:top w:val="nil"/>
              <w:left w:val="nil"/>
              <w:bottom w:val="nil"/>
              <w:right w:val="nil"/>
            </w:tcBorders>
          </w:tcPr>
          <w:p w14:paraId="65BD4BDE" w14:textId="77777777" w:rsidR="00E33759" w:rsidRPr="006A4FDF" w:rsidRDefault="00E33759" w:rsidP="00494BA7">
            <w:pPr>
              <w:autoSpaceDE w:val="0"/>
              <w:autoSpaceDN w:val="0"/>
              <w:adjustRightInd w:val="0"/>
              <w:jc w:val="center"/>
              <w:rPr>
                <w:rFonts w:eastAsia="MS Mincho"/>
                <w:color w:val="000000"/>
                <w:sz w:val="24"/>
                <w:szCs w:val="24"/>
              </w:rPr>
            </w:pPr>
            <w:r w:rsidRPr="006A4FDF">
              <w:rPr>
                <w:rFonts w:eastAsia="Cambria"/>
                <w:sz w:val="24"/>
                <w:szCs w:val="24"/>
              </w:rPr>
              <w:t>(0.0505)</w:t>
            </w:r>
          </w:p>
        </w:tc>
        <w:tc>
          <w:tcPr>
            <w:tcW w:w="1530" w:type="dxa"/>
            <w:tcBorders>
              <w:top w:val="nil"/>
              <w:left w:val="nil"/>
              <w:bottom w:val="nil"/>
              <w:right w:val="nil"/>
            </w:tcBorders>
          </w:tcPr>
          <w:p w14:paraId="2A147EC2" w14:textId="77777777" w:rsidR="00E33759" w:rsidRPr="006A4FDF" w:rsidRDefault="00E33759" w:rsidP="00494BA7">
            <w:pPr>
              <w:autoSpaceDE w:val="0"/>
              <w:autoSpaceDN w:val="0"/>
              <w:adjustRightInd w:val="0"/>
              <w:jc w:val="center"/>
              <w:rPr>
                <w:rFonts w:eastAsia="MS Mincho"/>
                <w:color w:val="000000"/>
                <w:sz w:val="24"/>
                <w:szCs w:val="24"/>
              </w:rPr>
            </w:pPr>
            <w:r w:rsidRPr="006A4FDF">
              <w:rPr>
                <w:rFonts w:eastAsia="Cambria"/>
                <w:sz w:val="24"/>
                <w:szCs w:val="24"/>
              </w:rPr>
              <w:t>(0.00119)</w:t>
            </w:r>
          </w:p>
        </w:tc>
        <w:tc>
          <w:tcPr>
            <w:tcW w:w="1530" w:type="dxa"/>
            <w:tcBorders>
              <w:top w:val="nil"/>
              <w:left w:val="nil"/>
              <w:bottom w:val="nil"/>
              <w:right w:val="nil"/>
            </w:tcBorders>
          </w:tcPr>
          <w:p w14:paraId="6F4F9CA9" w14:textId="77777777" w:rsidR="00E33759" w:rsidRPr="006A4FDF" w:rsidRDefault="00E33759" w:rsidP="00494BA7">
            <w:pPr>
              <w:autoSpaceDE w:val="0"/>
              <w:autoSpaceDN w:val="0"/>
              <w:adjustRightInd w:val="0"/>
              <w:jc w:val="center"/>
              <w:rPr>
                <w:rFonts w:eastAsia="MS Mincho"/>
                <w:color w:val="000000"/>
                <w:sz w:val="24"/>
                <w:szCs w:val="24"/>
              </w:rPr>
            </w:pPr>
            <w:r w:rsidRPr="006A4FDF">
              <w:rPr>
                <w:rFonts w:eastAsia="Cambria"/>
                <w:sz w:val="24"/>
                <w:szCs w:val="24"/>
              </w:rPr>
              <w:t>(0.0495)</w:t>
            </w:r>
          </w:p>
        </w:tc>
      </w:tr>
      <w:tr w:rsidR="00135FAC" w:rsidRPr="006A4FDF" w14:paraId="40B4D941" w14:textId="77777777" w:rsidTr="00E33759">
        <w:trPr>
          <w:trHeight w:val="300"/>
          <w:jc w:val="center"/>
        </w:trPr>
        <w:tc>
          <w:tcPr>
            <w:tcW w:w="3240" w:type="dxa"/>
            <w:tcBorders>
              <w:top w:val="nil"/>
              <w:left w:val="nil"/>
              <w:bottom w:val="nil"/>
              <w:right w:val="nil"/>
            </w:tcBorders>
          </w:tcPr>
          <w:p w14:paraId="33FED125"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51AA5474" w14:textId="77777777" w:rsidR="00135FAC" w:rsidRPr="00E33759" w:rsidRDefault="00135FAC" w:rsidP="00E33759">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0E76C215"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7D004E3B"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0FC62CE4" w14:textId="77777777" w:rsidR="00135FAC" w:rsidRPr="006A4FDF" w:rsidRDefault="00135FAC" w:rsidP="00494BA7">
            <w:pPr>
              <w:autoSpaceDE w:val="0"/>
              <w:autoSpaceDN w:val="0"/>
              <w:adjustRightInd w:val="0"/>
              <w:jc w:val="center"/>
              <w:rPr>
                <w:rFonts w:eastAsia="MS Mincho"/>
                <w:color w:val="000000"/>
                <w:sz w:val="24"/>
                <w:szCs w:val="24"/>
              </w:rPr>
            </w:pPr>
          </w:p>
        </w:tc>
      </w:tr>
      <w:tr w:rsidR="00E33759" w:rsidRPr="006A4FDF" w14:paraId="498B87E7" w14:textId="77777777" w:rsidTr="00E33759">
        <w:trPr>
          <w:trHeight w:val="300"/>
          <w:jc w:val="center"/>
        </w:trPr>
        <w:tc>
          <w:tcPr>
            <w:tcW w:w="3240" w:type="dxa"/>
            <w:vMerge w:val="restart"/>
            <w:tcBorders>
              <w:top w:val="nil"/>
              <w:left w:val="nil"/>
              <w:right w:val="nil"/>
            </w:tcBorders>
          </w:tcPr>
          <w:p w14:paraId="74FF75D1" w14:textId="77777777" w:rsidR="00E33759" w:rsidRPr="006A4FDF" w:rsidRDefault="00E33759" w:rsidP="00494BA7">
            <w:pPr>
              <w:autoSpaceDE w:val="0"/>
              <w:autoSpaceDN w:val="0"/>
              <w:adjustRightInd w:val="0"/>
              <w:rPr>
                <w:rFonts w:eastAsia="MS Mincho"/>
                <w:color w:val="000000"/>
                <w:sz w:val="24"/>
                <w:szCs w:val="24"/>
              </w:rPr>
            </w:pPr>
            <w:r w:rsidRPr="006A4FDF">
              <w:rPr>
                <w:rFonts w:eastAsia="Times New Roman"/>
                <w:color w:val="000000"/>
                <w:sz w:val="24"/>
                <w:szCs w:val="24"/>
              </w:rPr>
              <w:t>Post boll weevil * high county pre-boll weevil cotton acres as percent of farm acres (1909)</w:t>
            </w:r>
          </w:p>
        </w:tc>
        <w:tc>
          <w:tcPr>
            <w:tcW w:w="1530" w:type="dxa"/>
            <w:tcBorders>
              <w:top w:val="nil"/>
              <w:left w:val="nil"/>
              <w:bottom w:val="nil"/>
              <w:right w:val="nil"/>
            </w:tcBorders>
          </w:tcPr>
          <w:p w14:paraId="0757BFA7" w14:textId="1CF09531" w:rsidR="00E33759" w:rsidRPr="00E33759" w:rsidRDefault="00E33759" w:rsidP="00E33759">
            <w:pPr>
              <w:autoSpaceDE w:val="0"/>
              <w:autoSpaceDN w:val="0"/>
              <w:adjustRightInd w:val="0"/>
              <w:jc w:val="center"/>
              <w:rPr>
                <w:rFonts w:eastAsia="MS Mincho"/>
                <w:color w:val="000000"/>
                <w:sz w:val="24"/>
                <w:szCs w:val="24"/>
              </w:rPr>
            </w:pPr>
            <w:r w:rsidRPr="00E33759">
              <w:rPr>
                <w:rFonts w:eastAsia="Times New Roman"/>
                <w:color w:val="000000"/>
                <w:sz w:val="24"/>
                <w:szCs w:val="24"/>
              </w:rPr>
              <w:t>-0.0777</w:t>
            </w:r>
          </w:p>
        </w:tc>
        <w:tc>
          <w:tcPr>
            <w:tcW w:w="1530" w:type="dxa"/>
            <w:tcBorders>
              <w:top w:val="nil"/>
              <w:left w:val="nil"/>
              <w:bottom w:val="nil"/>
              <w:right w:val="nil"/>
            </w:tcBorders>
          </w:tcPr>
          <w:p w14:paraId="4C600C5C" w14:textId="77777777" w:rsidR="00E33759" w:rsidRPr="006A4FDF" w:rsidRDefault="00E33759"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1BC70316" w14:textId="77777777" w:rsidR="00E33759" w:rsidRPr="006A4FDF" w:rsidRDefault="00E33759"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3CCE186B" w14:textId="77777777" w:rsidR="00E33759" w:rsidRPr="006A4FDF" w:rsidRDefault="00E33759" w:rsidP="00494BA7">
            <w:pPr>
              <w:autoSpaceDE w:val="0"/>
              <w:autoSpaceDN w:val="0"/>
              <w:adjustRightInd w:val="0"/>
              <w:jc w:val="center"/>
              <w:rPr>
                <w:rFonts w:eastAsia="MS Mincho"/>
                <w:color w:val="000000"/>
                <w:sz w:val="24"/>
                <w:szCs w:val="24"/>
              </w:rPr>
            </w:pPr>
          </w:p>
        </w:tc>
      </w:tr>
      <w:tr w:rsidR="00E33759" w:rsidRPr="006A4FDF" w14:paraId="06D1158D" w14:textId="77777777" w:rsidTr="00E33759">
        <w:trPr>
          <w:trHeight w:val="300"/>
          <w:jc w:val="center"/>
        </w:trPr>
        <w:tc>
          <w:tcPr>
            <w:tcW w:w="3240" w:type="dxa"/>
            <w:vMerge/>
            <w:tcBorders>
              <w:left w:val="nil"/>
              <w:bottom w:val="nil"/>
              <w:right w:val="nil"/>
            </w:tcBorders>
          </w:tcPr>
          <w:p w14:paraId="08E98A41" w14:textId="77777777" w:rsidR="00E33759" w:rsidRPr="006A4FDF" w:rsidRDefault="00E33759"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02699138" w14:textId="6F7F7397" w:rsidR="00E33759" w:rsidRPr="00E33759" w:rsidRDefault="00E33759" w:rsidP="00E33759">
            <w:pPr>
              <w:autoSpaceDE w:val="0"/>
              <w:autoSpaceDN w:val="0"/>
              <w:adjustRightInd w:val="0"/>
              <w:jc w:val="center"/>
              <w:rPr>
                <w:rFonts w:eastAsia="MS Mincho"/>
                <w:color w:val="000000"/>
                <w:sz w:val="24"/>
                <w:szCs w:val="24"/>
              </w:rPr>
            </w:pPr>
            <w:r w:rsidRPr="00E33759">
              <w:rPr>
                <w:rFonts w:eastAsia="Times New Roman"/>
                <w:color w:val="000000"/>
                <w:sz w:val="24"/>
                <w:szCs w:val="24"/>
              </w:rPr>
              <w:t>(0.0702)</w:t>
            </w:r>
          </w:p>
        </w:tc>
        <w:tc>
          <w:tcPr>
            <w:tcW w:w="1530" w:type="dxa"/>
            <w:tcBorders>
              <w:top w:val="nil"/>
              <w:left w:val="nil"/>
              <w:bottom w:val="nil"/>
              <w:right w:val="nil"/>
            </w:tcBorders>
          </w:tcPr>
          <w:p w14:paraId="26F4CE43" w14:textId="77777777" w:rsidR="00E33759" w:rsidRPr="006A4FDF" w:rsidRDefault="00E33759"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1899ADAC" w14:textId="77777777" w:rsidR="00E33759" w:rsidRPr="006A4FDF" w:rsidRDefault="00E33759"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5AA854FB" w14:textId="77777777" w:rsidR="00E33759" w:rsidRPr="006A4FDF" w:rsidRDefault="00E33759" w:rsidP="00494BA7">
            <w:pPr>
              <w:autoSpaceDE w:val="0"/>
              <w:autoSpaceDN w:val="0"/>
              <w:adjustRightInd w:val="0"/>
              <w:jc w:val="center"/>
              <w:rPr>
                <w:rFonts w:eastAsia="MS Mincho"/>
                <w:color w:val="000000"/>
                <w:sz w:val="24"/>
                <w:szCs w:val="24"/>
              </w:rPr>
            </w:pPr>
          </w:p>
        </w:tc>
      </w:tr>
      <w:tr w:rsidR="00135FAC" w:rsidRPr="006A4FDF" w14:paraId="07030262" w14:textId="77777777" w:rsidTr="00494BA7">
        <w:trPr>
          <w:trHeight w:val="300"/>
          <w:jc w:val="center"/>
        </w:trPr>
        <w:tc>
          <w:tcPr>
            <w:tcW w:w="3240" w:type="dxa"/>
            <w:tcBorders>
              <w:top w:val="nil"/>
              <w:left w:val="nil"/>
              <w:bottom w:val="nil"/>
              <w:right w:val="nil"/>
            </w:tcBorders>
          </w:tcPr>
          <w:p w14:paraId="1E347913"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5E157FE1"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79D7BA7E"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641A7938"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66A94683"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40E9276C" w14:textId="77777777" w:rsidTr="00494BA7">
        <w:trPr>
          <w:trHeight w:val="300"/>
          <w:jc w:val="center"/>
        </w:trPr>
        <w:tc>
          <w:tcPr>
            <w:tcW w:w="3240" w:type="dxa"/>
            <w:vMerge w:val="restart"/>
            <w:tcBorders>
              <w:top w:val="nil"/>
              <w:left w:val="nil"/>
              <w:right w:val="nil"/>
            </w:tcBorders>
          </w:tcPr>
          <w:p w14:paraId="197F2792" w14:textId="77777777" w:rsidR="00135FAC" w:rsidRPr="006A4FDF" w:rsidRDefault="00135FAC" w:rsidP="00494BA7">
            <w:pPr>
              <w:autoSpaceDE w:val="0"/>
              <w:autoSpaceDN w:val="0"/>
              <w:adjustRightInd w:val="0"/>
              <w:rPr>
                <w:rFonts w:eastAsia="MS Mincho"/>
                <w:color w:val="000000"/>
                <w:sz w:val="24"/>
                <w:szCs w:val="24"/>
              </w:rPr>
            </w:pPr>
            <w:r w:rsidRPr="006A4FDF">
              <w:rPr>
                <w:rFonts w:eastAsia="Times New Roman"/>
                <w:color w:val="000000"/>
                <w:sz w:val="24"/>
                <w:szCs w:val="24"/>
              </w:rPr>
              <w:t>Post boll weevil * high county pre-boll weevil cotton acres per capita (1909)</w:t>
            </w:r>
          </w:p>
        </w:tc>
        <w:tc>
          <w:tcPr>
            <w:tcW w:w="1530" w:type="dxa"/>
            <w:tcBorders>
              <w:top w:val="nil"/>
              <w:left w:val="nil"/>
              <w:bottom w:val="nil"/>
              <w:right w:val="nil"/>
            </w:tcBorders>
          </w:tcPr>
          <w:p w14:paraId="3E1DC7D5"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17880E4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0.161**</w:t>
            </w:r>
          </w:p>
        </w:tc>
        <w:tc>
          <w:tcPr>
            <w:tcW w:w="1530" w:type="dxa"/>
            <w:tcBorders>
              <w:top w:val="nil"/>
              <w:left w:val="nil"/>
              <w:bottom w:val="nil"/>
              <w:right w:val="nil"/>
            </w:tcBorders>
          </w:tcPr>
          <w:p w14:paraId="5998496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0.00600***</w:t>
            </w:r>
          </w:p>
        </w:tc>
        <w:tc>
          <w:tcPr>
            <w:tcW w:w="1530" w:type="dxa"/>
            <w:tcBorders>
              <w:top w:val="nil"/>
              <w:left w:val="nil"/>
              <w:bottom w:val="nil"/>
              <w:right w:val="nil"/>
            </w:tcBorders>
          </w:tcPr>
          <w:p w14:paraId="4243DFA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0.151**</w:t>
            </w:r>
          </w:p>
        </w:tc>
      </w:tr>
      <w:tr w:rsidR="00135FAC" w:rsidRPr="006A4FDF" w14:paraId="138B258D" w14:textId="77777777" w:rsidTr="00494BA7">
        <w:trPr>
          <w:trHeight w:val="300"/>
          <w:jc w:val="center"/>
        </w:trPr>
        <w:tc>
          <w:tcPr>
            <w:tcW w:w="3240" w:type="dxa"/>
            <w:vMerge/>
            <w:tcBorders>
              <w:left w:val="nil"/>
              <w:bottom w:val="nil"/>
              <w:right w:val="nil"/>
            </w:tcBorders>
          </w:tcPr>
          <w:p w14:paraId="4B9A34D3"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75E94D47"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124699B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0.0653)</w:t>
            </w:r>
          </w:p>
        </w:tc>
        <w:tc>
          <w:tcPr>
            <w:tcW w:w="1530" w:type="dxa"/>
            <w:tcBorders>
              <w:top w:val="nil"/>
              <w:left w:val="nil"/>
              <w:bottom w:val="nil"/>
              <w:right w:val="nil"/>
            </w:tcBorders>
          </w:tcPr>
          <w:p w14:paraId="39833A1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0.00187)</w:t>
            </w:r>
          </w:p>
        </w:tc>
        <w:tc>
          <w:tcPr>
            <w:tcW w:w="1530" w:type="dxa"/>
            <w:tcBorders>
              <w:top w:val="nil"/>
              <w:left w:val="nil"/>
              <w:bottom w:val="nil"/>
              <w:right w:val="nil"/>
            </w:tcBorders>
          </w:tcPr>
          <w:p w14:paraId="7A57C0C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0.0653)</w:t>
            </w:r>
          </w:p>
        </w:tc>
      </w:tr>
      <w:tr w:rsidR="00135FAC" w:rsidRPr="006A4FDF" w14:paraId="040168FA" w14:textId="77777777" w:rsidTr="00494BA7">
        <w:trPr>
          <w:trHeight w:val="300"/>
          <w:jc w:val="center"/>
        </w:trPr>
        <w:tc>
          <w:tcPr>
            <w:tcW w:w="3240" w:type="dxa"/>
            <w:tcBorders>
              <w:top w:val="nil"/>
              <w:left w:val="nil"/>
              <w:bottom w:val="nil"/>
              <w:right w:val="nil"/>
            </w:tcBorders>
          </w:tcPr>
          <w:p w14:paraId="5C2C5FEC"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2D68C870"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27DE3327"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125D1711"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184AADFC"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1614AC45" w14:textId="77777777" w:rsidTr="00494BA7">
        <w:trPr>
          <w:trHeight w:val="300"/>
          <w:jc w:val="center"/>
        </w:trPr>
        <w:tc>
          <w:tcPr>
            <w:tcW w:w="3240" w:type="dxa"/>
            <w:vMerge w:val="restart"/>
            <w:tcBorders>
              <w:top w:val="nil"/>
              <w:left w:val="nil"/>
              <w:right w:val="nil"/>
            </w:tcBorders>
          </w:tcPr>
          <w:p w14:paraId="4524FCC9"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Log(overall death rate minus pellagra deaths)</w:t>
            </w:r>
          </w:p>
        </w:tc>
        <w:tc>
          <w:tcPr>
            <w:tcW w:w="1530" w:type="dxa"/>
            <w:tcBorders>
              <w:top w:val="nil"/>
              <w:left w:val="nil"/>
              <w:bottom w:val="nil"/>
              <w:right w:val="nil"/>
            </w:tcBorders>
          </w:tcPr>
          <w:p w14:paraId="37028D2D"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77EECF3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0.111</w:t>
            </w:r>
          </w:p>
        </w:tc>
        <w:tc>
          <w:tcPr>
            <w:tcW w:w="1530" w:type="dxa"/>
            <w:tcBorders>
              <w:top w:val="nil"/>
              <w:left w:val="nil"/>
              <w:bottom w:val="nil"/>
              <w:right w:val="nil"/>
            </w:tcBorders>
          </w:tcPr>
          <w:p w14:paraId="1F913379"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20707A68"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76AC34C0" w14:textId="77777777" w:rsidTr="00494BA7">
        <w:trPr>
          <w:trHeight w:val="300"/>
          <w:jc w:val="center"/>
        </w:trPr>
        <w:tc>
          <w:tcPr>
            <w:tcW w:w="3240" w:type="dxa"/>
            <w:vMerge/>
            <w:tcBorders>
              <w:left w:val="nil"/>
              <w:bottom w:val="nil"/>
              <w:right w:val="nil"/>
            </w:tcBorders>
          </w:tcPr>
          <w:p w14:paraId="3221874B"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4B5012E0"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59F0F1E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0.110)</w:t>
            </w:r>
          </w:p>
        </w:tc>
        <w:tc>
          <w:tcPr>
            <w:tcW w:w="1530" w:type="dxa"/>
            <w:tcBorders>
              <w:top w:val="nil"/>
              <w:left w:val="nil"/>
              <w:bottom w:val="nil"/>
              <w:right w:val="nil"/>
            </w:tcBorders>
          </w:tcPr>
          <w:p w14:paraId="0B7D9659"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6BFD7CDE"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38D56AFC" w14:textId="77777777" w:rsidTr="00494BA7">
        <w:trPr>
          <w:trHeight w:val="300"/>
          <w:jc w:val="center"/>
        </w:trPr>
        <w:tc>
          <w:tcPr>
            <w:tcW w:w="3240" w:type="dxa"/>
            <w:tcBorders>
              <w:top w:val="nil"/>
              <w:left w:val="nil"/>
              <w:bottom w:val="nil"/>
              <w:right w:val="nil"/>
            </w:tcBorders>
          </w:tcPr>
          <w:p w14:paraId="47709D5D"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4651DD1D"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4D9C83B1"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0874F532"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09EF351E"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41818B86" w14:textId="77777777" w:rsidTr="00494BA7">
        <w:trPr>
          <w:trHeight w:val="300"/>
          <w:jc w:val="center"/>
        </w:trPr>
        <w:tc>
          <w:tcPr>
            <w:tcW w:w="3240" w:type="dxa"/>
            <w:tcBorders>
              <w:top w:val="nil"/>
              <w:left w:val="nil"/>
              <w:bottom w:val="nil"/>
              <w:right w:val="nil"/>
            </w:tcBorders>
          </w:tcPr>
          <w:p w14:paraId="6E760A07"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416BAF7F"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5B3865D7"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1DA7C69E"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487B6940"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5EF28AB6" w14:textId="77777777" w:rsidTr="00494BA7">
        <w:trPr>
          <w:trHeight w:val="300"/>
          <w:jc w:val="center"/>
        </w:trPr>
        <w:tc>
          <w:tcPr>
            <w:tcW w:w="3240" w:type="dxa"/>
            <w:tcBorders>
              <w:top w:val="nil"/>
              <w:left w:val="nil"/>
              <w:bottom w:val="nil"/>
              <w:right w:val="nil"/>
            </w:tcBorders>
          </w:tcPr>
          <w:p w14:paraId="21D27444"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County FE</w:t>
            </w:r>
          </w:p>
        </w:tc>
        <w:tc>
          <w:tcPr>
            <w:tcW w:w="1530" w:type="dxa"/>
            <w:tcBorders>
              <w:top w:val="nil"/>
              <w:left w:val="nil"/>
              <w:bottom w:val="nil"/>
              <w:right w:val="nil"/>
            </w:tcBorders>
          </w:tcPr>
          <w:p w14:paraId="21C30D5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52E3F57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0E4C797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26DBF27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r>
      <w:tr w:rsidR="00135FAC" w:rsidRPr="006A4FDF" w14:paraId="2801A54C" w14:textId="77777777" w:rsidTr="00494BA7">
        <w:trPr>
          <w:trHeight w:val="300"/>
          <w:jc w:val="center"/>
        </w:trPr>
        <w:tc>
          <w:tcPr>
            <w:tcW w:w="3240" w:type="dxa"/>
            <w:tcBorders>
              <w:top w:val="nil"/>
              <w:left w:val="nil"/>
              <w:bottom w:val="nil"/>
              <w:right w:val="nil"/>
            </w:tcBorders>
          </w:tcPr>
          <w:p w14:paraId="19C05823"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Year FE</w:t>
            </w:r>
          </w:p>
        </w:tc>
        <w:tc>
          <w:tcPr>
            <w:tcW w:w="1530" w:type="dxa"/>
            <w:tcBorders>
              <w:top w:val="nil"/>
              <w:left w:val="nil"/>
              <w:bottom w:val="nil"/>
              <w:right w:val="nil"/>
            </w:tcBorders>
          </w:tcPr>
          <w:p w14:paraId="0301FF6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7EAFA6D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33A1A96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5BECD70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r>
      <w:tr w:rsidR="00135FAC" w:rsidRPr="006A4FDF" w14:paraId="22704CFE" w14:textId="77777777" w:rsidTr="00494BA7">
        <w:trPr>
          <w:trHeight w:val="300"/>
          <w:jc w:val="center"/>
        </w:trPr>
        <w:tc>
          <w:tcPr>
            <w:tcW w:w="3240" w:type="dxa"/>
            <w:tcBorders>
              <w:top w:val="nil"/>
              <w:left w:val="nil"/>
              <w:bottom w:val="nil"/>
              <w:right w:val="nil"/>
            </w:tcBorders>
          </w:tcPr>
          <w:p w14:paraId="622F1D37" w14:textId="77777777" w:rsidR="00135FAC" w:rsidRPr="006A4FDF" w:rsidRDefault="00135FAC" w:rsidP="00494BA7">
            <w:pPr>
              <w:autoSpaceDE w:val="0"/>
              <w:autoSpaceDN w:val="0"/>
              <w:adjustRightInd w:val="0"/>
              <w:rPr>
                <w:rFonts w:eastAsia="MS Mincho"/>
                <w:color w:val="000000"/>
                <w:sz w:val="24"/>
                <w:szCs w:val="24"/>
              </w:rPr>
            </w:pPr>
            <w:r w:rsidRPr="006A4FDF">
              <w:rPr>
                <w:rFonts w:eastAsia="Times New Roman"/>
                <w:color w:val="000000"/>
                <w:sz w:val="24"/>
                <w:szCs w:val="24"/>
              </w:rPr>
              <w:t>Malaria and urbanization controls</w:t>
            </w:r>
          </w:p>
        </w:tc>
        <w:tc>
          <w:tcPr>
            <w:tcW w:w="1530" w:type="dxa"/>
            <w:tcBorders>
              <w:top w:val="nil"/>
              <w:left w:val="nil"/>
              <w:bottom w:val="nil"/>
              <w:right w:val="nil"/>
            </w:tcBorders>
          </w:tcPr>
          <w:p w14:paraId="4480A13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15B4C95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539BED3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530" w:type="dxa"/>
            <w:tcBorders>
              <w:top w:val="nil"/>
              <w:left w:val="nil"/>
              <w:bottom w:val="nil"/>
              <w:right w:val="nil"/>
            </w:tcBorders>
          </w:tcPr>
          <w:p w14:paraId="1FE800B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r>
      <w:tr w:rsidR="00135FAC" w:rsidRPr="006A4FDF" w14:paraId="6CBD53FF" w14:textId="77777777" w:rsidTr="00494BA7">
        <w:trPr>
          <w:trHeight w:val="300"/>
          <w:jc w:val="center"/>
        </w:trPr>
        <w:tc>
          <w:tcPr>
            <w:tcW w:w="3240" w:type="dxa"/>
            <w:tcBorders>
              <w:top w:val="nil"/>
              <w:left w:val="nil"/>
              <w:bottom w:val="nil"/>
              <w:right w:val="nil"/>
            </w:tcBorders>
          </w:tcPr>
          <w:p w14:paraId="49465DF3" w14:textId="77777777" w:rsidR="00135FAC" w:rsidRPr="006A4FDF" w:rsidRDefault="00135FAC" w:rsidP="00494BA7">
            <w:pPr>
              <w:autoSpaceDE w:val="0"/>
              <w:autoSpaceDN w:val="0"/>
              <w:adjustRightInd w:val="0"/>
              <w:jc w:val="right"/>
              <w:rPr>
                <w:rFonts w:eastAsia="MS Mincho"/>
                <w:color w:val="000000"/>
                <w:sz w:val="24"/>
                <w:szCs w:val="24"/>
              </w:rPr>
            </w:pPr>
          </w:p>
        </w:tc>
        <w:tc>
          <w:tcPr>
            <w:tcW w:w="1530" w:type="dxa"/>
            <w:tcBorders>
              <w:top w:val="nil"/>
              <w:left w:val="nil"/>
              <w:bottom w:val="nil"/>
              <w:right w:val="nil"/>
            </w:tcBorders>
          </w:tcPr>
          <w:p w14:paraId="2B8F1D87"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2C6C8D40"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5B73957B" w14:textId="77777777" w:rsidR="00135FAC" w:rsidRPr="006A4FDF" w:rsidRDefault="00135FAC" w:rsidP="00494BA7">
            <w:pPr>
              <w:autoSpaceDE w:val="0"/>
              <w:autoSpaceDN w:val="0"/>
              <w:adjustRightInd w:val="0"/>
              <w:jc w:val="center"/>
              <w:rPr>
                <w:rFonts w:eastAsia="MS Mincho"/>
                <w:color w:val="000000"/>
                <w:sz w:val="24"/>
                <w:szCs w:val="24"/>
              </w:rPr>
            </w:pPr>
          </w:p>
        </w:tc>
        <w:tc>
          <w:tcPr>
            <w:tcW w:w="1530" w:type="dxa"/>
            <w:tcBorders>
              <w:top w:val="nil"/>
              <w:left w:val="nil"/>
              <w:bottom w:val="nil"/>
              <w:right w:val="nil"/>
            </w:tcBorders>
          </w:tcPr>
          <w:p w14:paraId="7C3A8997"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5FEDBEA9" w14:textId="77777777" w:rsidTr="00494BA7">
        <w:trPr>
          <w:trHeight w:val="300"/>
          <w:jc w:val="center"/>
        </w:trPr>
        <w:tc>
          <w:tcPr>
            <w:tcW w:w="3240" w:type="dxa"/>
            <w:tcBorders>
              <w:top w:val="nil"/>
              <w:left w:val="nil"/>
              <w:right w:val="nil"/>
            </w:tcBorders>
          </w:tcPr>
          <w:p w14:paraId="364C5E70"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Observations</w:t>
            </w:r>
          </w:p>
        </w:tc>
        <w:tc>
          <w:tcPr>
            <w:tcW w:w="1530" w:type="dxa"/>
            <w:tcBorders>
              <w:top w:val="nil"/>
              <w:left w:val="nil"/>
              <w:right w:val="nil"/>
            </w:tcBorders>
          </w:tcPr>
          <w:p w14:paraId="2ACFD1D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1312</w:t>
            </w:r>
          </w:p>
        </w:tc>
        <w:tc>
          <w:tcPr>
            <w:tcW w:w="1530" w:type="dxa"/>
            <w:tcBorders>
              <w:top w:val="nil"/>
              <w:left w:val="nil"/>
              <w:right w:val="nil"/>
            </w:tcBorders>
          </w:tcPr>
          <w:p w14:paraId="01B124A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1312</w:t>
            </w:r>
          </w:p>
        </w:tc>
        <w:tc>
          <w:tcPr>
            <w:tcW w:w="1530" w:type="dxa"/>
            <w:tcBorders>
              <w:top w:val="nil"/>
              <w:left w:val="nil"/>
              <w:right w:val="nil"/>
            </w:tcBorders>
          </w:tcPr>
          <w:p w14:paraId="03D8F45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1312</w:t>
            </w:r>
          </w:p>
        </w:tc>
        <w:tc>
          <w:tcPr>
            <w:tcW w:w="1530" w:type="dxa"/>
            <w:tcBorders>
              <w:top w:val="nil"/>
              <w:left w:val="nil"/>
              <w:right w:val="nil"/>
            </w:tcBorders>
          </w:tcPr>
          <w:p w14:paraId="3521776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Cambria"/>
                <w:sz w:val="24"/>
                <w:szCs w:val="24"/>
              </w:rPr>
              <w:t>1508</w:t>
            </w:r>
          </w:p>
        </w:tc>
      </w:tr>
      <w:tr w:rsidR="00135FAC" w:rsidRPr="006A4FDF" w14:paraId="2578000D" w14:textId="77777777" w:rsidTr="00494BA7">
        <w:trPr>
          <w:trHeight w:val="300"/>
          <w:jc w:val="center"/>
        </w:trPr>
        <w:tc>
          <w:tcPr>
            <w:tcW w:w="3240" w:type="dxa"/>
            <w:tcBorders>
              <w:top w:val="nil"/>
              <w:left w:val="nil"/>
              <w:bottom w:val="single" w:sz="4" w:space="0" w:color="auto"/>
              <w:right w:val="nil"/>
            </w:tcBorders>
          </w:tcPr>
          <w:p w14:paraId="3EB842B5"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Counties</w:t>
            </w:r>
          </w:p>
        </w:tc>
        <w:tc>
          <w:tcPr>
            <w:tcW w:w="1530" w:type="dxa"/>
            <w:tcBorders>
              <w:top w:val="nil"/>
              <w:left w:val="nil"/>
              <w:bottom w:val="single" w:sz="4" w:space="0" w:color="auto"/>
              <w:right w:val="nil"/>
            </w:tcBorders>
          </w:tcPr>
          <w:p w14:paraId="3DE3EBB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c>
          <w:tcPr>
            <w:tcW w:w="1530" w:type="dxa"/>
            <w:tcBorders>
              <w:top w:val="nil"/>
              <w:left w:val="nil"/>
              <w:bottom w:val="single" w:sz="4" w:space="0" w:color="auto"/>
              <w:right w:val="nil"/>
            </w:tcBorders>
          </w:tcPr>
          <w:p w14:paraId="6BD70D7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c>
          <w:tcPr>
            <w:tcW w:w="1530" w:type="dxa"/>
            <w:tcBorders>
              <w:top w:val="nil"/>
              <w:left w:val="nil"/>
              <w:bottom w:val="single" w:sz="4" w:space="0" w:color="auto"/>
              <w:right w:val="nil"/>
            </w:tcBorders>
          </w:tcPr>
          <w:p w14:paraId="342C98B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c>
          <w:tcPr>
            <w:tcW w:w="1530" w:type="dxa"/>
            <w:tcBorders>
              <w:top w:val="nil"/>
              <w:left w:val="nil"/>
              <w:bottom w:val="single" w:sz="4" w:space="0" w:color="auto"/>
              <w:right w:val="nil"/>
            </w:tcBorders>
          </w:tcPr>
          <w:p w14:paraId="2DEAD84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r>
      <w:tr w:rsidR="00135FAC" w:rsidRPr="006A4FDF" w14:paraId="558BFA89" w14:textId="77777777" w:rsidTr="00494BA7">
        <w:trPr>
          <w:trHeight w:val="980"/>
          <w:jc w:val="center"/>
        </w:trPr>
        <w:tc>
          <w:tcPr>
            <w:tcW w:w="9360" w:type="dxa"/>
            <w:gridSpan w:val="5"/>
            <w:tcBorders>
              <w:top w:val="single" w:sz="4" w:space="0" w:color="auto"/>
              <w:left w:val="nil"/>
              <w:right w:val="nil"/>
            </w:tcBorders>
          </w:tcPr>
          <w:p w14:paraId="07A6A78D" w14:textId="77777777" w:rsidR="00135FAC" w:rsidRPr="006A4FDF" w:rsidRDefault="00135FAC" w:rsidP="00494BA7">
            <w:pPr>
              <w:autoSpaceDE w:val="0"/>
              <w:autoSpaceDN w:val="0"/>
              <w:adjustRightInd w:val="0"/>
              <w:jc w:val="both"/>
              <w:rPr>
                <w:rFonts w:eastAsia="Times New Roman"/>
                <w:color w:val="000000"/>
                <w:sz w:val="24"/>
                <w:szCs w:val="24"/>
              </w:rPr>
            </w:pPr>
            <w:r w:rsidRPr="006A4FDF">
              <w:rPr>
                <w:rFonts w:eastAsia="MS Mincho"/>
                <w:i/>
                <w:color w:val="000000"/>
                <w:sz w:val="24"/>
                <w:szCs w:val="24"/>
              </w:rPr>
              <w:t>Notes:</w:t>
            </w:r>
            <w:r w:rsidRPr="006A4FDF">
              <w:rPr>
                <w:rFonts w:eastAsia="MS Mincho"/>
                <w:color w:val="000000"/>
                <w:sz w:val="24"/>
                <w:szCs w:val="24"/>
              </w:rPr>
              <w:t xml:space="preserve"> This table reports OLS estimates from equation (3) in the text. </w:t>
            </w:r>
            <w:r w:rsidRPr="006A4FDF">
              <w:rPr>
                <w:rFonts w:eastAsia="Times New Roman"/>
                <w:color w:val="000000"/>
                <w:sz w:val="24"/>
                <w:szCs w:val="24"/>
              </w:rPr>
              <w:t xml:space="preserve">The unit of observation is a county-year cell. Standard errors, reported in parentheses, are clustered at the county-level. </w:t>
            </w:r>
          </w:p>
          <w:p w14:paraId="1F7681E0" w14:textId="4C50E773" w:rsidR="00135FAC" w:rsidRPr="006A4FDF" w:rsidRDefault="00135FAC" w:rsidP="00494BA7">
            <w:pPr>
              <w:autoSpaceDE w:val="0"/>
              <w:autoSpaceDN w:val="0"/>
              <w:adjustRightInd w:val="0"/>
              <w:jc w:val="both"/>
              <w:rPr>
                <w:rFonts w:eastAsia="Times New Roman"/>
                <w:color w:val="000000"/>
                <w:sz w:val="24"/>
                <w:szCs w:val="24"/>
              </w:rPr>
            </w:pPr>
            <w:r w:rsidRPr="006A4FDF">
              <w:rPr>
                <w:rFonts w:eastAsia="MS Mincho"/>
                <w:color w:val="000000"/>
                <w:sz w:val="24"/>
                <w:szCs w:val="24"/>
              </w:rPr>
              <w:t xml:space="preserve">The variable </w:t>
            </w:r>
            <w:r w:rsidRPr="006A4FDF">
              <w:rPr>
                <w:rFonts w:ascii="Helvetica" w:eastAsia="Helvetica" w:hAnsi="Helvetica" w:cs="Helvetica"/>
                <w:color w:val="000000"/>
                <w:sz w:val="24"/>
                <w:szCs w:val="24"/>
              </w:rPr>
              <w:t>“</w:t>
            </w:r>
            <w:r w:rsidRPr="006A4FDF">
              <w:rPr>
                <w:rFonts w:eastAsia="Times New Roman"/>
                <w:color w:val="000000"/>
                <w:sz w:val="24"/>
                <w:szCs w:val="24"/>
              </w:rPr>
              <w:t>high county pre-boll weevil cotton acres as percent of farm acres (1909)</w:t>
            </w:r>
            <w:r w:rsidRPr="006A4FDF">
              <w:rPr>
                <w:rFonts w:ascii="Helvetica" w:eastAsia="Helvetica" w:hAnsi="Helvetica" w:cs="Helvetica"/>
                <w:color w:val="000000"/>
                <w:sz w:val="24"/>
                <w:szCs w:val="24"/>
              </w:rPr>
              <w:t>”</w:t>
            </w:r>
            <w:r w:rsidRPr="006A4FDF">
              <w:rPr>
                <w:rFonts w:eastAsia="Times New Roman"/>
                <w:color w:val="000000"/>
                <w:sz w:val="24"/>
                <w:szCs w:val="24"/>
              </w:rPr>
              <w:t xml:space="preserve"> is an indicator if a county was in the top </w:t>
            </w:r>
            <w:r w:rsidR="00D52AA3">
              <w:rPr>
                <w:rFonts w:eastAsia="Times New Roman"/>
                <w:color w:val="000000"/>
                <w:sz w:val="24"/>
                <w:szCs w:val="24"/>
              </w:rPr>
              <w:t>25</w:t>
            </w:r>
            <w:r w:rsidR="00845BB6">
              <w:rPr>
                <w:rFonts w:eastAsia="Times New Roman"/>
                <w:color w:val="000000"/>
                <w:sz w:val="24"/>
                <w:szCs w:val="24"/>
              </w:rPr>
              <w:t xml:space="preserve"> percent</w:t>
            </w:r>
            <w:r w:rsidRPr="006A4FDF">
              <w:rPr>
                <w:rFonts w:eastAsia="Times New Roman"/>
                <w:color w:val="000000"/>
                <w:sz w:val="24"/>
                <w:szCs w:val="24"/>
              </w:rPr>
              <w:t xml:space="preserve"> of the distribution of cotton acres as a percent of total farm acres 1909. </w:t>
            </w:r>
            <w:r w:rsidRPr="006A4FDF">
              <w:rPr>
                <w:rFonts w:eastAsia="MS Mincho"/>
                <w:color w:val="000000"/>
                <w:sz w:val="24"/>
                <w:szCs w:val="24"/>
              </w:rPr>
              <w:t xml:space="preserve">The variable </w:t>
            </w:r>
            <w:r w:rsidRPr="006A4FDF">
              <w:rPr>
                <w:rFonts w:ascii="Helvetica" w:eastAsia="Helvetica" w:hAnsi="Helvetica" w:cs="Helvetica"/>
                <w:color w:val="000000"/>
                <w:sz w:val="24"/>
                <w:szCs w:val="24"/>
              </w:rPr>
              <w:t>“</w:t>
            </w:r>
            <w:r w:rsidRPr="006A4FDF">
              <w:rPr>
                <w:rFonts w:eastAsia="Times New Roman"/>
                <w:color w:val="000000"/>
                <w:sz w:val="24"/>
                <w:szCs w:val="24"/>
              </w:rPr>
              <w:t>high county pre-boll weevil cotton acres per capita</w:t>
            </w:r>
            <w:r w:rsidRPr="006A4FDF">
              <w:rPr>
                <w:rFonts w:ascii="Helvetica" w:eastAsia="Helvetica" w:hAnsi="Helvetica" w:cs="Helvetica"/>
                <w:color w:val="000000"/>
                <w:sz w:val="24"/>
                <w:szCs w:val="24"/>
              </w:rPr>
              <w:t>”</w:t>
            </w:r>
            <w:r w:rsidRPr="006A4FDF">
              <w:rPr>
                <w:rFonts w:eastAsia="Times New Roman"/>
                <w:color w:val="000000"/>
                <w:sz w:val="24"/>
                <w:szCs w:val="24"/>
              </w:rPr>
              <w:t xml:space="preserve"> is an indicator if a county was in the top 25</w:t>
            </w:r>
            <w:r w:rsidR="00845BB6">
              <w:rPr>
                <w:rFonts w:eastAsia="Times New Roman"/>
                <w:color w:val="000000"/>
                <w:sz w:val="24"/>
                <w:szCs w:val="24"/>
              </w:rPr>
              <w:t xml:space="preserve"> percent</w:t>
            </w:r>
            <w:r w:rsidRPr="006A4FDF">
              <w:rPr>
                <w:rFonts w:eastAsia="Times New Roman"/>
                <w:color w:val="000000"/>
                <w:sz w:val="24"/>
                <w:szCs w:val="24"/>
              </w:rPr>
              <w:t xml:space="preserve"> of the distribution of cotton acres per capita in 1909. Malaria and urbanization controls include the malaria death rate in 1915 and the percentage of the county population that lived in an urban designated area in 1910 both interacted with a full set of year dummies.</w:t>
            </w:r>
          </w:p>
          <w:p w14:paraId="206123F3" w14:textId="6E33A69A" w:rsidR="00135FAC" w:rsidRPr="006A4FDF" w:rsidRDefault="00135FAC" w:rsidP="00494BA7">
            <w:pPr>
              <w:jc w:val="both"/>
              <w:rPr>
                <w:rFonts w:eastAsia="MS Mincho"/>
                <w:color w:val="000000"/>
                <w:sz w:val="24"/>
                <w:szCs w:val="24"/>
              </w:rPr>
            </w:pPr>
            <w:r w:rsidRPr="006A4FDF">
              <w:rPr>
                <w:rFonts w:eastAsia="MS Mincho"/>
                <w:i/>
                <w:color w:val="000000"/>
                <w:sz w:val="24"/>
                <w:szCs w:val="24"/>
              </w:rPr>
              <w:t xml:space="preserve">Sources: </w:t>
            </w:r>
            <w:r w:rsidRPr="006A4FDF">
              <w:rPr>
                <w:rFonts w:eastAsia="MS Mincho"/>
                <w:color w:val="000000"/>
                <w:sz w:val="24"/>
                <w:szCs w:val="24"/>
              </w:rPr>
              <w:t xml:space="preserve">The dependent variables come from the state health reports of </w:t>
            </w:r>
            <w:r w:rsidR="00412D1F">
              <w:rPr>
                <w:rFonts w:eastAsia="MS Mincho"/>
                <w:color w:val="000000"/>
                <w:sz w:val="24"/>
                <w:szCs w:val="24"/>
              </w:rPr>
              <w:t>North Carolina and South Carolina</w:t>
            </w:r>
            <w:r w:rsidRPr="006A4FDF">
              <w:rPr>
                <w:rFonts w:eastAsia="MS Mincho"/>
                <w:color w:val="000000"/>
                <w:sz w:val="24"/>
                <w:szCs w:val="24"/>
              </w:rPr>
              <w:t xml:space="preserve">. The year that the boll weevil first arrived in a county comes from Lange et al. </w:t>
            </w:r>
            <w:r w:rsidRPr="006A4FDF">
              <w:rPr>
                <w:rFonts w:eastAsia="MS Mincho"/>
                <w:color w:val="000000"/>
                <w:sz w:val="24"/>
                <w:szCs w:val="24"/>
              </w:rPr>
              <w:lastRenderedPageBreak/>
              <w:t xml:space="preserve">(2009). The high cotton acres indicator comes from </w:t>
            </w:r>
            <w:r w:rsidRPr="006A4FDF">
              <w:rPr>
                <w:rFonts w:eastAsia="Cambria"/>
                <w:sz w:val="24"/>
                <w:szCs w:val="24"/>
              </w:rPr>
              <w:fldChar w:fldCharType="begin"/>
            </w:r>
            <w:r w:rsidRPr="006A4FDF">
              <w:rPr>
                <w:rFonts w:eastAsia="Cambria"/>
                <w:sz w:val="24"/>
                <w:szCs w:val="24"/>
              </w:rPr>
              <w:instrText xml:space="preserve"> ADDIN EN.CITE &lt;EndNote&gt;&lt;Cite AuthorYear="1"&gt;&lt;Author&gt;Haines&lt;/Author&gt;&lt;Year&gt;2015&lt;/Year&gt;&lt;RecNum&gt;1769&lt;/RecNum&gt;&lt;DisplayText&gt;Haines et al. (2015)&lt;/DisplayText&gt;&lt;record&gt;&lt;rec-number&gt;1769&lt;/rec-number&gt;&lt;foreign-keys&gt;&lt;key app="EN" db-id="wevaa09frw5exde2exm55x5l2svzza0erwzd" timestamp="1493135053"&gt;1769&lt;/key&gt;&lt;/foreign-keys&gt;&lt;ref-type name="Journal Article"&gt;17&lt;/ref-type&gt;&lt;contributors&gt;&lt;authors&gt;&lt;author&gt;Haines, Michael&lt;/author&gt;&lt;author&gt;Fishback, Price&lt;/author&gt;&lt;author&gt;Rhode, Paul&lt;/author&gt;&lt;/authors&gt;&lt;/contributors&gt;&lt;titles&gt;&lt;title&gt;United States Agriculture Data, 1840</w:instrText>
            </w:r>
            <w:r w:rsidRPr="006A4FDF">
              <w:rPr>
                <w:rFonts w:ascii="Helvetica" w:eastAsia="Helvetica" w:hAnsi="Helvetica" w:cs="Helvetica"/>
                <w:sz w:val="24"/>
                <w:szCs w:val="24"/>
              </w:rPr>
              <w:instrText>–2010. ICPSR35206</w:instrText>
            </w:r>
            <w:r w:rsidRPr="006A4FDF">
              <w:rPr>
                <w:rFonts w:eastAsia="Cambria"/>
                <w:sz w:val="24"/>
                <w:szCs w:val="24"/>
              </w:rPr>
              <w:instrText>-v2&lt;/title&gt;&lt;secondary-title&gt;Ann Arbor, MI: Inter-university Consortium for Political and Social Research [distributor]&lt;/secondary-title&gt;&lt;/titles&gt;&lt;periodical&gt;&lt;full-title&gt;Ann Arbor, MI: Inter-university Consortium for Political and Social Research [distributor]&lt;/full-title&gt;&lt;/periodical&gt;&lt;pages&gt;08-05&lt;/pages&gt;&lt;dates&gt;&lt;year&gt;2015&lt;/year&gt;&lt;/dates&gt;&lt;urls&gt;&lt;/urls&gt;&lt;/record&gt;&lt;/Cite&gt;&lt;/EndNote&gt;</w:instrText>
            </w:r>
            <w:r w:rsidRPr="006A4FDF">
              <w:rPr>
                <w:rFonts w:eastAsia="Cambria"/>
                <w:sz w:val="24"/>
                <w:szCs w:val="24"/>
              </w:rPr>
              <w:fldChar w:fldCharType="separate"/>
            </w:r>
            <w:r w:rsidRPr="006A4FDF">
              <w:rPr>
                <w:rFonts w:eastAsia="Cambria"/>
                <w:noProof/>
                <w:sz w:val="24"/>
                <w:szCs w:val="24"/>
              </w:rPr>
              <w:t>Haines et al. (2015)</w:t>
            </w:r>
            <w:r w:rsidRPr="006A4FDF">
              <w:rPr>
                <w:rFonts w:eastAsia="Cambria"/>
                <w:sz w:val="24"/>
                <w:szCs w:val="24"/>
              </w:rPr>
              <w:fldChar w:fldCharType="end"/>
            </w:r>
            <w:r w:rsidRPr="006A4FDF">
              <w:rPr>
                <w:rFonts w:eastAsia="Cambria"/>
                <w:sz w:val="24"/>
                <w:szCs w:val="24"/>
              </w:rPr>
              <w:t xml:space="preserve"> </w:t>
            </w:r>
            <w:r w:rsidRPr="006A4FDF">
              <w:rPr>
                <w:rFonts w:eastAsia="Cambria"/>
                <w:i/>
                <w:sz w:val="24"/>
                <w:szCs w:val="24"/>
              </w:rPr>
              <w:t>United States Agriculture Data, 1840-2010</w:t>
            </w:r>
            <w:r w:rsidRPr="006A4FDF">
              <w:rPr>
                <w:rFonts w:eastAsia="Cambria"/>
                <w:sz w:val="24"/>
                <w:szCs w:val="24"/>
              </w:rPr>
              <w:t>.</w:t>
            </w:r>
          </w:p>
          <w:p w14:paraId="49ACF63F" w14:textId="77777777" w:rsidR="00135FAC" w:rsidRPr="006A4FDF" w:rsidRDefault="00135FAC" w:rsidP="00494BA7">
            <w:pPr>
              <w:rPr>
                <w:rFonts w:eastAsia="Cambria"/>
                <w:sz w:val="24"/>
                <w:szCs w:val="24"/>
              </w:rPr>
            </w:pPr>
            <w:r w:rsidRPr="006A4FDF">
              <w:rPr>
                <w:rFonts w:eastAsia="MS Mincho"/>
                <w:color w:val="000000"/>
                <w:sz w:val="24"/>
                <w:szCs w:val="24"/>
              </w:rPr>
              <w:t>* p&lt;0.1, ** p&lt;0.05, *** p&lt;0.01</w:t>
            </w:r>
          </w:p>
          <w:p w14:paraId="0B6FA7FB" w14:textId="77777777" w:rsidR="00135FAC" w:rsidRPr="006A4FDF" w:rsidRDefault="00135FAC" w:rsidP="00494BA7">
            <w:pPr>
              <w:autoSpaceDE w:val="0"/>
              <w:autoSpaceDN w:val="0"/>
              <w:adjustRightInd w:val="0"/>
              <w:jc w:val="center"/>
              <w:rPr>
                <w:rFonts w:eastAsia="MS Mincho"/>
                <w:color w:val="000000"/>
                <w:sz w:val="24"/>
                <w:szCs w:val="24"/>
              </w:rPr>
            </w:pPr>
          </w:p>
        </w:tc>
      </w:tr>
    </w:tbl>
    <w:p w14:paraId="76173601" w14:textId="77777777" w:rsidR="00135FAC" w:rsidRPr="006A4FDF" w:rsidRDefault="00135FAC" w:rsidP="00135FAC">
      <w:pPr>
        <w:spacing w:line="480" w:lineRule="auto"/>
        <w:outlineLvl w:val="0"/>
        <w:rPr>
          <w:rFonts w:eastAsia="Cambria"/>
          <w:b/>
          <w:sz w:val="24"/>
          <w:szCs w:val="24"/>
        </w:rPr>
        <w:sectPr w:rsidR="00135FAC" w:rsidRPr="006A4FDF" w:rsidSect="00494BA7">
          <w:pgSz w:w="12240" w:h="15840"/>
          <w:pgMar w:top="1440" w:right="1440" w:bottom="1440" w:left="1440" w:header="720" w:footer="720" w:gutter="0"/>
          <w:cols w:space="720"/>
          <w:docGrid w:linePitch="360"/>
        </w:sectPr>
      </w:pPr>
    </w:p>
    <w:tbl>
      <w:tblPr>
        <w:tblW w:w="9360" w:type="dxa"/>
        <w:tblBorders>
          <w:top w:val="nil"/>
          <w:left w:val="nil"/>
          <w:right w:val="nil"/>
        </w:tblBorders>
        <w:tblLayout w:type="fixed"/>
        <w:tblLook w:val="0000" w:firstRow="0" w:lastRow="0" w:firstColumn="0" w:lastColumn="0" w:noHBand="0" w:noVBand="0"/>
      </w:tblPr>
      <w:tblGrid>
        <w:gridCol w:w="2718"/>
        <w:gridCol w:w="1328"/>
        <w:gridCol w:w="1328"/>
        <w:gridCol w:w="1329"/>
        <w:gridCol w:w="1328"/>
        <w:gridCol w:w="1329"/>
      </w:tblGrid>
      <w:tr w:rsidR="00135FAC" w:rsidRPr="006A4FDF" w14:paraId="05577B03" w14:textId="77777777" w:rsidTr="00F00A26">
        <w:trPr>
          <w:trHeight w:hRule="exact" w:val="302"/>
        </w:trPr>
        <w:tc>
          <w:tcPr>
            <w:tcW w:w="9360" w:type="dxa"/>
            <w:gridSpan w:val="6"/>
            <w:tcBorders>
              <w:bottom w:val="double" w:sz="4" w:space="0" w:color="auto"/>
              <w:right w:val="nil"/>
            </w:tcBorders>
          </w:tcPr>
          <w:p w14:paraId="737FB534" w14:textId="77777777" w:rsidR="00135FAC" w:rsidRPr="006A4FDF" w:rsidRDefault="00135FAC" w:rsidP="00494BA7">
            <w:pPr>
              <w:autoSpaceDE w:val="0"/>
              <w:autoSpaceDN w:val="0"/>
              <w:adjustRightInd w:val="0"/>
              <w:jc w:val="center"/>
              <w:rPr>
                <w:rFonts w:eastAsia="MS Mincho"/>
                <w:color w:val="000000"/>
                <w:sz w:val="24"/>
                <w:szCs w:val="24"/>
              </w:rPr>
            </w:pPr>
            <w:r>
              <w:rPr>
                <w:rFonts w:eastAsia="MS Mincho"/>
                <w:color w:val="000000"/>
                <w:sz w:val="24"/>
                <w:szCs w:val="24"/>
              </w:rPr>
              <w:lastRenderedPageBreak/>
              <w:t>T</w:t>
            </w:r>
            <w:r w:rsidRPr="006A4FDF">
              <w:rPr>
                <w:rFonts w:eastAsia="MS Mincho"/>
                <w:color w:val="000000"/>
                <w:sz w:val="24"/>
                <w:szCs w:val="24"/>
              </w:rPr>
              <w:t>able A4: The boll weevil and migration</w:t>
            </w:r>
          </w:p>
        </w:tc>
      </w:tr>
      <w:tr w:rsidR="00135FAC" w:rsidRPr="006A4FDF" w14:paraId="450B8B28" w14:textId="77777777" w:rsidTr="00F00A26">
        <w:tblPrEx>
          <w:tblBorders>
            <w:top w:val="none" w:sz="0" w:space="0" w:color="auto"/>
          </w:tblBorders>
        </w:tblPrEx>
        <w:trPr>
          <w:trHeight w:hRule="exact" w:val="302"/>
        </w:trPr>
        <w:tc>
          <w:tcPr>
            <w:tcW w:w="2718" w:type="dxa"/>
            <w:tcBorders>
              <w:top w:val="double" w:sz="4" w:space="0" w:color="auto"/>
            </w:tcBorders>
          </w:tcPr>
          <w:p w14:paraId="0816E3F5" w14:textId="77777777" w:rsidR="00135FAC" w:rsidRPr="006A4FDF" w:rsidRDefault="00135FAC" w:rsidP="00494BA7">
            <w:pPr>
              <w:autoSpaceDE w:val="0"/>
              <w:autoSpaceDN w:val="0"/>
              <w:adjustRightInd w:val="0"/>
              <w:rPr>
                <w:rFonts w:eastAsia="MS Mincho"/>
                <w:color w:val="000000"/>
                <w:sz w:val="24"/>
                <w:szCs w:val="24"/>
              </w:rPr>
            </w:pPr>
          </w:p>
        </w:tc>
        <w:tc>
          <w:tcPr>
            <w:tcW w:w="1328" w:type="dxa"/>
            <w:tcBorders>
              <w:top w:val="double" w:sz="4" w:space="0" w:color="auto"/>
            </w:tcBorders>
          </w:tcPr>
          <w:p w14:paraId="7133D484"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Borders>
              <w:top w:val="double" w:sz="4" w:space="0" w:color="auto"/>
            </w:tcBorders>
          </w:tcPr>
          <w:p w14:paraId="6C6CB3BA"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Borders>
              <w:top w:val="double" w:sz="4" w:space="0" w:color="auto"/>
            </w:tcBorders>
          </w:tcPr>
          <w:p w14:paraId="2137D671"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Borders>
              <w:top w:val="double" w:sz="4" w:space="0" w:color="auto"/>
            </w:tcBorders>
          </w:tcPr>
          <w:p w14:paraId="762A67DE"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Borders>
              <w:top w:val="double" w:sz="4" w:space="0" w:color="auto"/>
            </w:tcBorders>
          </w:tcPr>
          <w:p w14:paraId="53DFA00A"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4C9A2EF2" w14:textId="77777777" w:rsidTr="00494BA7">
        <w:tblPrEx>
          <w:tblBorders>
            <w:top w:val="none" w:sz="0" w:space="0" w:color="auto"/>
          </w:tblBorders>
        </w:tblPrEx>
        <w:trPr>
          <w:trHeight w:hRule="exact" w:val="302"/>
        </w:trPr>
        <w:tc>
          <w:tcPr>
            <w:tcW w:w="2718" w:type="dxa"/>
          </w:tcPr>
          <w:p w14:paraId="66E64A1B"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2BB5E01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w:t>
            </w:r>
          </w:p>
        </w:tc>
        <w:tc>
          <w:tcPr>
            <w:tcW w:w="1328" w:type="dxa"/>
          </w:tcPr>
          <w:p w14:paraId="7B6212D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2)</w:t>
            </w:r>
          </w:p>
        </w:tc>
        <w:tc>
          <w:tcPr>
            <w:tcW w:w="1329" w:type="dxa"/>
          </w:tcPr>
          <w:p w14:paraId="7C78B49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3)</w:t>
            </w:r>
          </w:p>
        </w:tc>
        <w:tc>
          <w:tcPr>
            <w:tcW w:w="1328" w:type="dxa"/>
          </w:tcPr>
          <w:p w14:paraId="3DB3F40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4)</w:t>
            </w:r>
          </w:p>
        </w:tc>
        <w:tc>
          <w:tcPr>
            <w:tcW w:w="1329" w:type="dxa"/>
          </w:tcPr>
          <w:p w14:paraId="3BA5397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5)</w:t>
            </w:r>
          </w:p>
        </w:tc>
      </w:tr>
      <w:tr w:rsidR="00135FAC" w:rsidRPr="006A4FDF" w14:paraId="23DB2031" w14:textId="77777777" w:rsidTr="00494BA7">
        <w:tblPrEx>
          <w:tblBorders>
            <w:top w:val="none" w:sz="0" w:space="0" w:color="auto"/>
          </w:tblBorders>
        </w:tblPrEx>
        <w:trPr>
          <w:trHeight w:hRule="exact" w:val="302"/>
        </w:trPr>
        <w:tc>
          <w:tcPr>
            <w:tcW w:w="2718" w:type="dxa"/>
          </w:tcPr>
          <w:p w14:paraId="5207D3E7"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Census years:</w:t>
            </w:r>
          </w:p>
        </w:tc>
        <w:tc>
          <w:tcPr>
            <w:tcW w:w="6642" w:type="dxa"/>
            <w:gridSpan w:val="5"/>
          </w:tcPr>
          <w:p w14:paraId="1159248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910, 1920, 1930</w:t>
            </w:r>
          </w:p>
        </w:tc>
      </w:tr>
      <w:tr w:rsidR="00135FAC" w:rsidRPr="006A4FDF" w14:paraId="5E8C7515" w14:textId="77777777" w:rsidTr="00494BA7">
        <w:tblPrEx>
          <w:tblBorders>
            <w:top w:val="none" w:sz="0" w:space="0" w:color="auto"/>
          </w:tblBorders>
        </w:tblPrEx>
        <w:trPr>
          <w:trHeight w:hRule="exact" w:val="1260"/>
        </w:trPr>
        <w:tc>
          <w:tcPr>
            <w:tcW w:w="2718" w:type="dxa"/>
          </w:tcPr>
          <w:p w14:paraId="286EC6C7"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Dependent variable:</w:t>
            </w:r>
          </w:p>
        </w:tc>
        <w:tc>
          <w:tcPr>
            <w:tcW w:w="1328" w:type="dxa"/>
          </w:tcPr>
          <w:p w14:paraId="3CCC850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log(population)</w:t>
            </w:r>
          </w:p>
        </w:tc>
        <w:tc>
          <w:tcPr>
            <w:tcW w:w="2657" w:type="dxa"/>
            <w:gridSpan w:val="2"/>
          </w:tcPr>
          <w:p w14:paraId="0D17407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log(female age 22-44 population) or log(population – female age 22-44 population)</w:t>
            </w:r>
          </w:p>
        </w:tc>
        <w:tc>
          <w:tcPr>
            <w:tcW w:w="2657" w:type="dxa"/>
            <w:gridSpan w:val="2"/>
          </w:tcPr>
          <w:p w14:paraId="5012066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log(children age 2-10 population) or log(population – children age 22-44 population)</w:t>
            </w:r>
          </w:p>
        </w:tc>
      </w:tr>
      <w:tr w:rsidR="00135FAC" w:rsidRPr="006A4FDF" w14:paraId="030990D6" w14:textId="77777777" w:rsidTr="00494BA7">
        <w:tblPrEx>
          <w:tblBorders>
            <w:top w:val="none" w:sz="0" w:space="0" w:color="auto"/>
          </w:tblBorders>
        </w:tblPrEx>
        <w:trPr>
          <w:trHeight w:hRule="exact" w:val="630"/>
        </w:trPr>
        <w:tc>
          <w:tcPr>
            <w:tcW w:w="2718" w:type="dxa"/>
          </w:tcPr>
          <w:p w14:paraId="4D749466"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Population:</w:t>
            </w:r>
          </w:p>
        </w:tc>
        <w:tc>
          <w:tcPr>
            <w:tcW w:w="1328" w:type="dxa"/>
          </w:tcPr>
          <w:p w14:paraId="0C6DEAD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Entire</w:t>
            </w:r>
          </w:p>
        </w:tc>
        <w:tc>
          <w:tcPr>
            <w:tcW w:w="1328" w:type="dxa"/>
          </w:tcPr>
          <w:p w14:paraId="6FD80A0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Female age 22-44</w:t>
            </w:r>
          </w:p>
        </w:tc>
        <w:tc>
          <w:tcPr>
            <w:tcW w:w="1329" w:type="dxa"/>
          </w:tcPr>
          <w:p w14:paraId="4E04D3E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Female age 22-44</w:t>
            </w:r>
          </w:p>
        </w:tc>
        <w:tc>
          <w:tcPr>
            <w:tcW w:w="1328" w:type="dxa"/>
          </w:tcPr>
          <w:p w14:paraId="2A4140F9"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Children age 2-10</w:t>
            </w:r>
          </w:p>
        </w:tc>
        <w:tc>
          <w:tcPr>
            <w:tcW w:w="1329" w:type="dxa"/>
          </w:tcPr>
          <w:p w14:paraId="246648F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Children age 2-10</w:t>
            </w:r>
          </w:p>
        </w:tc>
      </w:tr>
      <w:tr w:rsidR="00135FAC" w:rsidRPr="006A4FDF" w14:paraId="173518F9" w14:textId="77777777" w:rsidTr="00494BA7">
        <w:tblPrEx>
          <w:tblBorders>
            <w:top w:val="none" w:sz="0" w:space="0" w:color="auto"/>
          </w:tblBorders>
        </w:tblPrEx>
        <w:trPr>
          <w:trHeight w:hRule="exact" w:val="630"/>
        </w:trPr>
        <w:tc>
          <w:tcPr>
            <w:tcW w:w="2718" w:type="dxa"/>
          </w:tcPr>
          <w:p w14:paraId="21060D34" w14:textId="0A782FE7" w:rsidR="00135FAC" w:rsidRPr="006A4FDF" w:rsidRDefault="00135FAC" w:rsidP="00F00A26">
            <w:pPr>
              <w:autoSpaceDE w:val="0"/>
              <w:autoSpaceDN w:val="0"/>
              <w:adjustRightInd w:val="0"/>
              <w:rPr>
                <w:rFonts w:eastAsia="MS Mincho"/>
                <w:color w:val="000000"/>
                <w:sz w:val="24"/>
                <w:szCs w:val="24"/>
              </w:rPr>
            </w:pPr>
            <w:r w:rsidRPr="006A4FDF">
              <w:rPr>
                <w:rFonts w:eastAsia="MS Mincho"/>
                <w:color w:val="000000"/>
                <w:sz w:val="24"/>
                <w:szCs w:val="24"/>
              </w:rPr>
              <w:t>Intensity1:</w:t>
            </w:r>
          </w:p>
        </w:tc>
        <w:tc>
          <w:tcPr>
            <w:tcW w:w="1328" w:type="dxa"/>
          </w:tcPr>
          <w:p w14:paraId="003544D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High cotton</w:t>
            </w:r>
          </w:p>
        </w:tc>
        <w:tc>
          <w:tcPr>
            <w:tcW w:w="1328" w:type="dxa"/>
          </w:tcPr>
          <w:p w14:paraId="169F628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High cotton</w:t>
            </w:r>
          </w:p>
        </w:tc>
        <w:tc>
          <w:tcPr>
            <w:tcW w:w="1329" w:type="dxa"/>
          </w:tcPr>
          <w:p w14:paraId="7B94584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High pellagra</w:t>
            </w:r>
          </w:p>
        </w:tc>
        <w:tc>
          <w:tcPr>
            <w:tcW w:w="1328" w:type="dxa"/>
          </w:tcPr>
          <w:p w14:paraId="050C2FB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High cotton</w:t>
            </w:r>
          </w:p>
        </w:tc>
        <w:tc>
          <w:tcPr>
            <w:tcW w:w="1329" w:type="dxa"/>
          </w:tcPr>
          <w:p w14:paraId="3F90205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High pellagra</w:t>
            </w:r>
          </w:p>
        </w:tc>
      </w:tr>
      <w:tr w:rsidR="00135FAC" w:rsidRPr="006A4FDF" w14:paraId="766E1BCE" w14:textId="77777777" w:rsidTr="00494BA7">
        <w:tblPrEx>
          <w:tblBorders>
            <w:top w:val="none" w:sz="0" w:space="0" w:color="auto"/>
          </w:tblBorders>
        </w:tblPrEx>
        <w:trPr>
          <w:trHeight w:hRule="exact" w:val="630"/>
        </w:trPr>
        <w:tc>
          <w:tcPr>
            <w:tcW w:w="2718" w:type="dxa"/>
          </w:tcPr>
          <w:p w14:paraId="6B0BD5DB" w14:textId="3FD2667E" w:rsidR="00135FAC" w:rsidRPr="006A4FDF" w:rsidRDefault="00135FAC" w:rsidP="00F00A26">
            <w:pPr>
              <w:autoSpaceDE w:val="0"/>
              <w:autoSpaceDN w:val="0"/>
              <w:adjustRightInd w:val="0"/>
              <w:rPr>
                <w:rFonts w:eastAsia="MS Mincho"/>
                <w:color w:val="000000"/>
                <w:sz w:val="24"/>
                <w:szCs w:val="24"/>
              </w:rPr>
            </w:pPr>
            <w:r w:rsidRPr="006A4FDF">
              <w:rPr>
                <w:rFonts w:eastAsia="MS Mincho"/>
                <w:color w:val="000000"/>
                <w:sz w:val="24"/>
                <w:szCs w:val="24"/>
              </w:rPr>
              <w:t>Intensity2:</w:t>
            </w:r>
          </w:p>
        </w:tc>
        <w:tc>
          <w:tcPr>
            <w:tcW w:w="1328" w:type="dxa"/>
          </w:tcPr>
          <w:p w14:paraId="401824C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High pellagra</w:t>
            </w:r>
          </w:p>
        </w:tc>
        <w:tc>
          <w:tcPr>
            <w:tcW w:w="1328" w:type="dxa"/>
          </w:tcPr>
          <w:p w14:paraId="7946ACB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None</w:t>
            </w:r>
          </w:p>
        </w:tc>
        <w:tc>
          <w:tcPr>
            <w:tcW w:w="1329" w:type="dxa"/>
          </w:tcPr>
          <w:p w14:paraId="275C056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None</w:t>
            </w:r>
          </w:p>
        </w:tc>
        <w:tc>
          <w:tcPr>
            <w:tcW w:w="1328" w:type="dxa"/>
          </w:tcPr>
          <w:p w14:paraId="1048FBA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None</w:t>
            </w:r>
          </w:p>
        </w:tc>
        <w:tc>
          <w:tcPr>
            <w:tcW w:w="1329" w:type="dxa"/>
          </w:tcPr>
          <w:p w14:paraId="5AEAA2A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None</w:t>
            </w:r>
          </w:p>
        </w:tc>
      </w:tr>
      <w:tr w:rsidR="00135FAC" w:rsidRPr="006A4FDF" w14:paraId="5283C44E" w14:textId="77777777" w:rsidTr="00494BA7">
        <w:tblPrEx>
          <w:tblBorders>
            <w:top w:val="none" w:sz="0" w:space="0" w:color="auto"/>
          </w:tblBorders>
        </w:tblPrEx>
        <w:trPr>
          <w:trHeight w:hRule="exact" w:val="302"/>
        </w:trPr>
        <w:tc>
          <w:tcPr>
            <w:tcW w:w="2718" w:type="dxa"/>
          </w:tcPr>
          <w:p w14:paraId="792DB0CF"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68E4E284"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2FD2E2C2"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4851E92B"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096AF569"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67556800"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2E847A13" w14:textId="77777777" w:rsidTr="00494BA7">
        <w:tblPrEx>
          <w:tblBorders>
            <w:top w:val="none" w:sz="0" w:space="0" w:color="auto"/>
          </w:tblBorders>
        </w:tblPrEx>
        <w:trPr>
          <w:trHeight w:hRule="exact" w:val="302"/>
        </w:trPr>
        <w:tc>
          <w:tcPr>
            <w:tcW w:w="2718" w:type="dxa"/>
          </w:tcPr>
          <w:p w14:paraId="240ECB4A" w14:textId="77777777" w:rsidR="00135FAC" w:rsidRPr="006A4FDF" w:rsidRDefault="00135FAC" w:rsidP="00494BA7">
            <w:pPr>
              <w:autoSpaceDE w:val="0"/>
              <w:autoSpaceDN w:val="0"/>
              <w:adjustRightInd w:val="0"/>
              <w:rPr>
                <w:rFonts w:eastAsia="MS Mincho"/>
                <w:color w:val="000000"/>
                <w:sz w:val="24"/>
                <w:szCs w:val="24"/>
              </w:rPr>
            </w:pPr>
          </w:p>
        </w:tc>
        <w:tc>
          <w:tcPr>
            <w:tcW w:w="6642" w:type="dxa"/>
            <w:gridSpan w:val="5"/>
            <w:tcBorders>
              <w:bottom w:val="single" w:sz="4" w:space="0" w:color="000000"/>
            </w:tcBorders>
          </w:tcPr>
          <w:p w14:paraId="66999F6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Coefficients</w:t>
            </w:r>
          </w:p>
        </w:tc>
      </w:tr>
      <w:tr w:rsidR="00135FAC" w:rsidRPr="006A4FDF" w14:paraId="602E8FCA" w14:textId="77777777" w:rsidTr="00494BA7">
        <w:tblPrEx>
          <w:tblBorders>
            <w:top w:val="none" w:sz="0" w:space="0" w:color="auto"/>
          </w:tblBorders>
        </w:tblPrEx>
        <w:trPr>
          <w:trHeight w:hRule="exact" w:val="302"/>
        </w:trPr>
        <w:tc>
          <w:tcPr>
            <w:tcW w:w="2718" w:type="dxa"/>
          </w:tcPr>
          <w:p w14:paraId="2B4BEDF7"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1AF4E603"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4028CD4B"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785885AB"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770CDFA3"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43EC6D6C"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238A1631" w14:textId="77777777" w:rsidTr="00494BA7">
        <w:tblPrEx>
          <w:tblBorders>
            <w:top w:val="none" w:sz="0" w:space="0" w:color="auto"/>
          </w:tblBorders>
        </w:tblPrEx>
        <w:trPr>
          <w:trHeight w:hRule="exact" w:val="302"/>
        </w:trPr>
        <w:tc>
          <w:tcPr>
            <w:tcW w:w="2718" w:type="dxa"/>
          </w:tcPr>
          <w:p w14:paraId="754F2420"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 xml:space="preserve">0 </w:t>
            </w:r>
            <w:r w:rsidRPr="006A4FDF">
              <w:rPr>
                <w:rFonts w:eastAsia="MS Mincho"/>
                <w:color w:val="000000"/>
                <w:sz w:val="24"/>
                <w:szCs w:val="24"/>
              </w:rPr>
              <w:t>= Post BW</w:t>
            </w:r>
          </w:p>
        </w:tc>
        <w:tc>
          <w:tcPr>
            <w:tcW w:w="1328" w:type="dxa"/>
          </w:tcPr>
          <w:p w14:paraId="7829E77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616**</w:t>
            </w:r>
          </w:p>
        </w:tc>
        <w:tc>
          <w:tcPr>
            <w:tcW w:w="1328" w:type="dxa"/>
          </w:tcPr>
          <w:p w14:paraId="7AA1CC9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541**</w:t>
            </w:r>
          </w:p>
        </w:tc>
        <w:tc>
          <w:tcPr>
            <w:tcW w:w="1329" w:type="dxa"/>
          </w:tcPr>
          <w:p w14:paraId="2C31DF1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30</w:t>
            </w:r>
          </w:p>
        </w:tc>
        <w:tc>
          <w:tcPr>
            <w:tcW w:w="1328" w:type="dxa"/>
          </w:tcPr>
          <w:p w14:paraId="1049794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988***</w:t>
            </w:r>
          </w:p>
        </w:tc>
        <w:tc>
          <w:tcPr>
            <w:tcW w:w="1329" w:type="dxa"/>
          </w:tcPr>
          <w:p w14:paraId="6DBDC06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64</w:t>
            </w:r>
          </w:p>
        </w:tc>
      </w:tr>
      <w:tr w:rsidR="00135FAC" w:rsidRPr="006A4FDF" w14:paraId="2FA4CB6E" w14:textId="77777777" w:rsidTr="00494BA7">
        <w:tblPrEx>
          <w:tblBorders>
            <w:top w:val="none" w:sz="0" w:space="0" w:color="auto"/>
          </w:tblBorders>
        </w:tblPrEx>
        <w:trPr>
          <w:trHeight w:hRule="exact" w:val="302"/>
        </w:trPr>
        <w:tc>
          <w:tcPr>
            <w:tcW w:w="2718" w:type="dxa"/>
          </w:tcPr>
          <w:p w14:paraId="03821E43"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31CF964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68)</w:t>
            </w:r>
          </w:p>
        </w:tc>
        <w:tc>
          <w:tcPr>
            <w:tcW w:w="1328" w:type="dxa"/>
          </w:tcPr>
          <w:p w14:paraId="03C4120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17)</w:t>
            </w:r>
          </w:p>
        </w:tc>
        <w:tc>
          <w:tcPr>
            <w:tcW w:w="1329" w:type="dxa"/>
          </w:tcPr>
          <w:p w14:paraId="13F39AC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04)</w:t>
            </w:r>
          </w:p>
        </w:tc>
        <w:tc>
          <w:tcPr>
            <w:tcW w:w="1328" w:type="dxa"/>
          </w:tcPr>
          <w:p w14:paraId="038501F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49)</w:t>
            </w:r>
          </w:p>
        </w:tc>
        <w:tc>
          <w:tcPr>
            <w:tcW w:w="1329" w:type="dxa"/>
          </w:tcPr>
          <w:p w14:paraId="20A9DD8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23)</w:t>
            </w:r>
          </w:p>
        </w:tc>
      </w:tr>
      <w:tr w:rsidR="00135FAC" w:rsidRPr="006A4FDF" w14:paraId="3830966A" w14:textId="77777777" w:rsidTr="00494BA7">
        <w:tblPrEx>
          <w:tblBorders>
            <w:top w:val="none" w:sz="0" w:space="0" w:color="auto"/>
          </w:tblBorders>
        </w:tblPrEx>
        <w:trPr>
          <w:trHeight w:hRule="exact" w:val="302"/>
        </w:trPr>
        <w:tc>
          <w:tcPr>
            <w:tcW w:w="2718" w:type="dxa"/>
          </w:tcPr>
          <w:p w14:paraId="601CFBB3"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52F0D978"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7CD3A975"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5F18D7AD"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5716F085"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26161501"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2CE0ED7D" w14:textId="77777777" w:rsidTr="00494BA7">
        <w:tblPrEx>
          <w:tblBorders>
            <w:top w:val="none" w:sz="0" w:space="0" w:color="auto"/>
          </w:tblBorders>
        </w:tblPrEx>
        <w:trPr>
          <w:trHeight w:hRule="exact" w:val="302"/>
        </w:trPr>
        <w:tc>
          <w:tcPr>
            <w:tcW w:w="2718" w:type="dxa"/>
            <w:vMerge w:val="restart"/>
          </w:tcPr>
          <w:p w14:paraId="3B072C30" w14:textId="790643E0"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1</w:t>
            </w:r>
            <w:r w:rsidR="001B5AB1">
              <w:rPr>
                <w:rFonts w:eastAsia="MS Mincho"/>
                <w:color w:val="000000"/>
                <w:sz w:val="24"/>
                <w:szCs w:val="24"/>
              </w:rPr>
              <w:t xml:space="preserve"> = Post BW*</w:t>
            </w:r>
            <w:r w:rsidR="00F00A26">
              <w:rPr>
                <w:rFonts w:eastAsia="MS Mincho"/>
                <w:color w:val="000000"/>
                <w:sz w:val="24"/>
                <w:szCs w:val="24"/>
              </w:rPr>
              <w:t>Intensity</w:t>
            </w:r>
            <w:r w:rsidRPr="006A4FDF">
              <w:rPr>
                <w:rFonts w:eastAsia="MS Mincho"/>
                <w:color w:val="000000"/>
                <w:sz w:val="24"/>
                <w:szCs w:val="24"/>
              </w:rPr>
              <w:t>1</w:t>
            </w:r>
          </w:p>
        </w:tc>
        <w:tc>
          <w:tcPr>
            <w:tcW w:w="1328" w:type="dxa"/>
          </w:tcPr>
          <w:p w14:paraId="1D36F27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94***</w:t>
            </w:r>
          </w:p>
        </w:tc>
        <w:tc>
          <w:tcPr>
            <w:tcW w:w="1328" w:type="dxa"/>
          </w:tcPr>
          <w:p w14:paraId="5FFFE46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65***</w:t>
            </w:r>
          </w:p>
        </w:tc>
        <w:tc>
          <w:tcPr>
            <w:tcW w:w="1329" w:type="dxa"/>
          </w:tcPr>
          <w:p w14:paraId="76EAB10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28</w:t>
            </w:r>
          </w:p>
        </w:tc>
        <w:tc>
          <w:tcPr>
            <w:tcW w:w="1328" w:type="dxa"/>
          </w:tcPr>
          <w:p w14:paraId="2495BF9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87***</w:t>
            </w:r>
          </w:p>
        </w:tc>
        <w:tc>
          <w:tcPr>
            <w:tcW w:w="1329" w:type="dxa"/>
          </w:tcPr>
          <w:p w14:paraId="1FE4F03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646</w:t>
            </w:r>
          </w:p>
        </w:tc>
      </w:tr>
      <w:tr w:rsidR="00135FAC" w:rsidRPr="006A4FDF" w14:paraId="6E6F3065" w14:textId="77777777" w:rsidTr="00494BA7">
        <w:tblPrEx>
          <w:tblBorders>
            <w:top w:val="none" w:sz="0" w:space="0" w:color="auto"/>
          </w:tblBorders>
        </w:tblPrEx>
        <w:trPr>
          <w:trHeight w:hRule="exact" w:val="302"/>
        </w:trPr>
        <w:tc>
          <w:tcPr>
            <w:tcW w:w="2718" w:type="dxa"/>
            <w:vMerge/>
          </w:tcPr>
          <w:p w14:paraId="4C039705"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40C5870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616)</w:t>
            </w:r>
          </w:p>
        </w:tc>
        <w:tc>
          <w:tcPr>
            <w:tcW w:w="1328" w:type="dxa"/>
          </w:tcPr>
          <w:p w14:paraId="74D9630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28)</w:t>
            </w:r>
          </w:p>
        </w:tc>
        <w:tc>
          <w:tcPr>
            <w:tcW w:w="1329" w:type="dxa"/>
          </w:tcPr>
          <w:p w14:paraId="52B883F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77)</w:t>
            </w:r>
          </w:p>
        </w:tc>
        <w:tc>
          <w:tcPr>
            <w:tcW w:w="1328" w:type="dxa"/>
          </w:tcPr>
          <w:p w14:paraId="0BAC84B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25)</w:t>
            </w:r>
          </w:p>
        </w:tc>
        <w:tc>
          <w:tcPr>
            <w:tcW w:w="1329" w:type="dxa"/>
          </w:tcPr>
          <w:p w14:paraId="746C00F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46)</w:t>
            </w:r>
          </w:p>
        </w:tc>
      </w:tr>
      <w:tr w:rsidR="00135FAC" w:rsidRPr="006A4FDF" w14:paraId="0FF95B9C" w14:textId="77777777" w:rsidTr="00494BA7">
        <w:tblPrEx>
          <w:tblBorders>
            <w:top w:val="none" w:sz="0" w:space="0" w:color="auto"/>
          </w:tblBorders>
        </w:tblPrEx>
        <w:trPr>
          <w:trHeight w:hRule="exact" w:val="302"/>
        </w:trPr>
        <w:tc>
          <w:tcPr>
            <w:tcW w:w="2718" w:type="dxa"/>
          </w:tcPr>
          <w:p w14:paraId="3AA072FA"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3867A408"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7B0C9E1F"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2E1AF596"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5B4C4BBD"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902801B"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453011B2" w14:textId="77777777" w:rsidTr="00494BA7">
        <w:tblPrEx>
          <w:tblBorders>
            <w:top w:val="none" w:sz="0" w:space="0" w:color="auto"/>
          </w:tblBorders>
        </w:tblPrEx>
        <w:trPr>
          <w:trHeight w:hRule="exact" w:val="302"/>
        </w:trPr>
        <w:tc>
          <w:tcPr>
            <w:tcW w:w="2718" w:type="dxa"/>
            <w:vMerge w:val="restart"/>
          </w:tcPr>
          <w:p w14:paraId="6C3C344E" w14:textId="12DD51A3" w:rsidR="00135FAC" w:rsidRPr="006A4FDF" w:rsidRDefault="00135FAC" w:rsidP="001B5AB1">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2</w:t>
            </w:r>
            <w:r w:rsidR="001B5AB1">
              <w:rPr>
                <w:rFonts w:eastAsia="MS Mincho"/>
                <w:color w:val="000000"/>
                <w:sz w:val="24"/>
                <w:szCs w:val="24"/>
              </w:rPr>
              <w:t xml:space="preserve"> = Post BW*</w:t>
            </w:r>
            <w:r w:rsidRPr="006A4FDF">
              <w:rPr>
                <w:rFonts w:eastAsia="MS Mincho"/>
                <w:color w:val="000000"/>
                <w:sz w:val="24"/>
                <w:szCs w:val="24"/>
              </w:rPr>
              <w:t>Population/Intensity2</w:t>
            </w:r>
          </w:p>
        </w:tc>
        <w:tc>
          <w:tcPr>
            <w:tcW w:w="1328" w:type="dxa"/>
          </w:tcPr>
          <w:p w14:paraId="5CAF7CD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29</w:t>
            </w:r>
          </w:p>
        </w:tc>
        <w:tc>
          <w:tcPr>
            <w:tcW w:w="1328" w:type="dxa"/>
          </w:tcPr>
          <w:p w14:paraId="5355ECB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93***</w:t>
            </w:r>
          </w:p>
        </w:tc>
        <w:tc>
          <w:tcPr>
            <w:tcW w:w="1329" w:type="dxa"/>
          </w:tcPr>
          <w:p w14:paraId="226839A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03**</w:t>
            </w:r>
          </w:p>
        </w:tc>
        <w:tc>
          <w:tcPr>
            <w:tcW w:w="1328" w:type="dxa"/>
          </w:tcPr>
          <w:p w14:paraId="13785C1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577***</w:t>
            </w:r>
          </w:p>
        </w:tc>
        <w:tc>
          <w:tcPr>
            <w:tcW w:w="1329" w:type="dxa"/>
          </w:tcPr>
          <w:p w14:paraId="0B7290F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88***</w:t>
            </w:r>
          </w:p>
        </w:tc>
      </w:tr>
      <w:tr w:rsidR="00135FAC" w:rsidRPr="006A4FDF" w14:paraId="6B731AE0" w14:textId="77777777" w:rsidTr="00494BA7">
        <w:tblPrEx>
          <w:tblBorders>
            <w:top w:val="none" w:sz="0" w:space="0" w:color="auto"/>
          </w:tblBorders>
        </w:tblPrEx>
        <w:trPr>
          <w:trHeight w:hRule="exact" w:val="302"/>
        </w:trPr>
        <w:tc>
          <w:tcPr>
            <w:tcW w:w="2718" w:type="dxa"/>
            <w:vMerge/>
          </w:tcPr>
          <w:p w14:paraId="6023BBD2"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55E93F2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665)</w:t>
            </w:r>
          </w:p>
        </w:tc>
        <w:tc>
          <w:tcPr>
            <w:tcW w:w="1328" w:type="dxa"/>
          </w:tcPr>
          <w:p w14:paraId="7029A40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19)</w:t>
            </w:r>
          </w:p>
        </w:tc>
        <w:tc>
          <w:tcPr>
            <w:tcW w:w="1329" w:type="dxa"/>
          </w:tcPr>
          <w:p w14:paraId="08864BA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799)</w:t>
            </w:r>
          </w:p>
        </w:tc>
        <w:tc>
          <w:tcPr>
            <w:tcW w:w="1328" w:type="dxa"/>
          </w:tcPr>
          <w:p w14:paraId="2310240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22)</w:t>
            </w:r>
          </w:p>
        </w:tc>
        <w:tc>
          <w:tcPr>
            <w:tcW w:w="1329" w:type="dxa"/>
          </w:tcPr>
          <w:p w14:paraId="3D43C1E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938)</w:t>
            </w:r>
          </w:p>
        </w:tc>
      </w:tr>
      <w:tr w:rsidR="00135FAC" w:rsidRPr="006A4FDF" w14:paraId="50D95BAD" w14:textId="77777777" w:rsidTr="00494BA7">
        <w:tblPrEx>
          <w:tblBorders>
            <w:top w:val="none" w:sz="0" w:space="0" w:color="auto"/>
          </w:tblBorders>
        </w:tblPrEx>
        <w:trPr>
          <w:trHeight w:hRule="exact" w:val="302"/>
        </w:trPr>
        <w:tc>
          <w:tcPr>
            <w:tcW w:w="2718" w:type="dxa"/>
          </w:tcPr>
          <w:p w14:paraId="39DB00A8"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21B4FB7C"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37207E58"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749BB594"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1491F723"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3EC2C3AB"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5A843375" w14:textId="77777777" w:rsidTr="00494BA7">
        <w:tblPrEx>
          <w:tblBorders>
            <w:top w:val="none" w:sz="0" w:space="0" w:color="auto"/>
          </w:tblBorders>
        </w:tblPrEx>
        <w:trPr>
          <w:trHeight w:hRule="exact" w:val="302"/>
        </w:trPr>
        <w:tc>
          <w:tcPr>
            <w:tcW w:w="2718" w:type="dxa"/>
            <w:vMerge w:val="restart"/>
          </w:tcPr>
          <w:p w14:paraId="3D9ECC8C" w14:textId="2AFC5E0E" w:rsidR="00135FAC" w:rsidRPr="006A4FDF" w:rsidRDefault="00135FAC" w:rsidP="00AD5437">
            <w:pPr>
              <w:autoSpaceDE w:val="0"/>
              <w:autoSpaceDN w:val="0"/>
              <w:adjustRightInd w:val="0"/>
              <w:rPr>
                <w:rFonts w:eastAsia="MS Mincho"/>
                <w:color w:val="000000"/>
                <w:sz w:val="24"/>
                <w:szCs w:val="24"/>
              </w:rPr>
            </w:pPr>
            <w:r w:rsidRPr="00AD5437">
              <w:rPr>
                <w:rFonts w:eastAsia="MS Mincho"/>
                <w:color w:val="000000"/>
                <w:sz w:val="24"/>
                <w:szCs w:val="24"/>
              </w:rPr>
              <w:t>β</w:t>
            </w:r>
            <w:r w:rsidRPr="00AD5437">
              <w:rPr>
                <w:rFonts w:eastAsia="MS Mincho"/>
                <w:color w:val="000000"/>
                <w:sz w:val="24"/>
                <w:szCs w:val="24"/>
                <w:vertAlign w:val="subscript"/>
              </w:rPr>
              <w:t>3</w:t>
            </w:r>
            <w:r w:rsidRPr="00AD5437">
              <w:rPr>
                <w:rFonts w:eastAsia="MS Mincho"/>
                <w:color w:val="000000"/>
                <w:sz w:val="24"/>
                <w:szCs w:val="24"/>
              </w:rPr>
              <w:t xml:space="preserve"> = Post BW</w:t>
            </w:r>
            <w:r w:rsidR="00AD5437" w:rsidRPr="00AD5437">
              <w:rPr>
                <w:rFonts w:eastAsia="MS Mincho"/>
                <w:color w:val="000000"/>
                <w:sz w:val="24"/>
                <w:szCs w:val="24"/>
              </w:rPr>
              <w:t xml:space="preserve"> * Intensity1*</w:t>
            </w:r>
            <w:r w:rsidRPr="00AD5437">
              <w:rPr>
                <w:rFonts w:eastAsia="MS Mincho"/>
                <w:color w:val="000000"/>
                <w:sz w:val="24"/>
                <w:szCs w:val="24"/>
              </w:rPr>
              <w:t>Population/Intensity</w:t>
            </w:r>
            <w:r w:rsidRPr="006A4FDF">
              <w:rPr>
                <w:rFonts w:eastAsia="MS Mincho"/>
                <w:color w:val="000000"/>
                <w:sz w:val="24"/>
                <w:szCs w:val="24"/>
              </w:rPr>
              <w:t xml:space="preserve"> 2</w:t>
            </w:r>
          </w:p>
        </w:tc>
        <w:tc>
          <w:tcPr>
            <w:tcW w:w="1328" w:type="dxa"/>
          </w:tcPr>
          <w:p w14:paraId="1019E26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95</w:t>
            </w:r>
          </w:p>
        </w:tc>
        <w:tc>
          <w:tcPr>
            <w:tcW w:w="1328" w:type="dxa"/>
          </w:tcPr>
          <w:p w14:paraId="4C0ECD6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90</w:t>
            </w:r>
          </w:p>
        </w:tc>
        <w:tc>
          <w:tcPr>
            <w:tcW w:w="1329" w:type="dxa"/>
          </w:tcPr>
          <w:p w14:paraId="6EEAAF4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879</w:t>
            </w:r>
          </w:p>
        </w:tc>
        <w:tc>
          <w:tcPr>
            <w:tcW w:w="1328" w:type="dxa"/>
          </w:tcPr>
          <w:p w14:paraId="3C53F05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83</w:t>
            </w:r>
          </w:p>
        </w:tc>
        <w:tc>
          <w:tcPr>
            <w:tcW w:w="1329" w:type="dxa"/>
          </w:tcPr>
          <w:p w14:paraId="7B39266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516</w:t>
            </w:r>
          </w:p>
        </w:tc>
      </w:tr>
      <w:tr w:rsidR="00135FAC" w:rsidRPr="006A4FDF" w14:paraId="111F8D27" w14:textId="77777777" w:rsidTr="00494BA7">
        <w:tblPrEx>
          <w:tblBorders>
            <w:top w:val="none" w:sz="0" w:space="0" w:color="auto"/>
          </w:tblBorders>
        </w:tblPrEx>
        <w:trPr>
          <w:trHeight w:hRule="exact" w:val="302"/>
        </w:trPr>
        <w:tc>
          <w:tcPr>
            <w:tcW w:w="2718" w:type="dxa"/>
            <w:vMerge/>
          </w:tcPr>
          <w:p w14:paraId="1CB7061E"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347274F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997)</w:t>
            </w:r>
          </w:p>
        </w:tc>
        <w:tc>
          <w:tcPr>
            <w:tcW w:w="1328" w:type="dxa"/>
          </w:tcPr>
          <w:p w14:paraId="25FE90F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33)</w:t>
            </w:r>
          </w:p>
        </w:tc>
        <w:tc>
          <w:tcPr>
            <w:tcW w:w="1329" w:type="dxa"/>
          </w:tcPr>
          <w:p w14:paraId="320CD82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38)</w:t>
            </w:r>
          </w:p>
        </w:tc>
        <w:tc>
          <w:tcPr>
            <w:tcW w:w="1328" w:type="dxa"/>
          </w:tcPr>
          <w:p w14:paraId="31CE453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70)</w:t>
            </w:r>
          </w:p>
        </w:tc>
        <w:tc>
          <w:tcPr>
            <w:tcW w:w="1329" w:type="dxa"/>
          </w:tcPr>
          <w:p w14:paraId="5142F78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84)</w:t>
            </w:r>
          </w:p>
        </w:tc>
      </w:tr>
      <w:tr w:rsidR="00135FAC" w:rsidRPr="006A4FDF" w14:paraId="7FCE6AF3" w14:textId="77777777" w:rsidTr="00494BA7">
        <w:tblPrEx>
          <w:tblBorders>
            <w:top w:val="none" w:sz="0" w:space="0" w:color="auto"/>
          </w:tblBorders>
        </w:tblPrEx>
        <w:trPr>
          <w:trHeight w:hRule="exact" w:val="302"/>
        </w:trPr>
        <w:tc>
          <w:tcPr>
            <w:tcW w:w="2718" w:type="dxa"/>
          </w:tcPr>
          <w:p w14:paraId="0276DC1A"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24E67723"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38753B35"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046D214C"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69A30732"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2E57F7E9"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0454C178" w14:textId="77777777" w:rsidTr="00494BA7">
        <w:tblPrEx>
          <w:tblBorders>
            <w:top w:val="none" w:sz="0" w:space="0" w:color="auto"/>
          </w:tblBorders>
        </w:tblPrEx>
        <w:trPr>
          <w:trHeight w:hRule="exact" w:val="302"/>
        </w:trPr>
        <w:tc>
          <w:tcPr>
            <w:tcW w:w="2718" w:type="dxa"/>
          </w:tcPr>
          <w:p w14:paraId="2CE9ED28" w14:textId="77777777" w:rsidR="00135FAC" w:rsidRPr="006A4FDF" w:rsidRDefault="00135FAC" w:rsidP="00494BA7">
            <w:pPr>
              <w:autoSpaceDE w:val="0"/>
              <w:autoSpaceDN w:val="0"/>
              <w:adjustRightInd w:val="0"/>
              <w:rPr>
                <w:rFonts w:eastAsia="MS Mincho"/>
                <w:color w:val="000000"/>
                <w:sz w:val="24"/>
                <w:szCs w:val="24"/>
              </w:rPr>
            </w:pPr>
          </w:p>
        </w:tc>
        <w:tc>
          <w:tcPr>
            <w:tcW w:w="6642" w:type="dxa"/>
            <w:gridSpan w:val="5"/>
            <w:tcBorders>
              <w:bottom w:val="single" w:sz="4" w:space="0" w:color="000000"/>
            </w:tcBorders>
          </w:tcPr>
          <w:p w14:paraId="253BDB3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Differences (Pre BW - post BW)</w:t>
            </w:r>
          </w:p>
        </w:tc>
      </w:tr>
      <w:tr w:rsidR="00135FAC" w:rsidRPr="006A4FDF" w14:paraId="2F4F5538" w14:textId="77777777" w:rsidTr="00494BA7">
        <w:tblPrEx>
          <w:tblBorders>
            <w:top w:val="none" w:sz="0" w:space="0" w:color="auto"/>
          </w:tblBorders>
        </w:tblPrEx>
        <w:trPr>
          <w:trHeight w:hRule="exact" w:val="302"/>
        </w:trPr>
        <w:tc>
          <w:tcPr>
            <w:tcW w:w="2718" w:type="dxa"/>
          </w:tcPr>
          <w:p w14:paraId="428EC3D4"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79FB6E6F"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3DC89109"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5270D1B9"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4D2A7CAC"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71FDC3D9"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7FC70923" w14:textId="77777777" w:rsidTr="00494BA7">
        <w:tblPrEx>
          <w:tblBorders>
            <w:top w:val="none" w:sz="0" w:space="0" w:color="auto"/>
          </w:tblBorders>
        </w:tblPrEx>
        <w:trPr>
          <w:trHeight w:hRule="exact" w:val="302"/>
        </w:trPr>
        <w:tc>
          <w:tcPr>
            <w:tcW w:w="2718" w:type="dxa"/>
          </w:tcPr>
          <w:p w14:paraId="118502B7"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0</w:t>
            </w:r>
          </w:p>
        </w:tc>
        <w:tc>
          <w:tcPr>
            <w:tcW w:w="1328" w:type="dxa"/>
          </w:tcPr>
          <w:p w14:paraId="36C5D0E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616**</w:t>
            </w:r>
          </w:p>
        </w:tc>
        <w:tc>
          <w:tcPr>
            <w:tcW w:w="1328" w:type="dxa"/>
          </w:tcPr>
          <w:p w14:paraId="5DEB8D5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541**</w:t>
            </w:r>
          </w:p>
        </w:tc>
        <w:tc>
          <w:tcPr>
            <w:tcW w:w="1329" w:type="dxa"/>
          </w:tcPr>
          <w:p w14:paraId="3099827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30</w:t>
            </w:r>
          </w:p>
        </w:tc>
        <w:tc>
          <w:tcPr>
            <w:tcW w:w="1328" w:type="dxa"/>
          </w:tcPr>
          <w:p w14:paraId="0C2EFCD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988***</w:t>
            </w:r>
          </w:p>
        </w:tc>
        <w:tc>
          <w:tcPr>
            <w:tcW w:w="1329" w:type="dxa"/>
          </w:tcPr>
          <w:p w14:paraId="01A7071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64</w:t>
            </w:r>
          </w:p>
        </w:tc>
      </w:tr>
      <w:tr w:rsidR="00135FAC" w:rsidRPr="006A4FDF" w14:paraId="56DDEF90" w14:textId="77777777" w:rsidTr="00494BA7">
        <w:tblPrEx>
          <w:tblBorders>
            <w:top w:val="none" w:sz="0" w:space="0" w:color="auto"/>
          </w:tblBorders>
        </w:tblPrEx>
        <w:trPr>
          <w:trHeight w:hRule="exact" w:val="302"/>
        </w:trPr>
        <w:tc>
          <w:tcPr>
            <w:tcW w:w="2718" w:type="dxa"/>
          </w:tcPr>
          <w:p w14:paraId="11B68E7D"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2384F959"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68)</w:t>
            </w:r>
          </w:p>
        </w:tc>
        <w:tc>
          <w:tcPr>
            <w:tcW w:w="1328" w:type="dxa"/>
          </w:tcPr>
          <w:p w14:paraId="3F5E9E0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17)</w:t>
            </w:r>
          </w:p>
        </w:tc>
        <w:tc>
          <w:tcPr>
            <w:tcW w:w="1329" w:type="dxa"/>
          </w:tcPr>
          <w:p w14:paraId="2BE246F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04)</w:t>
            </w:r>
          </w:p>
        </w:tc>
        <w:tc>
          <w:tcPr>
            <w:tcW w:w="1328" w:type="dxa"/>
          </w:tcPr>
          <w:p w14:paraId="22C86CC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49)</w:t>
            </w:r>
          </w:p>
        </w:tc>
        <w:tc>
          <w:tcPr>
            <w:tcW w:w="1329" w:type="dxa"/>
          </w:tcPr>
          <w:p w14:paraId="7E03123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23)</w:t>
            </w:r>
          </w:p>
        </w:tc>
      </w:tr>
      <w:tr w:rsidR="00135FAC" w:rsidRPr="006A4FDF" w14:paraId="31C399C6" w14:textId="77777777" w:rsidTr="00494BA7">
        <w:tblPrEx>
          <w:tblBorders>
            <w:top w:val="none" w:sz="0" w:space="0" w:color="auto"/>
          </w:tblBorders>
        </w:tblPrEx>
        <w:trPr>
          <w:trHeight w:hRule="exact" w:val="302"/>
        </w:trPr>
        <w:tc>
          <w:tcPr>
            <w:tcW w:w="2718" w:type="dxa"/>
          </w:tcPr>
          <w:p w14:paraId="1B3C5AA1"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756D9ADE"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08DB2253"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59C07E60"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48BD19DE"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9963031"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1A701EF0" w14:textId="77777777" w:rsidTr="00494BA7">
        <w:tblPrEx>
          <w:tblBorders>
            <w:top w:val="none" w:sz="0" w:space="0" w:color="auto"/>
          </w:tblBorders>
        </w:tblPrEx>
        <w:trPr>
          <w:trHeight w:hRule="exact" w:val="302"/>
        </w:trPr>
        <w:tc>
          <w:tcPr>
            <w:tcW w:w="2718" w:type="dxa"/>
          </w:tcPr>
          <w:p w14:paraId="37EF0FD4"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0</w:t>
            </w:r>
            <w:r w:rsidRPr="006A4FDF">
              <w:rPr>
                <w:rFonts w:eastAsia="MS Mincho"/>
                <w:color w:val="000000"/>
                <w:sz w:val="24"/>
                <w:szCs w:val="24"/>
              </w:rPr>
              <w:t xml:space="preserve"> + β</w:t>
            </w:r>
            <w:r w:rsidRPr="006A4FDF">
              <w:rPr>
                <w:rFonts w:eastAsia="MS Mincho"/>
                <w:color w:val="000000"/>
                <w:sz w:val="24"/>
                <w:szCs w:val="24"/>
                <w:vertAlign w:val="subscript"/>
              </w:rPr>
              <w:t>1</w:t>
            </w:r>
          </w:p>
        </w:tc>
        <w:tc>
          <w:tcPr>
            <w:tcW w:w="1328" w:type="dxa"/>
          </w:tcPr>
          <w:p w14:paraId="693F1C1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33**</w:t>
            </w:r>
          </w:p>
        </w:tc>
        <w:tc>
          <w:tcPr>
            <w:tcW w:w="1328" w:type="dxa"/>
          </w:tcPr>
          <w:p w14:paraId="35269E8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11***</w:t>
            </w:r>
          </w:p>
        </w:tc>
        <w:tc>
          <w:tcPr>
            <w:tcW w:w="1329" w:type="dxa"/>
          </w:tcPr>
          <w:p w14:paraId="259BEBD9"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59</w:t>
            </w:r>
          </w:p>
        </w:tc>
        <w:tc>
          <w:tcPr>
            <w:tcW w:w="1328" w:type="dxa"/>
          </w:tcPr>
          <w:p w14:paraId="69B398A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884**</w:t>
            </w:r>
          </w:p>
        </w:tc>
        <w:tc>
          <w:tcPr>
            <w:tcW w:w="1329" w:type="dxa"/>
          </w:tcPr>
          <w:p w14:paraId="29F4410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99</w:t>
            </w:r>
          </w:p>
        </w:tc>
      </w:tr>
      <w:tr w:rsidR="00135FAC" w:rsidRPr="006A4FDF" w14:paraId="04BF7ED0" w14:textId="77777777" w:rsidTr="00494BA7">
        <w:tblPrEx>
          <w:tblBorders>
            <w:top w:val="none" w:sz="0" w:space="0" w:color="auto"/>
          </w:tblBorders>
        </w:tblPrEx>
        <w:trPr>
          <w:trHeight w:hRule="exact" w:val="302"/>
        </w:trPr>
        <w:tc>
          <w:tcPr>
            <w:tcW w:w="2718" w:type="dxa"/>
          </w:tcPr>
          <w:p w14:paraId="5A5F8BCB"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1E82C3D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551)</w:t>
            </w:r>
          </w:p>
        </w:tc>
        <w:tc>
          <w:tcPr>
            <w:tcW w:w="1328" w:type="dxa"/>
          </w:tcPr>
          <w:p w14:paraId="199FC17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60)</w:t>
            </w:r>
          </w:p>
        </w:tc>
        <w:tc>
          <w:tcPr>
            <w:tcW w:w="1329" w:type="dxa"/>
          </w:tcPr>
          <w:p w14:paraId="20CD81B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12)</w:t>
            </w:r>
          </w:p>
        </w:tc>
        <w:tc>
          <w:tcPr>
            <w:tcW w:w="1328" w:type="dxa"/>
          </w:tcPr>
          <w:p w14:paraId="06F7208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45)</w:t>
            </w:r>
          </w:p>
        </w:tc>
        <w:tc>
          <w:tcPr>
            <w:tcW w:w="1329" w:type="dxa"/>
          </w:tcPr>
          <w:p w14:paraId="51A6BD7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78)</w:t>
            </w:r>
          </w:p>
        </w:tc>
      </w:tr>
      <w:tr w:rsidR="00135FAC" w:rsidRPr="006A4FDF" w14:paraId="4EEAA680" w14:textId="77777777" w:rsidTr="00494BA7">
        <w:tblPrEx>
          <w:tblBorders>
            <w:top w:val="none" w:sz="0" w:space="0" w:color="auto"/>
          </w:tblBorders>
        </w:tblPrEx>
        <w:trPr>
          <w:trHeight w:hRule="exact" w:val="302"/>
        </w:trPr>
        <w:tc>
          <w:tcPr>
            <w:tcW w:w="2718" w:type="dxa"/>
          </w:tcPr>
          <w:p w14:paraId="4170995A"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17B7D67B"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02ABFCC9"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B0D652B"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6BEED44C"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445368DC"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2D8ACC55" w14:textId="77777777" w:rsidTr="00494BA7">
        <w:tblPrEx>
          <w:tblBorders>
            <w:top w:val="none" w:sz="0" w:space="0" w:color="auto"/>
          </w:tblBorders>
        </w:tblPrEx>
        <w:trPr>
          <w:trHeight w:hRule="exact" w:val="302"/>
        </w:trPr>
        <w:tc>
          <w:tcPr>
            <w:tcW w:w="2718" w:type="dxa"/>
          </w:tcPr>
          <w:p w14:paraId="1B024987"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0</w:t>
            </w:r>
            <w:r w:rsidRPr="006A4FDF">
              <w:rPr>
                <w:rFonts w:eastAsia="MS Mincho"/>
                <w:color w:val="000000"/>
                <w:sz w:val="24"/>
                <w:szCs w:val="24"/>
              </w:rPr>
              <w:t xml:space="preserve"> + β</w:t>
            </w:r>
            <w:r w:rsidRPr="006A4FDF">
              <w:rPr>
                <w:rFonts w:eastAsia="MS Mincho"/>
                <w:color w:val="000000"/>
                <w:sz w:val="24"/>
                <w:szCs w:val="24"/>
                <w:vertAlign w:val="subscript"/>
              </w:rPr>
              <w:t>2</w:t>
            </w:r>
          </w:p>
        </w:tc>
        <w:tc>
          <w:tcPr>
            <w:tcW w:w="1328" w:type="dxa"/>
          </w:tcPr>
          <w:p w14:paraId="41CB8F6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05*</w:t>
            </w:r>
          </w:p>
        </w:tc>
        <w:tc>
          <w:tcPr>
            <w:tcW w:w="1328" w:type="dxa"/>
          </w:tcPr>
          <w:p w14:paraId="3948D6E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934***</w:t>
            </w:r>
          </w:p>
        </w:tc>
        <w:tc>
          <w:tcPr>
            <w:tcW w:w="1329" w:type="dxa"/>
          </w:tcPr>
          <w:p w14:paraId="3A6850A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33</w:t>
            </w:r>
          </w:p>
        </w:tc>
        <w:tc>
          <w:tcPr>
            <w:tcW w:w="1328" w:type="dxa"/>
          </w:tcPr>
          <w:p w14:paraId="4EE9F0A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11*</w:t>
            </w:r>
          </w:p>
        </w:tc>
        <w:tc>
          <w:tcPr>
            <w:tcW w:w="1329" w:type="dxa"/>
          </w:tcPr>
          <w:p w14:paraId="7FC1168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760</w:t>
            </w:r>
          </w:p>
        </w:tc>
      </w:tr>
      <w:tr w:rsidR="00135FAC" w:rsidRPr="006A4FDF" w14:paraId="7DF88FF9" w14:textId="77777777" w:rsidTr="00494BA7">
        <w:tblPrEx>
          <w:tblBorders>
            <w:top w:val="none" w:sz="0" w:space="0" w:color="auto"/>
          </w:tblBorders>
        </w:tblPrEx>
        <w:trPr>
          <w:trHeight w:hRule="exact" w:val="302"/>
        </w:trPr>
        <w:tc>
          <w:tcPr>
            <w:tcW w:w="2718" w:type="dxa"/>
          </w:tcPr>
          <w:p w14:paraId="40CD99D8"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2A93B97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622)</w:t>
            </w:r>
          </w:p>
        </w:tc>
        <w:tc>
          <w:tcPr>
            <w:tcW w:w="1328" w:type="dxa"/>
          </w:tcPr>
          <w:p w14:paraId="003E63A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68)</w:t>
            </w:r>
          </w:p>
        </w:tc>
        <w:tc>
          <w:tcPr>
            <w:tcW w:w="1329" w:type="dxa"/>
          </w:tcPr>
          <w:p w14:paraId="748175D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38)</w:t>
            </w:r>
          </w:p>
        </w:tc>
        <w:tc>
          <w:tcPr>
            <w:tcW w:w="1328" w:type="dxa"/>
          </w:tcPr>
          <w:p w14:paraId="2593F06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28)</w:t>
            </w:r>
          </w:p>
        </w:tc>
        <w:tc>
          <w:tcPr>
            <w:tcW w:w="1329" w:type="dxa"/>
          </w:tcPr>
          <w:p w14:paraId="377AD2D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09)</w:t>
            </w:r>
          </w:p>
        </w:tc>
      </w:tr>
      <w:tr w:rsidR="00135FAC" w:rsidRPr="006A4FDF" w14:paraId="68BA900A" w14:textId="77777777" w:rsidTr="00494BA7">
        <w:tblPrEx>
          <w:tblBorders>
            <w:top w:val="none" w:sz="0" w:space="0" w:color="auto"/>
          </w:tblBorders>
        </w:tblPrEx>
        <w:trPr>
          <w:trHeight w:hRule="exact" w:val="302"/>
        </w:trPr>
        <w:tc>
          <w:tcPr>
            <w:tcW w:w="2718" w:type="dxa"/>
          </w:tcPr>
          <w:p w14:paraId="43B830ED"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0C39DC7A"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22CBE8C6"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03ADAD1B"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38D688A0"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9443539"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1C81E176" w14:textId="77777777" w:rsidTr="00494BA7">
        <w:tblPrEx>
          <w:tblBorders>
            <w:top w:val="none" w:sz="0" w:space="0" w:color="auto"/>
          </w:tblBorders>
        </w:tblPrEx>
        <w:trPr>
          <w:trHeight w:hRule="exact" w:val="302"/>
        </w:trPr>
        <w:tc>
          <w:tcPr>
            <w:tcW w:w="2718" w:type="dxa"/>
          </w:tcPr>
          <w:p w14:paraId="5834C2A6"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0</w:t>
            </w:r>
            <w:r w:rsidRPr="006A4FDF">
              <w:rPr>
                <w:rFonts w:eastAsia="MS Mincho"/>
                <w:color w:val="000000"/>
                <w:sz w:val="24"/>
                <w:szCs w:val="24"/>
              </w:rPr>
              <w:t xml:space="preserve"> + β</w:t>
            </w:r>
            <w:r w:rsidRPr="006A4FDF">
              <w:rPr>
                <w:rFonts w:eastAsia="MS Mincho"/>
                <w:color w:val="000000"/>
                <w:sz w:val="24"/>
                <w:szCs w:val="24"/>
                <w:vertAlign w:val="subscript"/>
              </w:rPr>
              <w:t>1</w:t>
            </w:r>
            <w:r w:rsidRPr="006A4FDF">
              <w:rPr>
                <w:rFonts w:eastAsia="MS Mincho"/>
                <w:color w:val="000000"/>
                <w:sz w:val="24"/>
                <w:szCs w:val="24"/>
              </w:rPr>
              <w:t xml:space="preserve"> + β</w:t>
            </w:r>
            <w:r w:rsidRPr="006A4FDF">
              <w:rPr>
                <w:rFonts w:eastAsia="MS Mincho"/>
                <w:color w:val="000000"/>
                <w:sz w:val="24"/>
                <w:szCs w:val="24"/>
                <w:vertAlign w:val="subscript"/>
              </w:rPr>
              <w:t>2</w:t>
            </w:r>
            <w:r w:rsidRPr="006A4FDF">
              <w:rPr>
                <w:rFonts w:eastAsia="MS Mincho"/>
                <w:color w:val="000000"/>
                <w:sz w:val="24"/>
                <w:szCs w:val="24"/>
              </w:rPr>
              <w:t xml:space="preserve"> + β</w:t>
            </w:r>
            <w:r w:rsidRPr="006A4FDF">
              <w:rPr>
                <w:rFonts w:eastAsia="MS Mincho"/>
                <w:color w:val="000000"/>
                <w:sz w:val="24"/>
                <w:szCs w:val="24"/>
                <w:vertAlign w:val="subscript"/>
              </w:rPr>
              <w:t>3</w:t>
            </w:r>
          </w:p>
        </w:tc>
        <w:tc>
          <w:tcPr>
            <w:tcW w:w="1328" w:type="dxa"/>
          </w:tcPr>
          <w:p w14:paraId="7B1C2D2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702</w:t>
            </w:r>
          </w:p>
        </w:tc>
        <w:tc>
          <w:tcPr>
            <w:tcW w:w="1328" w:type="dxa"/>
          </w:tcPr>
          <w:p w14:paraId="02FDED2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911***</w:t>
            </w:r>
          </w:p>
        </w:tc>
        <w:tc>
          <w:tcPr>
            <w:tcW w:w="1329" w:type="dxa"/>
          </w:tcPr>
          <w:p w14:paraId="627F572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73</w:t>
            </w:r>
          </w:p>
        </w:tc>
        <w:tc>
          <w:tcPr>
            <w:tcW w:w="1328" w:type="dxa"/>
          </w:tcPr>
          <w:p w14:paraId="4A3FE55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28***</w:t>
            </w:r>
          </w:p>
        </w:tc>
        <w:tc>
          <w:tcPr>
            <w:tcW w:w="1329" w:type="dxa"/>
          </w:tcPr>
          <w:p w14:paraId="104E077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630</w:t>
            </w:r>
          </w:p>
        </w:tc>
      </w:tr>
      <w:tr w:rsidR="00135FAC" w:rsidRPr="006A4FDF" w14:paraId="0340852D" w14:textId="77777777" w:rsidTr="00494BA7">
        <w:tblPrEx>
          <w:tblBorders>
            <w:top w:val="none" w:sz="0" w:space="0" w:color="auto"/>
          </w:tblBorders>
        </w:tblPrEx>
        <w:trPr>
          <w:trHeight w:hRule="exact" w:val="302"/>
        </w:trPr>
        <w:tc>
          <w:tcPr>
            <w:tcW w:w="2718" w:type="dxa"/>
          </w:tcPr>
          <w:p w14:paraId="3DB3354C"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1F107EC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539)</w:t>
            </w:r>
          </w:p>
        </w:tc>
        <w:tc>
          <w:tcPr>
            <w:tcW w:w="1328" w:type="dxa"/>
          </w:tcPr>
          <w:p w14:paraId="56DB52E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53)</w:t>
            </w:r>
          </w:p>
        </w:tc>
        <w:tc>
          <w:tcPr>
            <w:tcW w:w="1329" w:type="dxa"/>
          </w:tcPr>
          <w:p w14:paraId="370963B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03)</w:t>
            </w:r>
          </w:p>
        </w:tc>
        <w:tc>
          <w:tcPr>
            <w:tcW w:w="1328" w:type="dxa"/>
          </w:tcPr>
          <w:p w14:paraId="7E43CCA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94)</w:t>
            </w:r>
          </w:p>
        </w:tc>
        <w:tc>
          <w:tcPr>
            <w:tcW w:w="1329" w:type="dxa"/>
          </w:tcPr>
          <w:p w14:paraId="0A0F2D1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48)</w:t>
            </w:r>
          </w:p>
        </w:tc>
      </w:tr>
      <w:tr w:rsidR="00135FAC" w:rsidRPr="006A4FDF" w14:paraId="56CEE261" w14:textId="77777777" w:rsidTr="00494BA7">
        <w:tblPrEx>
          <w:tblBorders>
            <w:top w:val="none" w:sz="0" w:space="0" w:color="auto"/>
          </w:tblBorders>
        </w:tblPrEx>
        <w:trPr>
          <w:trHeight w:hRule="exact" w:val="302"/>
        </w:trPr>
        <w:tc>
          <w:tcPr>
            <w:tcW w:w="2718" w:type="dxa"/>
          </w:tcPr>
          <w:p w14:paraId="5D41B1F7"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3C55276D"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29D65126"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DF3DC66"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2F5AF45F"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4F5DA6A5"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3AD66621" w14:textId="77777777" w:rsidTr="00494BA7">
        <w:tblPrEx>
          <w:tblBorders>
            <w:top w:val="none" w:sz="0" w:space="0" w:color="auto"/>
          </w:tblBorders>
        </w:tblPrEx>
        <w:trPr>
          <w:trHeight w:hRule="exact" w:val="302"/>
        </w:trPr>
        <w:tc>
          <w:tcPr>
            <w:tcW w:w="2718" w:type="dxa"/>
          </w:tcPr>
          <w:p w14:paraId="59CF864B" w14:textId="77777777" w:rsidR="00135FAC" w:rsidRPr="006A4FDF" w:rsidRDefault="00135FAC" w:rsidP="00494BA7">
            <w:pPr>
              <w:autoSpaceDE w:val="0"/>
              <w:autoSpaceDN w:val="0"/>
              <w:adjustRightInd w:val="0"/>
              <w:rPr>
                <w:rFonts w:eastAsia="MS Mincho"/>
                <w:color w:val="000000"/>
                <w:sz w:val="24"/>
                <w:szCs w:val="24"/>
              </w:rPr>
            </w:pPr>
          </w:p>
        </w:tc>
        <w:tc>
          <w:tcPr>
            <w:tcW w:w="6642" w:type="dxa"/>
            <w:gridSpan w:val="5"/>
            <w:tcBorders>
              <w:bottom w:val="single" w:sz="4" w:space="0" w:color="000000"/>
            </w:tcBorders>
          </w:tcPr>
          <w:p w14:paraId="095FCA09"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Difference in Difference</w:t>
            </w:r>
          </w:p>
        </w:tc>
      </w:tr>
      <w:tr w:rsidR="00135FAC" w:rsidRPr="006A4FDF" w14:paraId="182985EB" w14:textId="77777777" w:rsidTr="00494BA7">
        <w:tblPrEx>
          <w:tblBorders>
            <w:top w:val="none" w:sz="0" w:space="0" w:color="auto"/>
          </w:tblBorders>
        </w:tblPrEx>
        <w:trPr>
          <w:trHeight w:hRule="exact" w:val="302"/>
        </w:trPr>
        <w:tc>
          <w:tcPr>
            <w:tcW w:w="2718" w:type="dxa"/>
          </w:tcPr>
          <w:p w14:paraId="4E18D5EE"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29D3F26A"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43079603"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512D233"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0E16B197"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7A7B723"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5855CA74" w14:textId="77777777" w:rsidTr="00494BA7">
        <w:tblPrEx>
          <w:tblBorders>
            <w:top w:val="none" w:sz="0" w:space="0" w:color="auto"/>
          </w:tblBorders>
        </w:tblPrEx>
        <w:trPr>
          <w:trHeight w:hRule="exact" w:val="302"/>
        </w:trPr>
        <w:tc>
          <w:tcPr>
            <w:tcW w:w="2718" w:type="dxa"/>
          </w:tcPr>
          <w:p w14:paraId="0C0357CC"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1</w:t>
            </w:r>
          </w:p>
        </w:tc>
        <w:tc>
          <w:tcPr>
            <w:tcW w:w="1328" w:type="dxa"/>
          </w:tcPr>
          <w:p w14:paraId="774BF54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94***</w:t>
            </w:r>
          </w:p>
        </w:tc>
        <w:tc>
          <w:tcPr>
            <w:tcW w:w="1328" w:type="dxa"/>
          </w:tcPr>
          <w:p w14:paraId="380D0879"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65***</w:t>
            </w:r>
          </w:p>
        </w:tc>
        <w:tc>
          <w:tcPr>
            <w:tcW w:w="1329" w:type="dxa"/>
          </w:tcPr>
          <w:p w14:paraId="670ACA9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28</w:t>
            </w:r>
          </w:p>
        </w:tc>
        <w:tc>
          <w:tcPr>
            <w:tcW w:w="1328" w:type="dxa"/>
          </w:tcPr>
          <w:p w14:paraId="240C063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87***</w:t>
            </w:r>
          </w:p>
        </w:tc>
        <w:tc>
          <w:tcPr>
            <w:tcW w:w="1329" w:type="dxa"/>
          </w:tcPr>
          <w:p w14:paraId="7C5808C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646</w:t>
            </w:r>
          </w:p>
        </w:tc>
      </w:tr>
      <w:tr w:rsidR="00135FAC" w:rsidRPr="006A4FDF" w14:paraId="01DF0DF8" w14:textId="77777777" w:rsidTr="00494BA7">
        <w:tblPrEx>
          <w:tblBorders>
            <w:top w:val="none" w:sz="0" w:space="0" w:color="auto"/>
          </w:tblBorders>
        </w:tblPrEx>
        <w:trPr>
          <w:trHeight w:hRule="exact" w:val="302"/>
        </w:trPr>
        <w:tc>
          <w:tcPr>
            <w:tcW w:w="2718" w:type="dxa"/>
          </w:tcPr>
          <w:p w14:paraId="6E44B042"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5C2AD84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616)</w:t>
            </w:r>
          </w:p>
        </w:tc>
        <w:tc>
          <w:tcPr>
            <w:tcW w:w="1328" w:type="dxa"/>
          </w:tcPr>
          <w:p w14:paraId="72B8D36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28)</w:t>
            </w:r>
          </w:p>
        </w:tc>
        <w:tc>
          <w:tcPr>
            <w:tcW w:w="1329" w:type="dxa"/>
          </w:tcPr>
          <w:p w14:paraId="37939AB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77)</w:t>
            </w:r>
          </w:p>
        </w:tc>
        <w:tc>
          <w:tcPr>
            <w:tcW w:w="1328" w:type="dxa"/>
          </w:tcPr>
          <w:p w14:paraId="34A35F9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25)</w:t>
            </w:r>
          </w:p>
        </w:tc>
        <w:tc>
          <w:tcPr>
            <w:tcW w:w="1329" w:type="dxa"/>
          </w:tcPr>
          <w:p w14:paraId="7A96AFB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46)</w:t>
            </w:r>
          </w:p>
        </w:tc>
      </w:tr>
      <w:tr w:rsidR="00135FAC" w:rsidRPr="006A4FDF" w14:paraId="0A251445" w14:textId="77777777" w:rsidTr="00494BA7">
        <w:tblPrEx>
          <w:tblBorders>
            <w:top w:val="none" w:sz="0" w:space="0" w:color="auto"/>
          </w:tblBorders>
        </w:tblPrEx>
        <w:trPr>
          <w:trHeight w:hRule="exact" w:val="302"/>
        </w:trPr>
        <w:tc>
          <w:tcPr>
            <w:tcW w:w="2718" w:type="dxa"/>
          </w:tcPr>
          <w:p w14:paraId="65278F86"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39B9FCDF"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2F26C4CA"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7D5841AF"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3DDCE1A4"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5DC92F36"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70C52CC7" w14:textId="77777777" w:rsidTr="00494BA7">
        <w:tblPrEx>
          <w:tblBorders>
            <w:top w:val="none" w:sz="0" w:space="0" w:color="auto"/>
          </w:tblBorders>
        </w:tblPrEx>
        <w:trPr>
          <w:trHeight w:hRule="exact" w:val="302"/>
        </w:trPr>
        <w:tc>
          <w:tcPr>
            <w:tcW w:w="2718" w:type="dxa"/>
          </w:tcPr>
          <w:p w14:paraId="4B8752E3"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1</w:t>
            </w:r>
            <w:r w:rsidRPr="006A4FDF">
              <w:rPr>
                <w:rFonts w:eastAsia="MS Mincho"/>
                <w:color w:val="000000"/>
                <w:sz w:val="24"/>
                <w:szCs w:val="24"/>
              </w:rPr>
              <w:t xml:space="preserve"> + β</w:t>
            </w:r>
            <w:r w:rsidRPr="006A4FDF">
              <w:rPr>
                <w:rFonts w:eastAsia="MS Mincho"/>
                <w:color w:val="000000"/>
                <w:sz w:val="24"/>
                <w:szCs w:val="24"/>
                <w:vertAlign w:val="subscript"/>
              </w:rPr>
              <w:t>3</w:t>
            </w:r>
          </w:p>
        </w:tc>
        <w:tc>
          <w:tcPr>
            <w:tcW w:w="1328" w:type="dxa"/>
          </w:tcPr>
          <w:p w14:paraId="2183B4A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75**</w:t>
            </w:r>
          </w:p>
        </w:tc>
        <w:tc>
          <w:tcPr>
            <w:tcW w:w="1328" w:type="dxa"/>
          </w:tcPr>
          <w:p w14:paraId="54B6D4A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84***</w:t>
            </w:r>
          </w:p>
        </w:tc>
        <w:tc>
          <w:tcPr>
            <w:tcW w:w="1329" w:type="dxa"/>
          </w:tcPr>
          <w:p w14:paraId="0509881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404</w:t>
            </w:r>
          </w:p>
        </w:tc>
        <w:tc>
          <w:tcPr>
            <w:tcW w:w="1328" w:type="dxa"/>
          </w:tcPr>
          <w:p w14:paraId="59B6269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169***</w:t>
            </w:r>
          </w:p>
        </w:tc>
        <w:tc>
          <w:tcPr>
            <w:tcW w:w="1329" w:type="dxa"/>
          </w:tcPr>
          <w:p w14:paraId="3BF2E84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130</w:t>
            </w:r>
          </w:p>
        </w:tc>
      </w:tr>
      <w:tr w:rsidR="00135FAC" w:rsidRPr="006A4FDF" w14:paraId="5108EC60" w14:textId="77777777" w:rsidTr="00494BA7">
        <w:tblPrEx>
          <w:tblBorders>
            <w:top w:val="none" w:sz="0" w:space="0" w:color="auto"/>
          </w:tblBorders>
        </w:tblPrEx>
        <w:trPr>
          <w:trHeight w:hRule="exact" w:val="302"/>
        </w:trPr>
        <w:tc>
          <w:tcPr>
            <w:tcW w:w="2718" w:type="dxa"/>
          </w:tcPr>
          <w:p w14:paraId="5753B159"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40C7824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813)</w:t>
            </w:r>
          </w:p>
        </w:tc>
        <w:tc>
          <w:tcPr>
            <w:tcW w:w="1328" w:type="dxa"/>
          </w:tcPr>
          <w:p w14:paraId="40DD49D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45)</w:t>
            </w:r>
          </w:p>
        </w:tc>
        <w:tc>
          <w:tcPr>
            <w:tcW w:w="1329" w:type="dxa"/>
          </w:tcPr>
          <w:p w14:paraId="046770F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77)</w:t>
            </w:r>
          </w:p>
        </w:tc>
        <w:tc>
          <w:tcPr>
            <w:tcW w:w="1328" w:type="dxa"/>
          </w:tcPr>
          <w:p w14:paraId="0F665B4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75)</w:t>
            </w:r>
          </w:p>
        </w:tc>
        <w:tc>
          <w:tcPr>
            <w:tcW w:w="1329" w:type="dxa"/>
          </w:tcPr>
          <w:p w14:paraId="64C768B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515)</w:t>
            </w:r>
          </w:p>
        </w:tc>
      </w:tr>
      <w:tr w:rsidR="00135FAC" w:rsidRPr="006A4FDF" w14:paraId="435CA9F7" w14:textId="77777777" w:rsidTr="00494BA7">
        <w:tblPrEx>
          <w:tblBorders>
            <w:top w:val="none" w:sz="0" w:space="0" w:color="auto"/>
          </w:tblBorders>
        </w:tblPrEx>
        <w:trPr>
          <w:trHeight w:hRule="exact" w:val="302"/>
        </w:trPr>
        <w:tc>
          <w:tcPr>
            <w:tcW w:w="2718" w:type="dxa"/>
          </w:tcPr>
          <w:p w14:paraId="5E610C0B"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4C17F4C9"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4E16A759"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561EE37D"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7A0A0A4C"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6E3A0848"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09CE4BB9" w14:textId="77777777" w:rsidTr="00494BA7">
        <w:tblPrEx>
          <w:tblBorders>
            <w:top w:val="none" w:sz="0" w:space="0" w:color="auto"/>
          </w:tblBorders>
        </w:tblPrEx>
        <w:trPr>
          <w:trHeight w:hRule="exact" w:val="302"/>
        </w:trPr>
        <w:tc>
          <w:tcPr>
            <w:tcW w:w="2718" w:type="dxa"/>
          </w:tcPr>
          <w:p w14:paraId="54F153A7"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2</w:t>
            </w:r>
          </w:p>
        </w:tc>
        <w:tc>
          <w:tcPr>
            <w:tcW w:w="1328" w:type="dxa"/>
          </w:tcPr>
          <w:p w14:paraId="49230F39"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429</w:t>
            </w:r>
          </w:p>
        </w:tc>
        <w:tc>
          <w:tcPr>
            <w:tcW w:w="1328" w:type="dxa"/>
          </w:tcPr>
          <w:p w14:paraId="610BEA9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93***</w:t>
            </w:r>
          </w:p>
        </w:tc>
        <w:tc>
          <w:tcPr>
            <w:tcW w:w="1329" w:type="dxa"/>
          </w:tcPr>
          <w:p w14:paraId="213306A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03**</w:t>
            </w:r>
          </w:p>
        </w:tc>
        <w:tc>
          <w:tcPr>
            <w:tcW w:w="1328" w:type="dxa"/>
          </w:tcPr>
          <w:p w14:paraId="3D94360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577***</w:t>
            </w:r>
          </w:p>
        </w:tc>
        <w:tc>
          <w:tcPr>
            <w:tcW w:w="1329" w:type="dxa"/>
          </w:tcPr>
          <w:p w14:paraId="79E964D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88***</w:t>
            </w:r>
          </w:p>
        </w:tc>
      </w:tr>
      <w:tr w:rsidR="00135FAC" w:rsidRPr="006A4FDF" w14:paraId="7346DD87" w14:textId="77777777" w:rsidTr="00494BA7">
        <w:tblPrEx>
          <w:tblBorders>
            <w:top w:val="none" w:sz="0" w:space="0" w:color="auto"/>
          </w:tblBorders>
        </w:tblPrEx>
        <w:trPr>
          <w:trHeight w:hRule="exact" w:val="302"/>
        </w:trPr>
        <w:tc>
          <w:tcPr>
            <w:tcW w:w="2718" w:type="dxa"/>
          </w:tcPr>
          <w:p w14:paraId="4A3BB3ED"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6F725C0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665)</w:t>
            </w:r>
          </w:p>
        </w:tc>
        <w:tc>
          <w:tcPr>
            <w:tcW w:w="1328" w:type="dxa"/>
          </w:tcPr>
          <w:p w14:paraId="11410C4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19)</w:t>
            </w:r>
          </w:p>
        </w:tc>
        <w:tc>
          <w:tcPr>
            <w:tcW w:w="1329" w:type="dxa"/>
          </w:tcPr>
          <w:p w14:paraId="077FC46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799)</w:t>
            </w:r>
          </w:p>
        </w:tc>
        <w:tc>
          <w:tcPr>
            <w:tcW w:w="1328" w:type="dxa"/>
          </w:tcPr>
          <w:p w14:paraId="4B9E4C0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22)</w:t>
            </w:r>
          </w:p>
        </w:tc>
        <w:tc>
          <w:tcPr>
            <w:tcW w:w="1329" w:type="dxa"/>
          </w:tcPr>
          <w:p w14:paraId="12D7939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938)</w:t>
            </w:r>
          </w:p>
        </w:tc>
      </w:tr>
      <w:tr w:rsidR="00135FAC" w:rsidRPr="006A4FDF" w14:paraId="6CEA7888" w14:textId="77777777" w:rsidTr="00494BA7">
        <w:tblPrEx>
          <w:tblBorders>
            <w:top w:val="none" w:sz="0" w:space="0" w:color="auto"/>
          </w:tblBorders>
        </w:tblPrEx>
        <w:trPr>
          <w:trHeight w:hRule="exact" w:val="302"/>
        </w:trPr>
        <w:tc>
          <w:tcPr>
            <w:tcW w:w="2718" w:type="dxa"/>
          </w:tcPr>
          <w:p w14:paraId="00AD68AD"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1795663A"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597F8D72"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0D62339C"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0B6293BC"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5FCA3F47"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378BAD71" w14:textId="77777777" w:rsidTr="00494BA7">
        <w:tblPrEx>
          <w:tblBorders>
            <w:top w:val="none" w:sz="0" w:space="0" w:color="auto"/>
          </w:tblBorders>
        </w:tblPrEx>
        <w:trPr>
          <w:trHeight w:hRule="exact" w:val="302"/>
        </w:trPr>
        <w:tc>
          <w:tcPr>
            <w:tcW w:w="2718" w:type="dxa"/>
          </w:tcPr>
          <w:p w14:paraId="7A1EEF44"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2</w:t>
            </w:r>
            <w:r w:rsidRPr="006A4FDF">
              <w:rPr>
                <w:rFonts w:eastAsia="MS Mincho"/>
                <w:color w:val="000000"/>
                <w:sz w:val="24"/>
                <w:szCs w:val="24"/>
              </w:rPr>
              <w:t xml:space="preserve"> + β</w:t>
            </w:r>
            <w:r w:rsidRPr="006A4FDF">
              <w:rPr>
                <w:rFonts w:eastAsia="MS Mincho"/>
                <w:color w:val="000000"/>
                <w:sz w:val="24"/>
                <w:szCs w:val="24"/>
                <w:vertAlign w:val="subscript"/>
              </w:rPr>
              <w:t>3</w:t>
            </w:r>
          </w:p>
        </w:tc>
        <w:tc>
          <w:tcPr>
            <w:tcW w:w="1328" w:type="dxa"/>
          </w:tcPr>
          <w:p w14:paraId="0FCDF94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624</w:t>
            </w:r>
          </w:p>
        </w:tc>
        <w:tc>
          <w:tcPr>
            <w:tcW w:w="1328" w:type="dxa"/>
          </w:tcPr>
          <w:p w14:paraId="6BE07F6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03***</w:t>
            </w:r>
          </w:p>
        </w:tc>
        <w:tc>
          <w:tcPr>
            <w:tcW w:w="1329" w:type="dxa"/>
          </w:tcPr>
          <w:p w14:paraId="1E84096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15</w:t>
            </w:r>
          </w:p>
        </w:tc>
        <w:tc>
          <w:tcPr>
            <w:tcW w:w="1328" w:type="dxa"/>
          </w:tcPr>
          <w:p w14:paraId="4A6A7C3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394***</w:t>
            </w:r>
          </w:p>
        </w:tc>
        <w:tc>
          <w:tcPr>
            <w:tcW w:w="1329" w:type="dxa"/>
          </w:tcPr>
          <w:p w14:paraId="722CB0E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236</w:t>
            </w:r>
          </w:p>
        </w:tc>
      </w:tr>
      <w:tr w:rsidR="00135FAC" w:rsidRPr="006A4FDF" w14:paraId="0A6B80F7" w14:textId="77777777" w:rsidTr="00494BA7">
        <w:tblPrEx>
          <w:tblBorders>
            <w:top w:val="none" w:sz="0" w:space="0" w:color="auto"/>
          </w:tblBorders>
        </w:tblPrEx>
        <w:trPr>
          <w:trHeight w:hRule="exact" w:val="302"/>
        </w:trPr>
        <w:tc>
          <w:tcPr>
            <w:tcW w:w="2718" w:type="dxa"/>
          </w:tcPr>
          <w:p w14:paraId="048996F4"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2D70CC62"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744)</w:t>
            </w:r>
          </w:p>
        </w:tc>
        <w:tc>
          <w:tcPr>
            <w:tcW w:w="1328" w:type="dxa"/>
          </w:tcPr>
          <w:p w14:paraId="5B5D98D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598)</w:t>
            </w:r>
          </w:p>
        </w:tc>
        <w:tc>
          <w:tcPr>
            <w:tcW w:w="1329" w:type="dxa"/>
          </w:tcPr>
          <w:p w14:paraId="30BDC77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12)</w:t>
            </w:r>
          </w:p>
        </w:tc>
        <w:tc>
          <w:tcPr>
            <w:tcW w:w="1328" w:type="dxa"/>
          </w:tcPr>
          <w:p w14:paraId="7B9961F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19)</w:t>
            </w:r>
          </w:p>
        </w:tc>
        <w:tc>
          <w:tcPr>
            <w:tcW w:w="1329" w:type="dxa"/>
          </w:tcPr>
          <w:p w14:paraId="46501CB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59)</w:t>
            </w:r>
          </w:p>
        </w:tc>
      </w:tr>
      <w:tr w:rsidR="00135FAC" w:rsidRPr="006A4FDF" w14:paraId="6A1EB261" w14:textId="77777777" w:rsidTr="00494BA7">
        <w:tblPrEx>
          <w:tblBorders>
            <w:top w:val="none" w:sz="0" w:space="0" w:color="auto"/>
          </w:tblBorders>
        </w:tblPrEx>
        <w:trPr>
          <w:trHeight w:hRule="exact" w:val="302"/>
        </w:trPr>
        <w:tc>
          <w:tcPr>
            <w:tcW w:w="2718" w:type="dxa"/>
          </w:tcPr>
          <w:p w14:paraId="593F3256"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687AE654"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4DE32398"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DD95A75"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367004FC"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027C0028"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476E4EF3" w14:textId="77777777" w:rsidTr="00494BA7">
        <w:tblPrEx>
          <w:tblBorders>
            <w:top w:val="none" w:sz="0" w:space="0" w:color="auto"/>
          </w:tblBorders>
        </w:tblPrEx>
        <w:trPr>
          <w:trHeight w:hRule="exact" w:val="302"/>
        </w:trPr>
        <w:tc>
          <w:tcPr>
            <w:tcW w:w="2718" w:type="dxa"/>
          </w:tcPr>
          <w:p w14:paraId="36AE27C1" w14:textId="77777777" w:rsidR="00135FAC" w:rsidRPr="006A4FDF" w:rsidRDefault="00135FAC" w:rsidP="00494BA7">
            <w:pPr>
              <w:autoSpaceDE w:val="0"/>
              <w:autoSpaceDN w:val="0"/>
              <w:adjustRightInd w:val="0"/>
              <w:rPr>
                <w:rFonts w:eastAsia="MS Mincho"/>
                <w:color w:val="000000"/>
                <w:sz w:val="24"/>
                <w:szCs w:val="24"/>
              </w:rPr>
            </w:pPr>
          </w:p>
        </w:tc>
        <w:tc>
          <w:tcPr>
            <w:tcW w:w="6642" w:type="dxa"/>
            <w:gridSpan w:val="5"/>
            <w:tcBorders>
              <w:bottom w:val="single" w:sz="4" w:space="0" w:color="000000"/>
            </w:tcBorders>
          </w:tcPr>
          <w:p w14:paraId="5237F2E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Triple difference</w:t>
            </w:r>
          </w:p>
        </w:tc>
      </w:tr>
      <w:tr w:rsidR="00135FAC" w:rsidRPr="006A4FDF" w14:paraId="2E0C335C" w14:textId="77777777" w:rsidTr="00494BA7">
        <w:tblPrEx>
          <w:tblBorders>
            <w:top w:val="none" w:sz="0" w:space="0" w:color="auto"/>
          </w:tblBorders>
        </w:tblPrEx>
        <w:trPr>
          <w:trHeight w:hRule="exact" w:val="302"/>
        </w:trPr>
        <w:tc>
          <w:tcPr>
            <w:tcW w:w="2718" w:type="dxa"/>
          </w:tcPr>
          <w:p w14:paraId="6DD7A19B"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045FB5A4"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66C811A5"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2459C235"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Pr>
          <w:p w14:paraId="227C27DF"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Pr>
          <w:p w14:paraId="10126DD5"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4F00CFFC" w14:textId="77777777" w:rsidTr="00494BA7">
        <w:tblPrEx>
          <w:tblBorders>
            <w:top w:val="none" w:sz="0" w:space="0" w:color="auto"/>
          </w:tblBorders>
        </w:tblPrEx>
        <w:trPr>
          <w:trHeight w:hRule="exact" w:val="302"/>
        </w:trPr>
        <w:tc>
          <w:tcPr>
            <w:tcW w:w="2718" w:type="dxa"/>
          </w:tcPr>
          <w:p w14:paraId="251B25FE"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β</w:t>
            </w:r>
            <w:r w:rsidRPr="006A4FDF">
              <w:rPr>
                <w:rFonts w:eastAsia="MS Mincho"/>
                <w:color w:val="000000"/>
                <w:sz w:val="24"/>
                <w:szCs w:val="24"/>
                <w:vertAlign w:val="subscript"/>
              </w:rPr>
              <w:t>3</w:t>
            </w:r>
          </w:p>
        </w:tc>
        <w:tc>
          <w:tcPr>
            <w:tcW w:w="1328" w:type="dxa"/>
          </w:tcPr>
          <w:p w14:paraId="1D8D456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95</w:t>
            </w:r>
          </w:p>
        </w:tc>
        <w:tc>
          <w:tcPr>
            <w:tcW w:w="1328" w:type="dxa"/>
          </w:tcPr>
          <w:p w14:paraId="4FAB9EB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90</w:t>
            </w:r>
          </w:p>
        </w:tc>
        <w:tc>
          <w:tcPr>
            <w:tcW w:w="1329" w:type="dxa"/>
          </w:tcPr>
          <w:p w14:paraId="05F48B5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879</w:t>
            </w:r>
          </w:p>
        </w:tc>
        <w:tc>
          <w:tcPr>
            <w:tcW w:w="1328" w:type="dxa"/>
          </w:tcPr>
          <w:p w14:paraId="1192D05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83</w:t>
            </w:r>
          </w:p>
        </w:tc>
        <w:tc>
          <w:tcPr>
            <w:tcW w:w="1329" w:type="dxa"/>
          </w:tcPr>
          <w:p w14:paraId="4850635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0516</w:t>
            </w:r>
          </w:p>
        </w:tc>
      </w:tr>
      <w:tr w:rsidR="00135FAC" w:rsidRPr="006A4FDF" w14:paraId="29408282" w14:textId="77777777" w:rsidTr="00494BA7">
        <w:tblPrEx>
          <w:tblBorders>
            <w:top w:val="none" w:sz="0" w:space="0" w:color="auto"/>
          </w:tblBorders>
        </w:tblPrEx>
        <w:trPr>
          <w:trHeight w:hRule="exact" w:val="302"/>
        </w:trPr>
        <w:tc>
          <w:tcPr>
            <w:tcW w:w="2718" w:type="dxa"/>
          </w:tcPr>
          <w:p w14:paraId="6D37D148" w14:textId="77777777" w:rsidR="00135FAC" w:rsidRPr="006A4FDF" w:rsidRDefault="00135FAC" w:rsidP="00494BA7">
            <w:pPr>
              <w:autoSpaceDE w:val="0"/>
              <w:autoSpaceDN w:val="0"/>
              <w:adjustRightInd w:val="0"/>
              <w:rPr>
                <w:rFonts w:eastAsia="MS Mincho"/>
                <w:color w:val="000000"/>
                <w:sz w:val="24"/>
                <w:szCs w:val="24"/>
              </w:rPr>
            </w:pPr>
          </w:p>
        </w:tc>
        <w:tc>
          <w:tcPr>
            <w:tcW w:w="1328" w:type="dxa"/>
          </w:tcPr>
          <w:p w14:paraId="1164B61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997)</w:t>
            </w:r>
          </w:p>
        </w:tc>
        <w:tc>
          <w:tcPr>
            <w:tcW w:w="1328" w:type="dxa"/>
          </w:tcPr>
          <w:p w14:paraId="5FAA387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33)</w:t>
            </w:r>
          </w:p>
        </w:tc>
        <w:tc>
          <w:tcPr>
            <w:tcW w:w="1329" w:type="dxa"/>
          </w:tcPr>
          <w:p w14:paraId="204427B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38)</w:t>
            </w:r>
          </w:p>
        </w:tc>
        <w:tc>
          <w:tcPr>
            <w:tcW w:w="1328" w:type="dxa"/>
          </w:tcPr>
          <w:p w14:paraId="71B430BB"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70)</w:t>
            </w:r>
          </w:p>
        </w:tc>
        <w:tc>
          <w:tcPr>
            <w:tcW w:w="1329" w:type="dxa"/>
          </w:tcPr>
          <w:p w14:paraId="28BE57F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0.0184)</w:t>
            </w:r>
          </w:p>
        </w:tc>
      </w:tr>
      <w:tr w:rsidR="00135FAC" w:rsidRPr="006A4FDF" w14:paraId="366DD7E9" w14:textId="77777777" w:rsidTr="00494BA7">
        <w:tblPrEx>
          <w:tblBorders>
            <w:top w:val="none" w:sz="0" w:space="0" w:color="auto"/>
          </w:tblBorders>
        </w:tblPrEx>
        <w:trPr>
          <w:trHeight w:hRule="exact" w:val="302"/>
        </w:trPr>
        <w:tc>
          <w:tcPr>
            <w:tcW w:w="2718" w:type="dxa"/>
            <w:tcBorders>
              <w:bottom w:val="nil"/>
            </w:tcBorders>
          </w:tcPr>
          <w:p w14:paraId="2ADB736B" w14:textId="77777777" w:rsidR="00135FAC" w:rsidRPr="006A4FDF" w:rsidRDefault="00135FAC" w:rsidP="00494BA7">
            <w:pPr>
              <w:autoSpaceDE w:val="0"/>
              <w:autoSpaceDN w:val="0"/>
              <w:adjustRightInd w:val="0"/>
              <w:rPr>
                <w:rFonts w:eastAsia="MS Mincho"/>
                <w:color w:val="000000"/>
                <w:sz w:val="24"/>
                <w:szCs w:val="24"/>
              </w:rPr>
            </w:pPr>
          </w:p>
        </w:tc>
        <w:tc>
          <w:tcPr>
            <w:tcW w:w="1328" w:type="dxa"/>
            <w:tcBorders>
              <w:bottom w:val="nil"/>
            </w:tcBorders>
          </w:tcPr>
          <w:p w14:paraId="3FE7A092"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Borders>
              <w:bottom w:val="nil"/>
            </w:tcBorders>
          </w:tcPr>
          <w:p w14:paraId="3407CC91"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Borders>
              <w:bottom w:val="nil"/>
            </w:tcBorders>
          </w:tcPr>
          <w:p w14:paraId="2A3FB41D"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Borders>
              <w:bottom w:val="nil"/>
            </w:tcBorders>
          </w:tcPr>
          <w:p w14:paraId="68ED836A"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Borders>
              <w:bottom w:val="nil"/>
            </w:tcBorders>
          </w:tcPr>
          <w:p w14:paraId="7AD77343"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29538D25" w14:textId="77777777" w:rsidTr="00494BA7">
        <w:tblPrEx>
          <w:tblBorders>
            <w:top w:val="none" w:sz="0" w:space="0" w:color="auto"/>
          </w:tblBorders>
        </w:tblPrEx>
        <w:trPr>
          <w:trHeight w:hRule="exact" w:val="302"/>
        </w:trPr>
        <w:tc>
          <w:tcPr>
            <w:tcW w:w="2718" w:type="dxa"/>
            <w:tcBorders>
              <w:bottom w:val="nil"/>
            </w:tcBorders>
          </w:tcPr>
          <w:p w14:paraId="2F00E82D"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County FE</w:t>
            </w:r>
          </w:p>
        </w:tc>
        <w:tc>
          <w:tcPr>
            <w:tcW w:w="1328" w:type="dxa"/>
            <w:tcBorders>
              <w:bottom w:val="nil"/>
            </w:tcBorders>
          </w:tcPr>
          <w:p w14:paraId="50D7DAB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328" w:type="dxa"/>
            <w:tcBorders>
              <w:bottom w:val="nil"/>
            </w:tcBorders>
          </w:tcPr>
          <w:p w14:paraId="03EE8C8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329" w:type="dxa"/>
            <w:tcBorders>
              <w:bottom w:val="nil"/>
            </w:tcBorders>
          </w:tcPr>
          <w:p w14:paraId="7192D08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328" w:type="dxa"/>
            <w:tcBorders>
              <w:bottom w:val="nil"/>
            </w:tcBorders>
          </w:tcPr>
          <w:p w14:paraId="28573DB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329" w:type="dxa"/>
            <w:tcBorders>
              <w:bottom w:val="nil"/>
            </w:tcBorders>
          </w:tcPr>
          <w:p w14:paraId="35E83C06"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r>
      <w:tr w:rsidR="00135FAC" w:rsidRPr="006A4FDF" w14:paraId="3EB7A6DE" w14:textId="77777777" w:rsidTr="00494BA7">
        <w:tblPrEx>
          <w:tblBorders>
            <w:top w:val="none" w:sz="0" w:space="0" w:color="auto"/>
          </w:tblBorders>
        </w:tblPrEx>
        <w:trPr>
          <w:trHeight w:hRule="exact" w:val="302"/>
        </w:trPr>
        <w:tc>
          <w:tcPr>
            <w:tcW w:w="2718" w:type="dxa"/>
            <w:tcBorders>
              <w:bottom w:val="nil"/>
            </w:tcBorders>
          </w:tcPr>
          <w:p w14:paraId="055A8B8D"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Year FE</w:t>
            </w:r>
          </w:p>
        </w:tc>
        <w:tc>
          <w:tcPr>
            <w:tcW w:w="1328" w:type="dxa"/>
            <w:tcBorders>
              <w:bottom w:val="nil"/>
            </w:tcBorders>
          </w:tcPr>
          <w:p w14:paraId="7DA86228"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328" w:type="dxa"/>
            <w:tcBorders>
              <w:bottom w:val="nil"/>
            </w:tcBorders>
          </w:tcPr>
          <w:p w14:paraId="3FCA92BD"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329" w:type="dxa"/>
            <w:tcBorders>
              <w:bottom w:val="nil"/>
            </w:tcBorders>
          </w:tcPr>
          <w:p w14:paraId="596C4063"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328" w:type="dxa"/>
            <w:tcBorders>
              <w:bottom w:val="nil"/>
            </w:tcBorders>
          </w:tcPr>
          <w:p w14:paraId="28EF0D1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c>
          <w:tcPr>
            <w:tcW w:w="1329" w:type="dxa"/>
            <w:tcBorders>
              <w:bottom w:val="nil"/>
            </w:tcBorders>
          </w:tcPr>
          <w:p w14:paraId="75D670F0"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Yes</w:t>
            </w:r>
          </w:p>
        </w:tc>
      </w:tr>
      <w:tr w:rsidR="00135FAC" w:rsidRPr="006A4FDF" w14:paraId="57875A6C" w14:textId="77777777" w:rsidTr="00494BA7">
        <w:tblPrEx>
          <w:tblBorders>
            <w:top w:val="none" w:sz="0" w:space="0" w:color="auto"/>
          </w:tblBorders>
        </w:tblPrEx>
        <w:trPr>
          <w:trHeight w:hRule="exact" w:val="302"/>
        </w:trPr>
        <w:tc>
          <w:tcPr>
            <w:tcW w:w="2718" w:type="dxa"/>
            <w:tcBorders>
              <w:bottom w:val="nil"/>
            </w:tcBorders>
          </w:tcPr>
          <w:p w14:paraId="268959E8" w14:textId="77777777" w:rsidR="00135FAC" w:rsidRPr="006A4FDF" w:rsidRDefault="00135FAC" w:rsidP="00494BA7">
            <w:pPr>
              <w:autoSpaceDE w:val="0"/>
              <w:autoSpaceDN w:val="0"/>
              <w:adjustRightInd w:val="0"/>
              <w:rPr>
                <w:rFonts w:eastAsia="MS Mincho"/>
                <w:color w:val="000000"/>
                <w:sz w:val="24"/>
                <w:szCs w:val="24"/>
              </w:rPr>
            </w:pPr>
          </w:p>
        </w:tc>
        <w:tc>
          <w:tcPr>
            <w:tcW w:w="1328" w:type="dxa"/>
            <w:tcBorders>
              <w:bottom w:val="nil"/>
            </w:tcBorders>
          </w:tcPr>
          <w:p w14:paraId="7E4AE927"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Borders>
              <w:bottom w:val="nil"/>
            </w:tcBorders>
          </w:tcPr>
          <w:p w14:paraId="1ADF6F23"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Borders>
              <w:bottom w:val="nil"/>
            </w:tcBorders>
          </w:tcPr>
          <w:p w14:paraId="08B74FD6" w14:textId="77777777" w:rsidR="00135FAC" w:rsidRPr="006A4FDF" w:rsidRDefault="00135FAC" w:rsidP="00494BA7">
            <w:pPr>
              <w:autoSpaceDE w:val="0"/>
              <w:autoSpaceDN w:val="0"/>
              <w:adjustRightInd w:val="0"/>
              <w:jc w:val="center"/>
              <w:rPr>
                <w:rFonts w:eastAsia="MS Mincho"/>
                <w:color w:val="000000"/>
                <w:sz w:val="24"/>
                <w:szCs w:val="24"/>
              </w:rPr>
            </w:pPr>
          </w:p>
        </w:tc>
        <w:tc>
          <w:tcPr>
            <w:tcW w:w="1328" w:type="dxa"/>
            <w:tcBorders>
              <w:bottom w:val="nil"/>
            </w:tcBorders>
          </w:tcPr>
          <w:p w14:paraId="7B7E681B" w14:textId="77777777" w:rsidR="00135FAC" w:rsidRPr="006A4FDF" w:rsidRDefault="00135FAC" w:rsidP="00494BA7">
            <w:pPr>
              <w:autoSpaceDE w:val="0"/>
              <w:autoSpaceDN w:val="0"/>
              <w:adjustRightInd w:val="0"/>
              <w:jc w:val="center"/>
              <w:rPr>
                <w:rFonts w:eastAsia="MS Mincho"/>
                <w:color w:val="000000"/>
                <w:sz w:val="24"/>
                <w:szCs w:val="24"/>
              </w:rPr>
            </w:pPr>
          </w:p>
        </w:tc>
        <w:tc>
          <w:tcPr>
            <w:tcW w:w="1329" w:type="dxa"/>
            <w:tcBorders>
              <w:bottom w:val="nil"/>
            </w:tcBorders>
          </w:tcPr>
          <w:p w14:paraId="3B6CC9D2" w14:textId="77777777" w:rsidR="00135FAC" w:rsidRPr="006A4FDF" w:rsidRDefault="00135FAC" w:rsidP="00494BA7">
            <w:pPr>
              <w:autoSpaceDE w:val="0"/>
              <w:autoSpaceDN w:val="0"/>
              <w:adjustRightInd w:val="0"/>
              <w:jc w:val="center"/>
              <w:rPr>
                <w:rFonts w:eastAsia="MS Mincho"/>
                <w:color w:val="000000"/>
                <w:sz w:val="24"/>
                <w:szCs w:val="24"/>
              </w:rPr>
            </w:pPr>
          </w:p>
        </w:tc>
      </w:tr>
      <w:tr w:rsidR="00135FAC" w:rsidRPr="006A4FDF" w14:paraId="12C0121A" w14:textId="77777777" w:rsidTr="00494BA7">
        <w:trPr>
          <w:trHeight w:hRule="exact" w:val="302"/>
        </w:trPr>
        <w:tc>
          <w:tcPr>
            <w:tcW w:w="2718" w:type="dxa"/>
            <w:tcBorders>
              <w:top w:val="nil"/>
              <w:bottom w:val="nil"/>
            </w:tcBorders>
          </w:tcPr>
          <w:p w14:paraId="7EA4D8F7"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Observations</w:t>
            </w:r>
          </w:p>
        </w:tc>
        <w:tc>
          <w:tcPr>
            <w:tcW w:w="1328" w:type="dxa"/>
            <w:tcBorders>
              <w:top w:val="nil"/>
              <w:bottom w:val="nil"/>
            </w:tcBorders>
          </w:tcPr>
          <w:p w14:paraId="152485FA"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423</w:t>
            </w:r>
          </w:p>
        </w:tc>
        <w:tc>
          <w:tcPr>
            <w:tcW w:w="1328" w:type="dxa"/>
            <w:tcBorders>
              <w:top w:val="nil"/>
              <w:bottom w:val="nil"/>
            </w:tcBorders>
          </w:tcPr>
          <w:p w14:paraId="3534803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846</w:t>
            </w:r>
          </w:p>
        </w:tc>
        <w:tc>
          <w:tcPr>
            <w:tcW w:w="1329" w:type="dxa"/>
            <w:tcBorders>
              <w:top w:val="nil"/>
              <w:bottom w:val="nil"/>
            </w:tcBorders>
          </w:tcPr>
          <w:p w14:paraId="3A289BBF"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846</w:t>
            </w:r>
          </w:p>
        </w:tc>
        <w:tc>
          <w:tcPr>
            <w:tcW w:w="1328" w:type="dxa"/>
            <w:tcBorders>
              <w:top w:val="nil"/>
              <w:bottom w:val="nil"/>
            </w:tcBorders>
          </w:tcPr>
          <w:p w14:paraId="42EBC454"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846</w:t>
            </w:r>
          </w:p>
        </w:tc>
        <w:tc>
          <w:tcPr>
            <w:tcW w:w="1329" w:type="dxa"/>
            <w:tcBorders>
              <w:top w:val="nil"/>
              <w:bottom w:val="nil"/>
            </w:tcBorders>
          </w:tcPr>
          <w:p w14:paraId="69D7B177"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846</w:t>
            </w:r>
          </w:p>
        </w:tc>
      </w:tr>
      <w:tr w:rsidR="00135FAC" w:rsidRPr="006A4FDF" w14:paraId="481AD7A5" w14:textId="77777777" w:rsidTr="00494BA7">
        <w:trPr>
          <w:trHeight w:hRule="exact" w:val="302"/>
        </w:trPr>
        <w:tc>
          <w:tcPr>
            <w:tcW w:w="2718" w:type="dxa"/>
            <w:tcBorders>
              <w:top w:val="nil"/>
              <w:bottom w:val="single" w:sz="4" w:space="0" w:color="auto"/>
            </w:tcBorders>
          </w:tcPr>
          <w:p w14:paraId="6D832A30" w14:textId="77777777" w:rsidR="00135FAC" w:rsidRPr="006A4FDF" w:rsidRDefault="00135FAC" w:rsidP="00494BA7">
            <w:pPr>
              <w:autoSpaceDE w:val="0"/>
              <w:autoSpaceDN w:val="0"/>
              <w:adjustRightInd w:val="0"/>
              <w:rPr>
                <w:rFonts w:eastAsia="MS Mincho"/>
                <w:color w:val="000000"/>
                <w:sz w:val="24"/>
                <w:szCs w:val="24"/>
              </w:rPr>
            </w:pPr>
            <w:r w:rsidRPr="006A4FDF">
              <w:rPr>
                <w:rFonts w:eastAsia="MS Mincho"/>
                <w:color w:val="000000"/>
                <w:sz w:val="24"/>
                <w:szCs w:val="24"/>
              </w:rPr>
              <w:t>Counties</w:t>
            </w:r>
          </w:p>
        </w:tc>
        <w:tc>
          <w:tcPr>
            <w:tcW w:w="1328" w:type="dxa"/>
            <w:tcBorders>
              <w:top w:val="nil"/>
              <w:bottom w:val="single" w:sz="4" w:space="0" w:color="auto"/>
            </w:tcBorders>
          </w:tcPr>
          <w:p w14:paraId="5BF65CDC"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c>
          <w:tcPr>
            <w:tcW w:w="1328" w:type="dxa"/>
            <w:tcBorders>
              <w:top w:val="nil"/>
              <w:bottom w:val="single" w:sz="4" w:space="0" w:color="auto"/>
            </w:tcBorders>
          </w:tcPr>
          <w:p w14:paraId="155553A5"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c>
          <w:tcPr>
            <w:tcW w:w="1329" w:type="dxa"/>
            <w:tcBorders>
              <w:top w:val="nil"/>
              <w:bottom w:val="single" w:sz="4" w:space="0" w:color="auto"/>
            </w:tcBorders>
          </w:tcPr>
          <w:p w14:paraId="05768DC1"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c>
          <w:tcPr>
            <w:tcW w:w="1328" w:type="dxa"/>
            <w:tcBorders>
              <w:top w:val="nil"/>
              <w:bottom w:val="single" w:sz="4" w:space="0" w:color="auto"/>
            </w:tcBorders>
          </w:tcPr>
          <w:p w14:paraId="3028CA0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c>
          <w:tcPr>
            <w:tcW w:w="1329" w:type="dxa"/>
            <w:tcBorders>
              <w:top w:val="nil"/>
              <w:bottom w:val="single" w:sz="4" w:space="0" w:color="auto"/>
            </w:tcBorders>
          </w:tcPr>
          <w:p w14:paraId="27DC439E" w14:textId="77777777" w:rsidR="00135FAC" w:rsidRPr="006A4FDF" w:rsidRDefault="00135FAC" w:rsidP="00494BA7">
            <w:pPr>
              <w:autoSpaceDE w:val="0"/>
              <w:autoSpaceDN w:val="0"/>
              <w:adjustRightInd w:val="0"/>
              <w:jc w:val="center"/>
              <w:rPr>
                <w:rFonts w:eastAsia="MS Mincho"/>
                <w:color w:val="000000"/>
                <w:sz w:val="24"/>
                <w:szCs w:val="24"/>
              </w:rPr>
            </w:pPr>
            <w:r w:rsidRPr="006A4FDF">
              <w:rPr>
                <w:rFonts w:eastAsia="MS Mincho"/>
                <w:color w:val="000000"/>
                <w:sz w:val="24"/>
                <w:szCs w:val="24"/>
              </w:rPr>
              <w:t>141</w:t>
            </w:r>
          </w:p>
        </w:tc>
      </w:tr>
      <w:tr w:rsidR="00135FAC" w:rsidRPr="006A4FDF" w14:paraId="00BF7FB7" w14:textId="77777777" w:rsidTr="00494BA7">
        <w:trPr>
          <w:trHeight w:hRule="exact" w:val="4771"/>
        </w:trPr>
        <w:tc>
          <w:tcPr>
            <w:tcW w:w="9360" w:type="dxa"/>
            <w:gridSpan w:val="6"/>
            <w:tcBorders>
              <w:top w:val="single" w:sz="4" w:space="0" w:color="auto"/>
            </w:tcBorders>
          </w:tcPr>
          <w:p w14:paraId="48CFA736" w14:textId="576B6EB4" w:rsidR="00135FAC" w:rsidRPr="006A4FDF" w:rsidRDefault="00135FAC" w:rsidP="00494BA7">
            <w:pPr>
              <w:autoSpaceDE w:val="0"/>
              <w:autoSpaceDN w:val="0"/>
              <w:adjustRightInd w:val="0"/>
              <w:jc w:val="both"/>
              <w:rPr>
                <w:rFonts w:eastAsia="Times New Roman"/>
                <w:color w:val="000000"/>
                <w:sz w:val="24"/>
                <w:szCs w:val="24"/>
              </w:rPr>
            </w:pPr>
            <w:r w:rsidRPr="006A4FDF">
              <w:rPr>
                <w:rFonts w:eastAsia="MS Mincho"/>
                <w:i/>
                <w:color w:val="000000"/>
                <w:sz w:val="24"/>
                <w:szCs w:val="24"/>
              </w:rPr>
              <w:t>Notes:</w:t>
            </w:r>
            <w:r w:rsidRPr="006A4FDF">
              <w:rPr>
                <w:rFonts w:eastAsia="MS Mincho"/>
                <w:color w:val="000000"/>
                <w:sz w:val="24"/>
                <w:szCs w:val="24"/>
              </w:rPr>
              <w:t xml:space="preserve"> This table reports OLS estimates. </w:t>
            </w:r>
            <w:r w:rsidRPr="006A4FDF">
              <w:rPr>
                <w:rFonts w:eastAsia="Times New Roman"/>
                <w:color w:val="000000"/>
                <w:sz w:val="24"/>
                <w:szCs w:val="24"/>
              </w:rPr>
              <w:t>The unit of observation in column (1) is a county-year cell. The unit of observation in columns (2)-(5) is a county-year-population group cell. Standard errors, reported in parentheses, are clustered at the county-level. Column (1) reports the coefficients from a triple-difference estimation where an indicator for Post BW is interacted with a high pellagra and high cotton indicator. A county is considered a high pellagra county if it was in</w:t>
            </w:r>
            <w:r w:rsidRPr="006A4FDF">
              <w:rPr>
                <w:rFonts w:eastAsia="MS Mincho"/>
                <w:color w:val="000000"/>
                <w:sz w:val="24"/>
                <w:szCs w:val="24"/>
              </w:rPr>
              <w:t xml:space="preserve"> the top 25</w:t>
            </w:r>
            <w:r w:rsidR="00845BB6">
              <w:rPr>
                <w:rFonts w:eastAsia="MS Mincho"/>
                <w:color w:val="000000"/>
                <w:sz w:val="24"/>
                <w:szCs w:val="24"/>
              </w:rPr>
              <w:t xml:space="preserve"> percent</w:t>
            </w:r>
            <w:r w:rsidRPr="006A4FDF">
              <w:rPr>
                <w:rFonts w:eastAsia="MS Mincho"/>
                <w:color w:val="000000"/>
                <w:sz w:val="24"/>
                <w:szCs w:val="24"/>
              </w:rPr>
              <w:t xml:space="preserve"> of the distribution of pellagra death rates in </w:t>
            </w:r>
            <w:r w:rsidR="00412D1F">
              <w:rPr>
                <w:rFonts w:eastAsia="MS Mincho"/>
                <w:color w:val="000000"/>
                <w:sz w:val="24"/>
                <w:szCs w:val="24"/>
              </w:rPr>
              <w:t>North Carolina and South Carolina</w:t>
            </w:r>
            <w:r w:rsidRPr="006A4FDF">
              <w:rPr>
                <w:rFonts w:eastAsia="MS Mincho"/>
                <w:color w:val="000000"/>
                <w:sz w:val="24"/>
                <w:szCs w:val="24"/>
              </w:rPr>
              <w:t xml:space="preserve"> in 1915 and 1916. </w:t>
            </w:r>
            <w:r w:rsidRPr="006A4FDF">
              <w:rPr>
                <w:rFonts w:eastAsia="Times New Roman"/>
                <w:color w:val="000000"/>
                <w:sz w:val="24"/>
                <w:szCs w:val="24"/>
              </w:rPr>
              <w:t>A county is considered a high pellagra cotton if it was in</w:t>
            </w:r>
            <w:r w:rsidRPr="006A4FDF">
              <w:rPr>
                <w:rFonts w:eastAsia="MS Mincho"/>
                <w:color w:val="000000"/>
                <w:sz w:val="24"/>
                <w:szCs w:val="24"/>
              </w:rPr>
              <w:t xml:space="preserve"> the top 25</w:t>
            </w:r>
            <w:r w:rsidR="00845BB6">
              <w:rPr>
                <w:rFonts w:eastAsia="MS Mincho"/>
                <w:color w:val="000000"/>
                <w:sz w:val="24"/>
                <w:szCs w:val="24"/>
              </w:rPr>
              <w:t xml:space="preserve"> percent</w:t>
            </w:r>
            <w:r w:rsidRPr="006A4FDF">
              <w:rPr>
                <w:rFonts w:eastAsia="MS Mincho"/>
                <w:color w:val="000000"/>
                <w:sz w:val="24"/>
                <w:szCs w:val="24"/>
              </w:rPr>
              <w:t xml:space="preserve"> of the distribution </w:t>
            </w:r>
            <w:r w:rsidRPr="006A4FDF">
              <w:rPr>
                <w:rFonts w:eastAsia="Times New Roman"/>
                <w:color w:val="000000"/>
                <w:sz w:val="24"/>
                <w:szCs w:val="24"/>
              </w:rPr>
              <w:t>of cotton acres per capita in 1909. In columns (2)-(5) each county has two observations per year. The first observation is the population of a group that was especially susceptible to pellagra; women 22-44 years of age or children 2-10 years of age. The second observation is the population of the rest of the county that is not a part of the susceptible group. The coefficients in columns (2)-(5) are from a triple-difference estimation where an indicator for Post BW is interacted with a high pellagra or high cotton indicator and an indicator if the observation is for the susceptible population.</w:t>
            </w:r>
          </w:p>
          <w:p w14:paraId="614EAD63" w14:textId="77777777" w:rsidR="00135FAC" w:rsidRPr="006A4FDF" w:rsidRDefault="00135FAC" w:rsidP="00494BA7">
            <w:pPr>
              <w:rPr>
                <w:rFonts w:eastAsia="Cambria"/>
                <w:sz w:val="24"/>
                <w:szCs w:val="24"/>
              </w:rPr>
            </w:pPr>
            <w:r w:rsidRPr="006A4FDF">
              <w:rPr>
                <w:rFonts w:eastAsia="MS Mincho"/>
                <w:color w:val="000000"/>
                <w:sz w:val="24"/>
                <w:szCs w:val="24"/>
              </w:rPr>
              <w:t>* p&lt;0.1, ** p&lt;0.05, *** p&lt;0.01</w:t>
            </w:r>
          </w:p>
          <w:p w14:paraId="225EA8F3" w14:textId="77777777" w:rsidR="00135FAC" w:rsidRPr="006A4FDF" w:rsidRDefault="00135FAC" w:rsidP="00494BA7">
            <w:pPr>
              <w:autoSpaceDE w:val="0"/>
              <w:autoSpaceDN w:val="0"/>
              <w:adjustRightInd w:val="0"/>
              <w:jc w:val="both"/>
              <w:rPr>
                <w:rFonts w:eastAsia="Times New Roman"/>
                <w:color w:val="000000"/>
                <w:sz w:val="24"/>
                <w:szCs w:val="24"/>
              </w:rPr>
            </w:pPr>
          </w:p>
          <w:p w14:paraId="24844107" w14:textId="77777777" w:rsidR="00135FAC" w:rsidRPr="006A4FDF" w:rsidRDefault="00135FAC" w:rsidP="00494BA7">
            <w:pPr>
              <w:autoSpaceDE w:val="0"/>
              <w:autoSpaceDN w:val="0"/>
              <w:adjustRightInd w:val="0"/>
              <w:jc w:val="both"/>
              <w:rPr>
                <w:rFonts w:eastAsia="MS Mincho"/>
                <w:color w:val="000000"/>
                <w:sz w:val="24"/>
                <w:szCs w:val="24"/>
              </w:rPr>
            </w:pPr>
          </w:p>
        </w:tc>
      </w:tr>
    </w:tbl>
    <w:p w14:paraId="4D933E9C" w14:textId="77777777" w:rsidR="00135FAC" w:rsidRPr="006A4FDF" w:rsidRDefault="00135FAC" w:rsidP="00135FAC">
      <w:pPr>
        <w:spacing w:line="480" w:lineRule="auto"/>
        <w:outlineLvl w:val="0"/>
        <w:rPr>
          <w:rFonts w:eastAsia="Cambria"/>
          <w:b/>
          <w:sz w:val="24"/>
          <w:szCs w:val="24"/>
        </w:rPr>
        <w:sectPr w:rsidR="00135FAC" w:rsidRPr="006A4FDF" w:rsidSect="00494BA7">
          <w:pgSz w:w="12240" w:h="15840"/>
          <w:pgMar w:top="1440" w:right="1440" w:bottom="1440" w:left="1440" w:header="720" w:footer="720" w:gutter="0"/>
          <w:cols w:space="720"/>
          <w:docGrid w:linePitch="360"/>
        </w:sectPr>
      </w:pPr>
    </w:p>
    <w:tbl>
      <w:tblPr>
        <w:tblW w:w="12960" w:type="dxa"/>
        <w:jc w:val="center"/>
        <w:tblLayout w:type="fixed"/>
        <w:tblLook w:val="04A0" w:firstRow="1" w:lastRow="0" w:firstColumn="1" w:lastColumn="0" w:noHBand="0" w:noVBand="1"/>
      </w:tblPr>
      <w:tblGrid>
        <w:gridCol w:w="3753"/>
        <w:gridCol w:w="1315"/>
        <w:gridCol w:w="1315"/>
        <w:gridCol w:w="1316"/>
        <w:gridCol w:w="1315"/>
        <w:gridCol w:w="1315"/>
        <w:gridCol w:w="1315"/>
        <w:gridCol w:w="1316"/>
      </w:tblGrid>
      <w:tr w:rsidR="00135FAC" w:rsidRPr="006A4FDF" w14:paraId="38BA0E0B" w14:textId="77777777" w:rsidTr="00494BA7">
        <w:trPr>
          <w:trHeight w:val="348"/>
          <w:jc w:val="center"/>
        </w:trPr>
        <w:tc>
          <w:tcPr>
            <w:tcW w:w="12960" w:type="dxa"/>
            <w:gridSpan w:val="8"/>
            <w:tcBorders>
              <w:top w:val="nil"/>
              <w:left w:val="nil"/>
              <w:bottom w:val="double" w:sz="6" w:space="0" w:color="auto"/>
              <w:right w:val="nil"/>
            </w:tcBorders>
          </w:tcPr>
          <w:p w14:paraId="24D5CA2E" w14:textId="77777777" w:rsidR="00135FAC" w:rsidRPr="006A4FDF" w:rsidRDefault="00135FAC" w:rsidP="00494BA7">
            <w:pPr>
              <w:jc w:val="center"/>
              <w:rPr>
                <w:rFonts w:eastAsia="Times New Roman"/>
                <w:bCs/>
                <w:color w:val="000000"/>
                <w:sz w:val="24"/>
                <w:szCs w:val="24"/>
              </w:rPr>
            </w:pPr>
            <w:r w:rsidRPr="006A4FDF">
              <w:rPr>
                <w:rFonts w:eastAsia="Times New Roman"/>
                <w:bCs/>
                <w:color w:val="000000"/>
                <w:sz w:val="24"/>
                <w:szCs w:val="24"/>
              </w:rPr>
              <w:lastRenderedPageBreak/>
              <w:t>Table A5: Discovery of niacin and fortification laws - state</w:t>
            </w:r>
          </w:p>
        </w:tc>
      </w:tr>
      <w:tr w:rsidR="00135FAC" w:rsidRPr="006A4FDF" w14:paraId="4876EB01" w14:textId="77777777" w:rsidTr="00494BA7">
        <w:trPr>
          <w:trHeight w:val="348"/>
          <w:jc w:val="center"/>
        </w:trPr>
        <w:tc>
          <w:tcPr>
            <w:tcW w:w="3753" w:type="dxa"/>
            <w:tcBorders>
              <w:top w:val="nil"/>
              <w:left w:val="nil"/>
              <w:bottom w:val="nil"/>
              <w:right w:val="nil"/>
            </w:tcBorders>
            <w:shd w:val="clear" w:color="auto" w:fill="auto"/>
            <w:noWrap/>
          </w:tcPr>
          <w:p w14:paraId="54B992D6"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6E430996"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1CD3A446"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7E51D0BE"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23C1F586"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62F4C9C1"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63ECD42B"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0F945469" w14:textId="77777777" w:rsidR="00135FAC" w:rsidRPr="006A4FDF" w:rsidRDefault="00135FAC" w:rsidP="00494BA7">
            <w:pPr>
              <w:jc w:val="center"/>
              <w:rPr>
                <w:rFonts w:eastAsia="Times New Roman"/>
                <w:color w:val="000000"/>
                <w:sz w:val="24"/>
                <w:szCs w:val="24"/>
              </w:rPr>
            </w:pPr>
          </w:p>
        </w:tc>
      </w:tr>
      <w:tr w:rsidR="00135FAC" w:rsidRPr="006A4FDF" w14:paraId="56956D12" w14:textId="77777777" w:rsidTr="00494BA7">
        <w:trPr>
          <w:trHeight w:val="327"/>
          <w:jc w:val="center"/>
        </w:trPr>
        <w:tc>
          <w:tcPr>
            <w:tcW w:w="3753" w:type="dxa"/>
            <w:tcBorders>
              <w:top w:val="nil"/>
              <w:left w:val="nil"/>
              <w:bottom w:val="nil"/>
              <w:right w:val="nil"/>
            </w:tcBorders>
            <w:shd w:val="clear" w:color="auto" w:fill="auto"/>
            <w:noWrap/>
            <w:hideMark/>
          </w:tcPr>
          <w:p w14:paraId="15225B4F" w14:textId="77777777" w:rsidR="00135FAC" w:rsidRPr="006A4FDF" w:rsidRDefault="00135FAC" w:rsidP="00494BA7">
            <w:pPr>
              <w:rPr>
                <w:rFonts w:eastAsia="Times New Roman"/>
                <w:color w:val="000000"/>
                <w:sz w:val="24"/>
                <w:szCs w:val="24"/>
              </w:rPr>
            </w:pPr>
          </w:p>
        </w:tc>
        <w:tc>
          <w:tcPr>
            <w:tcW w:w="1315" w:type="dxa"/>
            <w:tcBorders>
              <w:top w:val="nil"/>
              <w:left w:val="nil"/>
              <w:bottom w:val="single" w:sz="4" w:space="0" w:color="auto"/>
              <w:right w:val="nil"/>
            </w:tcBorders>
          </w:tcPr>
          <w:p w14:paraId="6215A649" w14:textId="77777777" w:rsidR="00135FAC" w:rsidRPr="006A4FDF" w:rsidRDefault="00135FAC" w:rsidP="00494BA7">
            <w:pPr>
              <w:jc w:val="center"/>
              <w:rPr>
                <w:rFonts w:eastAsia="Times New Roman"/>
                <w:color w:val="000000"/>
                <w:sz w:val="24"/>
                <w:szCs w:val="24"/>
              </w:rPr>
            </w:pPr>
          </w:p>
        </w:tc>
        <w:tc>
          <w:tcPr>
            <w:tcW w:w="7892" w:type="dxa"/>
            <w:gridSpan w:val="6"/>
            <w:tcBorders>
              <w:top w:val="nil"/>
              <w:left w:val="nil"/>
              <w:bottom w:val="single" w:sz="4" w:space="0" w:color="auto"/>
              <w:right w:val="nil"/>
            </w:tcBorders>
          </w:tcPr>
          <w:p w14:paraId="73992E62"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log pellagra death rate</w:t>
            </w:r>
          </w:p>
        </w:tc>
      </w:tr>
      <w:tr w:rsidR="00135FAC" w:rsidRPr="006A4FDF" w14:paraId="2B31D6A4" w14:textId="77777777" w:rsidTr="00494BA7">
        <w:trPr>
          <w:trHeight w:val="327"/>
          <w:jc w:val="center"/>
        </w:trPr>
        <w:tc>
          <w:tcPr>
            <w:tcW w:w="3753" w:type="dxa"/>
            <w:tcBorders>
              <w:top w:val="nil"/>
              <w:left w:val="nil"/>
              <w:bottom w:val="single" w:sz="4" w:space="0" w:color="auto"/>
              <w:right w:val="nil"/>
            </w:tcBorders>
            <w:shd w:val="clear" w:color="auto" w:fill="auto"/>
            <w:noWrap/>
          </w:tcPr>
          <w:p w14:paraId="3D8634F7" w14:textId="77777777" w:rsidR="00135FAC" w:rsidRPr="006A4FDF" w:rsidRDefault="00135FAC" w:rsidP="00494BA7">
            <w:pPr>
              <w:rPr>
                <w:rFonts w:eastAsia="Times New Roman"/>
                <w:color w:val="000000"/>
                <w:sz w:val="24"/>
                <w:szCs w:val="24"/>
              </w:rPr>
            </w:pPr>
          </w:p>
        </w:tc>
        <w:tc>
          <w:tcPr>
            <w:tcW w:w="2630" w:type="dxa"/>
            <w:gridSpan w:val="2"/>
            <w:tcBorders>
              <w:top w:val="nil"/>
              <w:left w:val="nil"/>
              <w:bottom w:val="single" w:sz="4" w:space="0" w:color="auto"/>
            </w:tcBorders>
            <w:shd w:val="clear" w:color="auto" w:fill="auto"/>
            <w:noWrap/>
          </w:tcPr>
          <w:p w14:paraId="60AAB102"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934-1941)</w:t>
            </w:r>
          </w:p>
        </w:tc>
        <w:tc>
          <w:tcPr>
            <w:tcW w:w="3946" w:type="dxa"/>
            <w:gridSpan w:val="3"/>
            <w:tcBorders>
              <w:top w:val="nil"/>
              <w:left w:val="nil"/>
              <w:bottom w:val="single" w:sz="4" w:space="0" w:color="auto"/>
            </w:tcBorders>
          </w:tcPr>
          <w:p w14:paraId="0F558C4C"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938-1949)</w:t>
            </w:r>
          </w:p>
        </w:tc>
        <w:tc>
          <w:tcPr>
            <w:tcW w:w="2631" w:type="dxa"/>
            <w:gridSpan w:val="2"/>
            <w:tcBorders>
              <w:top w:val="nil"/>
              <w:left w:val="nil"/>
              <w:bottom w:val="single" w:sz="4" w:space="0" w:color="auto"/>
              <w:right w:val="nil"/>
            </w:tcBorders>
          </w:tcPr>
          <w:p w14:paraId="5FF3E8AB"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934-1949)</w:t>
            </w:r>
          </w:p>
        </w:tc>
      </w:tr>
      <w:tr w:rsidR="00135FAC" w:rsidRPr="006A4FDF" w14:paraId="0222BB42" w14:textId="77777777" w:rsidTr="00494BA7">
        <w:trPr>
          <w:trHeight w:val="327"/>
          <w:jc w:val="center"/>
        </w:trPr>
        <w:tc>
          <w:tcPr>
            <w:tcW w:w="3753" w:type="dxa"/>
            <w:tcBorders>
              <w:top w:val="nil"/>
              <w:left w:val="nil"/>
              <w:bottom w:val="single" w:sz="4" w:space="0" w:color="auto"/>
              <w:right w:val="nil"/>
            </w:tcBorders>
            <w:shd w:val="clear" w:color="auto" w:fill="auto"/>
            <w:noWrap/>
            <w:hideMark/>
          </w:tcPr>
          <w:p w14:paraId="32042859"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 </w:t>
            </w:r>
          </w:p>
        </w:tc>
        <w:tc>
          <w:tcPr>
            <w:tcW w:w="1315" w:type="dxa"/>
            <w:tcBorders>
              <w:top w:val="nil"/>
              <w:left w:val="nil"/>
              <w:bottom w:val="single" w:sz="4" w:space="0" w:color="auto"/>
              <w:right w:val="nil"/>
            </w:tcBorders>
            <w:shd w:val="clear" w:color="auto" w:fill="auto"/>
            <w:noWrap/>
            <w:hideMark/>
          </w:tcPr>
          <w:p w14:paraId="648C9ED8"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w:t>
            </w:r>
          </w:p>
        </w:tc>
        <w:tc>
          <w:tcPr>
            <w:tcW w:w="1315" w:type="dxa"/>
            <w:tcBorders>
              <w:top w:val="nil"/>
              <w:left w:val="nil"/>
              <w:bottom w:val="single" w:sz="4" w:space="0" w:color="auto"/>
            </w:tcBorders>
            <w:shd w:val="clear" w:color="auto" w:fill="auto"/>
            <w:noWrap/>
            <w:hideMark/>
          </w:tcPr>
          <w:p w14:paraId="01B6AD5F"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2)</w:t>
            </w:r>
          </w:p>
        </w:tc>
        <w:tc>
          <w:tcPr>
            <w:tcW w:w="1316" w:type="dxa"/>
            <w:tcBorders>
              <w:top w:val="nil"/>
              <w:left w:val="nil"/>
              <w:bottom w:val="single" w:sz="4" w:space="0" w:color="auto"/>
            </w:tcBorders>
          </w:tcPr>
          <w:p w14:paraId="5825D460"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3)</w:t>
            </w:r>
          </w:p>
        </w:tc>
        <w:tc>
          <w:tcPr>
            <w:tcW w:w="1315" w:type="dxa"/>
            <w:tcBorders>
              <w:top w:val="nil"/>
              <w:left w:val="nil"/>
              <w:bottom w:val="single" w:sz="4" w:space="0" w:color="auto"/>
              <w:right w:val="nil"/>
            </w:tcBorders>
            <w:shd w:val="clear" w:color="auto" w:fill="auto"/>
            <w:noWrap/>
            <w:hideMark/>
          </w:tcPr>
          <w:p w14:paraId="3E514FED"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4)</w:t>
            </w:r>
          </w:p>
        </w:tc>
        <w:tc>
          <w:tcPr>
            <w:tcW w:w="1315" w:type="dxa"/>
            <w:tcBorders>
              <w:top w:val="nil"/>
              <w:left w:val="nil"/>
              <w:bottom w:val="single" w:sz="4" w:space="0" w:color="auto"/>
              <w:right w:val="nil"/>
            </w:tcBorders>
          </w:tcPr>
          <w:p w14:paraId="50741AE7"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5)</w:t>
            </w:r>
          </w:p>
        </w:tc>
        <w:tc>
          <w:tcPr>
            <w:tcW w:w="1315" w:type="dxa"/>
            <w:tcBorders>
              <w:top w:val="nil"/>
              <w:left w:val="nil"/>
              <w:bottom w:val="single" w:sz="4" w:space="0" w:color="auto"/>
              <w:right w:val="nil"/>
            </w:tcBorders>
            <w:shd w:val="clear" w:color="auto" w:fill="auto"/>
            <w:noWrap/>
            <w:hideMark/>
          </w:tcPr>
          <w:p w14:paraId="1138E7AA"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6)</w:t>
            </w:r>
          </w:p>
        </w:tc>
        <w:tc>
          <w:tcPr>
            <w:tcW w:w="1316" w:type="dxa"/>
            <w:tcBorders>
              <w:top w:val="nil"/>
              <w:left w:val="nil"/>
              <w:bottom w:val="single" w:sz="4" w:space="0" w:color="auto"/>
              <w:right w:val="nil"/>
            </w:tcBorders>
          </w:tcPr>
          <w:p w14:paraId="4F1C0CC5"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7)</w:t>
            </w:r>
          </w:p>
        </w:tc>
      </w:tr>
      <w:tr w:rsidR="00135FAC" w:rsidRPr="006A4FDF" w14:paraId="4AF708F4" w14:textId="77777777" w:rsidTr="00494BA7">
        <w:trPr>
          <w:trHeight w:val="327"/>
          <w:jc w:val="center"/>
        </w:trPr>
        <w:tc>
          <w:tcPr>
            <w:tcW w:w="3753" w:type="dxa"/>
            <w:tcBorders>
              <w:top w:val="nil"/>
              <w:left w:val="nil"/>
              <w:bottom w:val="nil"/>
              <w:right w:val="nil"/>
            </w:tcBorders>
            <w:shd w:val="clear" w:color="auto" w:fill="auto"/>
            <w:noWrap/>
            <w:hideMark/>
          </w:tcPr>
          <w:p w14:paraId="097696B7"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2580A5C1"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53639B38"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2F469431"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41AFD9B1"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123F367E"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1E1A356D"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6E804C2B" w14:textId="77777777" w:rsidR="00135FAC" w:rsidRPr="006A4FDF" w:rsidRDefault="00135FAC" w:rsidP="00494BA7">
            <w:pPr>
              <w:jc w:val="center"/>
              <w:rPr>
                <w:rFonts w:eastAsia="Times New Roman"/>
                <w:color w:val="000000"/>
                <w:sz w:val="24"/>
                <w:szCs w:val="24"/>
              </w:rPr>
            </w:pPr>
          </w:p>
        </w:tc>
      </w:tr>
      <w:tr w:rsidR="00135FAC" w:rsidRPr="006A4FDF" w14:paraId="4F8D4489" w14:textId="77777777" w:rsidTr="00494BA7">
        <w:trPr>
          <w:trHeight w:val="327"/>
          <w:jc w:val="center"/>
        </w:trPr>
        <w:tc>
          <w:tcPr>
            <w:tcW w:w="3753" w:type="dxa"/>
            <w:vMerge w:val="restart"/>
            <w:tcBorders>
              <w:top w:val="nil"/>
              <w:left w:val="nil"/>
              <w:bottom w:val="nil"/>
              <w:right w:val="nil"/>
            </w:tcBorders>
            <w:shd w:val="clear" w:color="auto" w:fill="auto"/>
            <w:hideMark/>
          </w:tcPr>
          <w:p w14:paraId="021F51E2"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Post niacin discovery * high pre-niacin pellagra death rate (1928)</w:t>
            </w:r>
          </w:p>
        </w:tc>
        <w:tc>
          <w:tcPr>
            <w:tcW w:w="1315" w:type="dxa"/>
            <w:tcBorders>
              <w:top w:val="nil"/>
              <w:left w:val="nil"/>
              <w:bottom w:val="nil"/>
              <w:right w:val="nil"/>
            </w:tcBorders>
            <w:shd w:val="clear" w:color="auto" w:fill="auto"/>
            <w:noWrap/>
            <w:hideMark/>
          </w:tcPr>
          <w:p w14:paraId="06950B65"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0269</w:t>
            </w:r>
          </w:p>
        </w:tc>
        <w:tc>
          <w:tcPr>
            <w:tcW w:w="1315" w:type="dxa"/>
            <w:tcBorders>
              <w:top w:val="nil"/>
              <w:left w:val="nil"/>
              <w:bottom w:val="nil"/>
              <w:right w:val="nil"/>
            </w:tcBorders>
            <w:shd w:val="clear" w:color="auto" w:fill="auto"/>
            <w:noWrap/>
            <w:hideMark/>
          </w:tcPr>
          <w:p w14:paraId="1EE2CF54"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7E38855F"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5961837C"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0CFE18EC"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0B0EC64B"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0900</w:t>
            </w:r>
          </w:p>
        </w:tc>
        <w:tc>
          <w:tcPr>
            <w:tcW w:w="1316" w:type="dxa"/>
            <w:tcBorders>
              <w:top w:val="nil"/>
              <w:left w:val="nil"/>
              <w:bottom w:val="nil"/>
              <w:right w:val="nil"/>
            </w:tcBorders>
          </w:tcPr>
          <w:p w14:paraId="50D9D355" w14:textId="77777777" w:rsidR="00135FAC" w:rsidRPr="006A4FDF" w:rsidRDefault="00135FAC" w:rsidP="00494BA7">
            <w:pPr>
              <w:jc w:val="center"/>
              <w:rPr>
                <w:rFonts w:eastAsia="Times New Roman"/>
                <w:color w:val="000000"/>
                <w:sz w:val="24"/>
                <w:szCs w:val="24"/>
              </w:rPr>
            </w:pPr>
          </w:p>
        </w:tc>
      </w:tr>
      <w:tr w:rsidR="00135FAC" w:rsidRPr="006A4FDF" w14:paraId="0AC466EF" w14:textId="77777777" w:rsidTr="00494BA7">
        <w:trPr>
          <w:trHeight w:val="327"/>
          <w:jc w:val="center"/>
        </w:trPr>
        <w:tc>
          <w:tcPr>
            <w:tcW w:w="3753" w:type="dxa"/>
            <w:vMerge/>
            <w:tcBorders>
              <w:top w:val="nil"/>
              <w:left w:val="nil"/>
              <w:bottom w:val="nil"/>
              <w:right w:val="nil"/>
            </w:tcBorders>
            <w:hideMark/>
          </w:tcPr>
          <w:p w14:paraId="798B21BE"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699A7E64"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149)</w:t>
            </w:r>
          </w:p>
        </w:tc>
        <w:tc>
          <w:tcPr>
            <w:tcW w:w="1315" w:type="dxa"/>
            <w:tcBorders>
              <w:top w:val="nil"/>
              <w:left w:val="nil"/>
              <w:bottom w:val="nil"/>
              <w:right w:val="nil"/>
            </w:tcBorders>
            <w:shd w:val="clear" w:color="auto" w:fill="auto"/>
            <w:noWrap/>
            <w:hideMark/>
          </w:tcPr>
          <w:p w14:paraId="66EFB2A5"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14A54880"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23DB00D6"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23BBDD46"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79247D80"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148)</w:t>
            </w:r>
          </w:p>
        </w:tc>
        <w:tc>
          <w:tcPr>
            <w:tcW w:w="1316" w:type="dxa"/>
            <w:tcBorders>
              <w:top w:val="nil"/>
              <w:left w:val="nil"/>
              <w:bottom w:val="nil"/>
              <w:right w:val="nil"/>
            </w:tcBorders>
          </w:tcPr>
          <w:p w14:paraId="07EF84C0" w14:textId="77777777" w:rsidR="00135FAC" w:rsidRPr="006A4FDF" w:rsidRDefault="00135FAC" w:rsidP="00494BA7">
            <w:pPr>
              <w:jc w:val="center"/>
              <w:rPr>
                <w:rFonts w:eastAsia="Times New Roman"/>
                <w:color w:val="000000"/>
                <w:sz w:val="24"/>
                <w:szCs w:val="24"/>
              </w:rPr>
            </w:pPr>
          </w:p>
        </w:tc>
      </w:tr>
      <w:tr w:rsidR="00135FAC" w:rsidRPr="006A4FDF" w14:paraId="5A59A277" w14:textId="77777777" w:rsidTr="00494BA7">
        <w:trPr>
          <w:trHeight w:val="327"/>
          <w:jc w:val="center"/>
        </w:trPr>
        <w:tc>
          <w:tcPr>
            <w:tcW w:w="3753" w:type="dxa"/>
            <w:tcBorders>
              <w:top w:val="nil"/>
              <w:left w:val="nil"/>
              <w:bottom w:val="nil"/>
              <w:right w:val="nil"/>
            </w:tcBorders>
            <w:shd w:val="clear" w:color="auto" w:fill="auto"/>
            <w:noWrap/>
            <w:hideMark/>
          </w:tcPr>
          <w:p w14:paraId="2BADA69B"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3FDD6299"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2B1C5CB4"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7A1D260D"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4B49B78F"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6613C615"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1FA30B5E"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4CF7D2AA" w14:textId="77777777" w:rsidR="00135FAC" w:rsidRPr="006A4FDF" w:rsidRDefault="00135FAC" w:rsidP="00494BA7">
            <w:pPr>
              <w:jc w:val="center"/>
              <w:rPr>
                <w:rFonts w:eastAsia="Times New Roman"/>
                <w:color w:val="000000"/>
                <w:sz w:val="24"/>
                <w:szCs w:val="24"/>
              </w:rPr>
            </w:pPr>
          </w:p>
        </w:tc>
      </w:tr>
      <w:tr w:rsidR="00135FAC" w:rsidRPr="006A4FDF" w14:paraId="7AF04A3A" w14:textId="77777777" w:rsidTr="00494BA7">
        <w:trPr>
          <w:trHeight w:val="327"/>
          <w:jc w:val="center"/>
        </w:trPr>
        <w:tc>
          <w:tcPr>
            <w:tcW w:w="3753" w:type="dxa"/>
            <w:vMerge w:val="restart"/>
            <w:tcBorders>
              <w:top w:val="nil"/>
              <w:left w:val="nil"/>
              <w:bottom w:val="nil"/>
              <w:right w:val="nil"/>
            </w:tcBorders>
            <w:shd w:val="clear" w:color="auto" w:fill="auto"/>
            <w:hideMark/>
          </w:tcPr>
          <w:p w14:paraId="3BBA9FD9"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Post niacin disocvery * high pre-niacin cotton acres per capita (1909)</w:t>
            </w:r>
          </w:p>
        </w:tc>
        <w:tc>
          <w:tcPr>
            <w:tcW w:w="1315" w:type="dxa"/>
            <w:tcBorders>
              <w:top w:val="nil"/>
              <w:left w:val="nil"/>
              <w:bottom w:val="nil"/>
              <w:right w:val="nil"/>
            </w:tcBorders>
            <w:shd w:val="clear" w:color="auto" w:fill="auto"/>
            <w:noWrap/>
            <w:hideMark/>
          </w:tcPr>
          <w:p w14:paraId="019321E6"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048834C6"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180</w:t>
            </w:r>
          </w:p>
        </w:tc>
        <w:tc>
          <w:tcPr>
            <w:tcW w:w="1316" w:type="dxa"/>
            <w:tcBorders>
              <w:top w:val="nil"/>
              <w:left w:val="nil"/>
              <w:bottom w:val="nil"/>
              <w:right w:val="nil"/>
            </w:tcBorders>
          </w:tcPr>
          <w:p w14:paraId="785D3697"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2B044011"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5D1A947B"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hideMark/>
          </w:tcPr>
          <w:p w14:paraId="5FBF1763"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40F10F99"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168</w:t>
            </w:r>
          </w:p>
        </w:tc>
      </w:tr>
      <w:tr w:rsidR="00135FAC" w:rsidRPr="006A4FDF" w14:paraId="0C0CF0CE" w14:textId="77777777" w:rsidTr="00494BA7">
        <w:trPr>
          <w:trHeight w:val="327"/>
          <w:jc w:val="center"/>
        </w:trPr>
        <w:tc>
          <w:tcPr>
            <w:tcW w:w="3753" w:type="dxa"/>
            <w:vMerge/>
            <w:tcBorders>
              <w:top w:val="nil"/>
              <w:left w:val="nil"/>
              <w:bottom w:val="nil"/>
              <w:right w:val="nil"/>
            </w:tcBorders>
            <w:hideMark/>
          </w:tcPr>
          <w:p w14:paraId="6F5C979E"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4E316EAD"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596FBA70"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121)</w:t>
            </w:r>
          </w:p>
        </w:tc>
        <w:tc>
          <w:tcPr>
            <w:tcW w:w="1316" w:type="dxa"/>
            <w:tcBorders>
              <w:top w:val="nil"/>
              <w:left w:val="nil"/>
              <w:bottom w:val="nil"/>
              <w:right w:val="nil"/>
            </w:tcBorders>
          </w:tcPr>
          <w:p w14:paraId="2E50417E"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hideMark/>
          </w:tcPr>
          <w:p w14:paraId="57ED3A57"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42E404F4"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hideMark/>
          </w:tcPr>
          <w:p w14:paraId="409EED51"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2C030CC0"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128)</w:t>
            </w:r>
          </w:p>
        </w:tc>
      </w:tr>
      <w:tr w:rsidR="00135FAC" w:rsidRPr="006A4FDF" w14:paraId="2CD3173B" w14:textId="77777777" w:rsidTr="00494BA7">
        <w:trPr>
          <w:trHeight w:val="327"/>
          <w:jc w:val="center"/>
        </w:trPr>
        <w:tc>
          <w:tcPr>
            <w:tcW w:w="3753" w:type="dxa"/>
            <w:tcBorders>
              <w:top w:val="nil"/>
              <w:left w:val="nil"/>
              <w:bottom w:val="nil"/>
              <w:right w:val="nil"/>
            </w:tcBorders>
          </w:tcPr>
          <w:p w14:paraId="677EB426"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02D2012E"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4D84005A"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5C0E50D7"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2C403846"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36BBAC0C"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58C4214C"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773E51C0" w14:textId="77777777" w:rsidR="00135FAC" w:rsidRPr="006A4FDF" w:rsidRDefault="00135FAC" w:rsidP="00494BA7">
            <w:pPr>
              <w:jc w:val="center"/>
              <w:rPr>
                <w:rFonts w:eastAsia="Cambria"/>
                <w:sz w:val="24"/>
                <w:szCs w:val="24"/>
              </w:rPr>
            </w:pPr>
          </w:p>
        </w:tc>
      </w:tr>
      <w:tr w:rsidR="00135FAC" w:rsidRPr="006A4FDF" w14:paraId="77AD5394" w14:textId="77777777" w:rsidTr="00494BA7">
        <w:trPr>
          <w:trHeight w:val="327"/>
          <w:jc w:val="center"/>
        </w:trPr>
        <w:tc>
          <w:tcPr>
            <w:tcW w:w="3753" w:type="dxa"/>
            <w:tcBorders>
              <w:top w:val="nil"/>
              <w:left w:val="nil"/>
              <w:bottom w:val="nil"/>
              <w:right w:val="nil"/>
            </w:tcBorders>
          </w:tcPr>
          <w:p w14:paraId="392EFC3D"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Post fortification law</w:t>
            </w:r>
          </w:p>
        </w:tc>
        <w:tc>
          <w:tcPr>
            <w:tcW w:w="1315" w:type="dxa"/>
            <w:tcBorders>
              <w:top w:val="nil"/>
              <w:left w:val="nil"/>
              <w:bottom w:val="nil"/>
              <w:right w:val="nil"/>
            </w:tcBorders>
            <w:shd w:val="clear" w:color="auto" w:fill="auto"/>
            <w:noWrap/>
          </w:tcPr>
          <w:p w14:paraId="5A8F86C7"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4F32593B"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59961D93" w14:textId="77777777" w:rsidR="00135FAC" w:rsidRPr="006A4FDF" w:rsidRDefault="00135FAC" w:rsidP="00494BA7">
            <w:pPr>
              <w:jc w:val="center"/>
              <w:rPr>
                <w:rFonts w:eastAsia="Cambria"/>
                <w:sz w:val="24"/>
                <w:szCs w:val="24"/>
              </w:rPr>
            </w:pPr>
            <w:r w:rsidRPr="006A4FDF">
              <w:rPr>
                <w:rFonts w:eastAsia="Cambria"/>
                <w:sz w:val="24"/>
                <w:szCs w:val="24"/>
              </w:rPr>
              <w:t>-0.00868**</w:t>
            </w:r>
          </w:p>
        </w:tc>
        <w:tc>
          <w:tcPr>
            <w:tcW w:w="1315" w:type="dxa"/>
            <w:tcBorders>
              <w:top w:val="nil"/>
              <w:left w:val="nil"/>
              <w:bottom w:val="nil"/>
              <w:right w:val="nil"/>
            </w:tcBorders>
            <w:shd w:val="clear" w:color="auto" w:fill="auto"/>
            <w:noWrap/>
          </w:tcPr>
          <w:p w14:paraId="6EF974E1"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00822</w:t>
            </w:r>
          </w:p>
        </w:tc>
        <w:tc>
          <w:tcPr>
            <w:tcW w:w="1315" w:type="dxa"/>
            <w:tcBorders>
              <w:top w:val="nil"/>
              <w:left w:val="nil"/>
              <w:bottom w:val="nil"/>
              <w:right w:val="nil"/>
            </w:tcBorders>
          </w:tcPr>
          <w:p w14:paraId="7305CBD4" w14:textId="77777777" w:rsidR="00135FAC" w:rsidRPr="006A4FDF" w:rsidRDefault="00135FAC" w:rsidP="00494BA7">
            <w:pPr>
              <w:jc w:val="center"/>
              <w:rPr>
                <w:rFonts w:eastAsia="Cambria"/>
                <w:sz w:val="24"/>
                <w:szCs w:val="24"/>
              </w:rPr>
            </w:pPr>
            <w:r w:rsidRPr="006A4FDF">
              <w:rPr>
                <w:rFonts w:eastAsia="Cambria"/>
                <w:sz w:val="24"/>
                <w:szCs w:val="24"/>
              </w:rPr>
              <w:t>-0.00295</w:t>
            </w:r>
          </w:p>
        </w:tc>
        <w:tc>
          <w:tcPr>
            <w:tcW w:w="1315" w:type="dxa"/>
            <w:tcBorders>
              <w:top w:val="nil"/>
              <w:left w:val="nil"/>
              <w:bottom w:val="nil"/>
              <w:right w:val="nil"/>
            </w:tcBorders>
            <w:shd w:val="clear" w:color="auto" w:fill="auto"/>
            <w:noWrap/>
          </w:tcPr>
          <w:p w14:paraId="40697A07" w14:textId="77777777" w:rsidR="00135FAC" w:rsidRPr="006A4FDF" w:rsidRDefault="00135FAC" w:rsidP="00494BA7">
            <w:pPr>
              <w:jc w:val="center"/>
              <w:rPr>
                <w:rFonts w:eastAsia="Cambria"/>
                <w:sz w:val="24"/>
                <w:szCs w:val="24"/>
              </w:rPr>
            </w:pPr>
            <w:r w:rsidRPr="006A4FDF">
              <w:rPr>
                <w:rFonts w:eastAsia="Cambria"/>
                <w:sz w:val="24"/>
                <w:szCs w:val="24"/>
              </w:rPr>
              <w:t>0.000899</w:t>
            </w:r>
          </w:p>
        </w:tc>
        <w:tc>
          <w:tcPr>
            <w:tcW w:w="1316" w:type="dxa"/>
            <w:tcBorders>
              <w:top w:val="nil"/>
              <w:left w:val="nil"/>
              <w:bottom w:val="nil"/>
              <w:right w:val="nil"/>
            </w:tcBorders>
          </w:tcPr>
          <w:p w14:paraId="297B3BAE" w14:textId="77777777" w:rsidR="00135FAC" w:rsidRPr="006A4FDF" w:rsidRDefault="00135FAC" w:rsidP="00494BA7">
            <w:pPr>
              <w:jc w:val="center"/>
              <w:rPr>
                <w:rFonts w:eastAsia="Cambria"/>
                <w:sz w:val="24"/>
                <w:szCs w:val="24"/>
              </w:rPr>
            </w:pPr>
            <w:r w:rsidRPr="006A4FDF">
              <w:rPr>
                <w:rFonts w:eastAsia="Cambria"/>
                <w:sz w:val="24"/>
                <w:szCs w:val="24"/>
              </w:rPr>
              <w:t>-0.00477</w:t>
            </w:r>
          </w:p>
        </w:tc>
      </w:tr>
      <w:tr w:rsidR="00135FAC" w:rsidRPr="006A4FDF" w14:paraId="66C56A4C" w14:textId="77777777" w:rsidTr="00494BA7">
        <w:trPr>
          <w:trHeight w:val="327"/>
          <w:jc w:val="center"/>
        </w:trPr>
        <w:tc>
          <w:tcPr>
            <w:tcW w:w="3753" w:type="dxa"/>
            <w:tcBorders>
              <w:top w:val="nil"/>
              <w:left w:val="nil"/>
              <w:bottom w:val="nil"/>
              <w:right w:val="nil"/>
            </w:tcBorders>
          </w:tcPr>
          <w:p w14:paraId="4F6C5F02"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0B85AE84"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2284A8D0"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564D0981" w14:textId="77777777" w:rsidR="00135FAC" w:rsidRPr="006A4FDF" w:rsidRDefault="00135FAC" w:rsidP="00494BA7">
            <w:pPr>
              <w:jc w:val="center"/>
              <w:rPr>
                <w:rFonts w:eastAsia="Cambria"/>
                <w:sz w:val="24"/>
                <w:szCs w:val="24"/>
              </w:rPr>
            </w:pPr>
            <w:r w:rsidRPr="006A4FDF">
              <w:rPr>
                <w:rFonts w:eastAsia="Cambria"/>
                <w:sz w:val="24"/>
                <w:szCs w:val="24"/>
              </w:rPr>
              <w:t>(0.00343)</w:t>
            </w:r>
          </w:p>
        </w:tc>
        <w:tc>
          <w:tcPr>
            <w:tcW w:w="1315" w:type="dxa"/>
            <w:tcBorders>
              <w:top w:val="nil"/>
              <w:left w:val="nil"/>
              <w:bottom w:val="nil"/>
              <w:right w:val="nil"/>
            </w:tcBorders>
            <w:shd w:val="clear" w:color="auto" w:fill="auto"/>
            <w:noWrap/>
          </w:tcPr>
          <w:p w14:paraId="647280D0"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0549)</w:t>
            </w:r>
          </w:p>
        </w:tc>
        <w:tc>
          <w:tcPr>
            <w:tcW w:w="1315" w:type="dxa"/>
            <w:tcBorders>
              <w:top w:val="nil"/>
              <w:left w:val="nil"/>
              <w:bottom w:val="nil"/>
              <w:right w:val="nil"/>
            </w:tcBorders>
          </w:tcPr>
          <w:p w14:paraId="17C49B6F" w14:textId="77777777" w:rsidR="00135FAC" w:rsidRPr="006A4FDF" w:rsidRDefault="00135FAC" w:rsidP="00494BA7">
            <w:pPr>
              <w:jc w:val="center"/>
              <w:rPr>
                <w:rFonts w:eastAsia="Cambria"/>
                <w:sz w:val="24"/>
                <w:szCs w:val="24"/>
              </w:rPr>
            </w:pPr>
            <w:r w:rsidRPr="006A4FDF">
              <w:rPr>
                <w:rFonts w:eastAsia="Cambria"/>
                <w:sz w:val="24"/>
                <w:szCs w:val="24"/>
              </w:rPr>
              <w:t>(0.00497)</w:t>
            </w:r>
          </w:p>
        </w:tc>
        <w:tc>
          <w:tcPr>
            <w:tcW w:w="1315" w:type="dxa"/>
            <w:tcBorders>
              <w:top w:val="nil"/>
              <w:left w:val="nil"/>
              <w:bottom w:val="nil"/>
              <w:right w:val="nil"/>
            </w:tcBorders>
            <w:shd w:val="clear" w:color="auto" w:fill="auto"/>
            <w:noWrap/>
          </w:tcPr>
          <w:p w14:paraId="6C8BAC11" w14:textId="77777777" w:rsidR="00135FAC" w:rsidRPr="006A4FDF" w:rsidRDefault="00135FAC" w:rsidP="00494BA7">
            <w:pPr>
              <w:jc w:val="center"/>
              <w:rPr>
                <w:rFonts w:eastAsia="Cambria"/>
                <w:sz w:val="24"/>
                <w:szCs w:val="24"/>
              </w:rPr>
            </w:pPr>
            <w:r w:rsidRPr="006A4FDF">
              <w:rPr>
                <w:rFonts w:eastAsia="Cambria"/>
                <w:sz w:val="24"/>
                <w:szCs w:val="24"/>
              </w:rPr>
              <w:t>(0.00659)</w:t>
            </w:r>
          </w:p>
        </w:tc>
        <w:tc>
          <w:tcPr>
            <w:tcW w:w="1316" w:type="dxa"/>
            <w:tcBorders>
              <w:top w:val="nil"/>
              <w:left w:val="nil"/>
              <w:bottom w:val="nil"/>
              <w:right w:val="nil"/>
            </w:tcBorders>
          </w:tcPr>
          <w:p w14:paraId="4554F19A" w14:textId="77777777" w:rsidR="00135FAC" w:rsidRPr="006A4FDF" w:rsidRDefault="00135FAC" w:rsidP="00494BA7">
            <w:pPr>
              <w:jc w:val="center"/>
              <w:rPr>
                <w:rFonts w:eastAsia="Cambria"/>
                <w:sz w:val="24"/>
                <w:szCs w:val="24"/>
              </w:rPr>
            </w:pPr>
            <w:r w:rsidRPr="006A4FDF">
              <w:rPr>
                <w:rFonts w:eastAsia="Cambria"/>
                <w:sz w:val="24"/>
                <w:szCs w:val="24"/>
              </w:rPr>
              <w:t>(0.00469)</w:t>
            </w:r>
          </w:p>
        </w:tc>
      </w:tr>
      <w:tr w:rsidR="00135FAC" w:rsidRPr="006A4FDF" w14:paraId="6AF1E83A" w14:textId="77777777" w:rsidTr="00494BA7">
        <w:trPr>
          <w:trHeight w:val="327"/>
          <w:jc w:val="center"/>
        </w:trPr>
        <w:tc>
          <w:tcPr>
            <w:tcW w:w="3753" w:type="dxa"/>
            <w:tcBorders>
              <w:top w:val="nil"/>
              <w:left w:val="nil"/>
              <w:bottom w:val="nil"/>
              <w:right w:val="nil"/>
            </w:tcBorders>
          </w:tcPr>
          <w:p w14:paraId="3E8BDF25"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16FC59BF"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6A0BBCEA"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5F5B569D"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4E16BDAB"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597733E5"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4D0EABD0"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46E21950" w14:textId="77777777" w:rsidR="00135FAC" w:rsidRPr="006A4FDF" w:rsidRDefault="00135FAC" w:rsidP="00494BA7">
            <w:pPr>
              <w:jc w:val="center"/>
              <w:rPr>
                <w:rFonts w:eastAsia="Cambria"/>
                <w:sz w:val="24"/>
                <w:szCs w:val="24"/>
              </w:rPr>
            </w:pPr>
          </w:p>
        </w:tc>
      </w:tr>
      <w:tr w:rsidR="00135FAC" w:rsidRPr="006A4FDF" w14:paraId="777A3618" w14:textId="77777777" w:rsidTr="00494BA7">
        <w:trPr>
          <w:trHeight w:val="327"/>
          <w:jc w:val="center"/>
        </w:trPr>
        <w:tc>
          <w:tcPr>
            <w:tcW w:w="3753" w:type="dxa"/>
            <w:vMerge w:val="restart"/>
            <w:tcBorders>
              <w:top w:val="nil"/>
              <w:left w:val="nil"/>
              <w:right w:val="nil"/>
            </w:tcBorders>
          </w:tcPr>
          <w:p w14:paraId="5D66F4ED"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Post fortification law * high pre-niacin pellagra death rate (1928)</w:t>
            </w:r>
          </w:p>
        </w:tc>
        <w:tc>
          <w:tcPr>
            <w:tcW w:w="1315" w:type="dxa"/>
            <w:tcBorders>
              <w:top w:val="nil"/>
              <w:left w:val="nil"/>
              <w:bottom w:val="nil"/>
              <w:right w:val="nil"/>
            </w:tcBorders>
            <w:shd w:val="clear" w:color="auto" w:fill="auto"/>
            <w:noWrap/>
          </w:tcPr>
          <w:p w14:paraId="51CF0BAD"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0EFFD50D"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079D081A"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2E4C7FA6"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126</w:t>
            </w:r>
          </w:p>
        </w:tc>
        <w:tc>
          <w:tcPr>
            <w:tcW w:w="1315" w:type="dxa"/>
            <w:tcBorders>
              <w:top w:val="nil"/>
              <w:left w:val="nil"/>
              <w:bottom w:val="nil"/>
              <w:right w:val="nil"/>
            </w:tcBorders>
          </w:tcPr>
          <w:p w14:paraId="47C9D19B"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247AFA08" w14:textId="77777777" w:rsidR="00135FAC" w:rsidRPr="006A4FDF" w:rsidRDefault="00135FAC" w:rsidP="00494BA7">
            <w:pPr>
              <w:jc w:val="center"/>
              <w:rPr>
                <w:rFonts w:eastAsia="Cambria"/>
                <w:sz w:val="24"/>
                <w:szCs w:val="24"/>
              </w:rPr>
            </w:pPr>
            <w:r w:rsidRPr="006A4FDF">
              <w:rPr>
                <w:rFonts w:eastAsia="Cambria"/>
                <w:sz w:val="24"/>
                <w:szCs w:val="24"/>
              </w:rPr>
              <w:t>-0.0169*</w:t>
            </w:r>
          </w:p>
        </w:tc>
        <w:tc>
          <w:tcPr>
            <w:tcW w:w="1316" w:type="dxa"/>
            <w:tcBorders>
              <w:top w:val="nil"/>
              <w:left w:val="nil"/>
              <w:bottom w:val="nil"/>
              <w:right w:val="nil"/>
            </w:tcBorders>
          </w:tcPr>
          <w:p w14:paraId="1CD6CCC4" w14:textId="77777777" w:rsidR="00135FAC" w:rsidRPr="006A4FDF" w:rsidRDefault="00135FAC" w:rsidP="00494BA7">
            <w:pPr>
              <w:jc w:val="center"/>
              <w:rPr>
                <w:rFonts w:eastAsia="Cambria"/>
                <w:sz w:val="24"/>
                <w:szCs w:val="24"/>
              </w:rPr>
            </w:pPr>
          </w:p>
        </w:tc>
      </w:tr>
      <w:tr w:rsidR="00135FAC" w:rsidRPr="006A4FDF" w14:paraId="7B882F9F" w14:textId="77777777" w:rsidTr="00494BA7">
        <w:trPr>
          <w:trHeight w:val="327"/>
          <w:jc w:val="center"/>
        </w:trPr>
        <w:tc>
          <w:tcPr>
            <w:tcW w:w="3753" w:type="dxa"/>
            <w:vMerge/>
            <w:tcBorders>
              <w:left w:val="nil"/>
              <w:bottom w:val="nil"/>
              <w:right w:val="nil"/>
            </w:tcBorders>
          </w:tcPr>
          <w:p w14:paraId="267A2E15"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38469CBE"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07F7F8F2"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4F16202C"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1EDD2409" w14:textId="77777777" w:rsidR="00135FAC" w:rsidRPr="006A4FDF" w:rsidRDefault="00135FAC" w:rsidP="00494BA7">
            <w:pPr>
              <w:jc w:val="center"/>
              <w:rPr>
                <w:rFonts w:eastAsia="Times New Roman"/>
                <w:color w:val="000000"/>
                <w:sz w:val="24"/>
                <w:szCs w:val="24"/>
              </w:rPr>
            </w:pPr>
            <w:r w:rsidRPr="006A4FDF">
              <w:rPr>
                <w:rFonts w:eastAsia="Cambria"/>
                <w:sz w:val="24"/>
                <w:szCs w:val="24"/>
              </w:rPr>
              <w:t>(0.00797)</w:t>
            </w:r>
          </w:p>
        </w:tc>
        <w:tc>
          <w:tcPr>
            <w:tcW w:w="1315" w:type="dxa"/>
            <w:tcBorders>
              <w:top w:val="nil"/>
              <w:left w:val="nil"/>
              <w:bottom w:val="nil"/>
              <w:right w:val="nil"/>
            </w:tcBorders>
          </w:tcPr>
          <w:p w14:paraId="24BC1DE6"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5FD3D5F9" w14:textId="77777777" w:rsidR="00135FAC" w:rsidRPr="006A4FDF" w:rsidRDefault="00135FAC" w:rsidP="00494BA7">
            <w:pPr>
              <w:jc w:val="center"/>
              <w:rPr>
                <w:rFonts w:eastAsia="Cambria"/>
                <w:sz w:val="24"/>
                <w:szCs w:val="24"/>
              </w:rPr>
            </w:pPr>
            <w:r w:rsidRPr="006A4FDF">
              <w:rPr>
                <w:rFonts w:eastAsia="Cambria"/>
                <w:sz w:val="24"/>
                <w:szCs w:val="24"/>
              </w:rPr>
              <w:t>(0.00858)</w:t>
            </w:r>
          </w:p>
        </w:tc>
        <w:tc>
          <w:tcPr>
            <w:tcW w:w="1316" w:type="dxa"/>
            <w:tcBorders>
              <w:top w:val="nil"/>
              <w:left w:val="nil"/>
              <w:bottom w:val="nil"/>
              <w:right w:val="nil"/>
            </w:tcBorders>
          </w:tcPr>
          <w:p w14:paraId="5CC48DFE" w14:textId="77777777" w:rsidR="00135FAC" w:rsidRPr="006A4FDF" w:rsidRDefault="00135FAC" w:rsidP="00494BA7">
            <w:pPr>
              <w:jc w:val="center"/>
              <w:rPr>
                <w:rFonts w:eastAsia="Cambria"/>
                <w:sz w:val="24"/>
                <w:szCs w:val="24"/>
              </w:rPr>
            </w:pPr>
          </w:p>
        </w:tc>
      </w:tr>
      <w:tr w:rsidR="00135FAC" w:rsidRPr="006A4FDF" w14:paraId="50E1C23A" w14:textId="77777777" w:rsidTr="00494BA7">
        <w:trPr>
          <w:trHeight w:val="327"/>
          <w:jc w:val="center"/>
        </w:trPr>
        <w:tc>
          <w:tcPr>
            <w:tcW w:w="3753" w:type="dxa"/>
            <w:tcBorders>
              <w:top w:val="nil"/>
              <w:left w:val="nil"/>
              <w:bottom w:val="nil"/>
              <w:right w:val="nil"/>
            </w:tcBorders>
          </w:tcPr>
          <w:p w14:paraId="3297EB9C"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09369B76"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0EF6C4E7"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2BEC8CE3"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2CE5B86F"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03E1373F"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721112D9"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140CFA0F" w14:textId="77777777" w:rsidR="00135FAC" w:rsidRPr="006A4FDF" w:rsidRDefault="00135FAC" w:rsidP="00494BA7">
            <w:pPr>
              <w:jc w:val="center"/>
              <w:rPr>
                <w:rFonts w:eastAsia="Cambria"/>
                <w:sz w:val="24"/>
                <w:szCs w:val="24"/>
              </w:rPr>
            </w:pPr>
          </w:p>
        </w:tc>
      </w:tr>
      <w:tr w:rsidR="00135FAC" w:rsidRPr="006A4FDF" w14:paraId="16633371" w14:textId="77777777" w:rsidTr="00494BA7">
        <w:trPr>
          <w:trHeight w:val="327"/>
          <w:jc w:val="center"/>
        </w:trPr>
        <w:tc>
          <w:tcPr>
            <w:tcW w:w="3753" w:type="dxa"/>
            <w:vMerge w:val="restart"/>
            <w:tcBorders>
              <w:top w:val="nil"/>
              <w:left w:val="nil"/>
              <w:right w:val="nil"/>
            </w:tcBorders>
          </w:tcPr>
          <w:p w14:paraId="7FE50E6C"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Post fortification law * high pre-niacin cotton acres per capita (1909)</w:t>
            </w:r>
          </w:p>
        </w:tc>
        <w:tc>
          <w:tcPr>
            <w:tcW w:w="1315" w:type="dxa"/>
            <w:tcBorders>
              <w:top w:val="nil"/>
              <w:left w:val="nil"/>
              <w:bottom w:val="nil"/>
              <w:right w:val="nil"/>
            </w:tcBorders>
            <w:shd w:val="clear" w:color="auto" w:fill="auto"/>
            <w:noWrap/>
          </w:tcPr>
          <w:p w14:paraId="11673FE5"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410AF501"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5C6605C6"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50F851AC"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61621E08" w14:textId="77777777" w:rsidR="00135FAC" w:rsidRPr="006A4FDF" w:rsidRDefault="00135FAC" w:rsidP="00494BA7">
            <w:pPr>
              <w:jc w:val="center"/>
              <w:rPr>
                <w:rFonts w:eastAsia="Cambria"/>
                <w:sz w:val="24"/>
                <w:szCs w:val="24"/>
              </w:rPr>
            </w:pPr>
            <w:r w:rsidRPr="006A4FDF">
              <w:rPr>
                <w:rFonts w:eastAsia="Cambria"/>
                <w:sz w:val="24"/>
                <w:szCs w:val="24"/>
              </w:rPr>
              <w:t>-0.00892</w:t>
            </w:r>
          </w:p>
        </w:tc>
        <w:tc>
          <w:tcPr>
            <w:tcW w:w="1315" w:type="dxa"/>
            <w:tcBorders>
              <w:top w:val="nil"/>
              <w:left w:val="nil"/>
              <w:bottom w:val="nil"/>
              <w:right w:val="nil"/>
            </w:tcBorders>
            <w:shd w:val="clear" w:color="auto" w:fill="auto"/>
            <w:noWrap/>
          </w:tcPr>
          <w:p w14:paraId="0C26FDFD"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4EEA87A9" w14:textId="77777777" w:rsidR="00135FAC" w:rsidRPr="006A4FDF" w:rsidRDefault="00135FAC" w:rsidP="00494BA7">
            <w:pPr>
              <w:jc w:val="center"/>
              <w:rPr>
                <w:rFonts w:eastAsia="Cambria"/>
                <w:sz w:val="24"/>
                <w:szCs w:val="24"/>
              </w:rPr>
            </w:pPr>
            <w:r w:rsidRPr="006A4FDF">
              <w:rPr>
                <w:rFonts w:eastAsia="Cambria"/>
                <w:sz w:val="24"/>
                <w:szCs w:val="24"/>
              </w:rPr>
              <w:t>-0.0126*</w:t>
            </w:r>
          </w:p>
        </w:tc>
      </w:tr>
      <w:tr w:rsidR="00135FAC" w:rsidRPr="006A4FDF" w14:paraId="00F65BE8" w14:textId="77777777" w:rsidTr="00494BA7">
        <w:trPr>
          <w:trHeight w:val="327"/>
          <w:jc w:val="center"/>
        </w:trPr>
        <w:tc>
          <w:tcPr>
            <w:tcW w:w="3753" w:type="dxa"/>
            <w:vMerge/>
            <w:tcBorders>
              <w:left w:val="nil"/>
              <w:bottom w:val="nil"/>
              <w:right w:val="nil"/>
            </w:tcBorders>
          </w:tcPr>
          <w:p w14:paraId="76B92FBE"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396986FB"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206C27DF"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704263EF"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3E00C46E"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3E7C8C7F" w14:textId="77777777" w:rsidR="00135FAC" w:rsidRPr="006A4FDF" w:rsidRDefault="00135FAC" w:rsidP="00494BA7">
            <w:pPr>
              <w:jc w:val="center"/>
              <w:rPr>
                <w:rFonts w:eastAsia="Cambria"/>
                <w:sz w:val="24"/>
                <w:szCs w:val="24"/>
              </w:rPr>
            </w:pPr>
            <w:r w:rsidRPr="006A4FDF">
              <w:rPr>
                <w:rFonts w:eastAsia="Cambria"/>
                <w:sz w:val="24"/>
                <w:szCs w:val="24"/>
              </w:rPr>
              <w:t>(0.00793)</w:t>
            </w:r>
          </w:p>
        </w:tc>
        <w:tc>
          <w:tcPr>
            <w:tcW w:w="1315" w:type="dxa"/>
            <w:tcBorders>
              <w:top w:val="nil"/>
              <w:left w:val="nil"/>
              <w:bottom w:val="nil"/>
              <w:right w:val="nil"/>
            </w:tcBorders>
            <w:shd w:val="clear" w:color="auto" w:fill="auto"/>
            <w:noWrap/>
          </w:tcPr>
          <w:p w14:paraId="4B26CA7D"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2A32FBE5" w14:textId="77777777" w:rsidR="00135FAC" w:rsidRPr="006A4FDF" w:rsidRDefault="00135FAC" w:rsidP="00494BA7">
            <w:pPr>
              <w:jc w:val="center"/>
              <w:rPr>
                <w:rFonts w:eastAsia="Cambria"/>
                <w:sz w:val="24"/>
                <w:szCs w:val="24"/>
              </w:rPr>
            </w:pPr>
            <w:r w:rsidRPr="006A4FDF">
              <w:rPr>
                <w:rFonts w:eastAsia="Cambria"/>
                <w:sz w:val="24"/>
                <w:szCs w:val="24"/>
              </w:rPr>
              <w:t>(0.00692)</w:t>
            </w:r>
          </w:p>
        </w:tc>
      </w:tr>
      <w:tr w:rsidR="00135FAC" w:rsidRPr="006A4FDF" w14:paraId="541A8831" w14:textId="77777777" w:rsidTr="00494BA7">
        <w:trPr>
          <w:trHeight w:val="327"/>
          <w:jc w:val="center"/>
        </w:trPr>
        <w:tc>
          <w:tcPr>
            <w:tcW w:w="3753" w:type="dxa"/>
            <w:tcBorders>
              <w:left w:val="nil"/>
              <w:bottom w:val="nil"/>
              <w:right w:val="nil"/>
            </w:tcBorders>
          </w:tcPr>
          <w:p w14:paraId="06309359"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10917C6D"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385F1E53"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341B1D9E"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0F4BFCAF"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71298795" w14:textId="77777777" w:rsidR="00135FAC" w:rsidRPr="006A4FDF" w:rsidRDefault="00135FAC" w:rsidP="00494BA7">
            <w:pPr>
              <w:jc w:val="center"/>
              <w:rPr>
                <w:rFonts w:eastAsia="Cambria"/>
                <w:sz w:val="24"/>
                <w:szCs w:val="24"/>
              </w:rPr>
            </w:pPr>
          </w:p>
        </w:tc>
        <w:tc>
          <w:tcPr>
            <w:tcW w:w="1315" w:type="dxa"/>
            <w:tcBorders>
              <w:top w:val="nil"/>
              <w:left w:val="nil"/>
              <w:bottom w:val="nil"/>
              <w:right w:val="nil"/>
            </w:tcBorders>
            <w:shd w:val="clear" w:color="auto" w:fill="auto"/>
            <w:noWrap/>
          </w:tcPr>
          <w:p w14:paraId="6143604E" w14:textId="77777777" w:rsidR="00135FAC" w:rsidRPr="006A4FDF" w:rsidRDefault="00135FAC" w:rsidP="00494BA7">
            <w:pPr>
              <w:jc w:val="center"/>
              <w:rPr>
                <w:rFonts w:eastAsia="Cambria"/>
                <w:sz w:val="24"/>
                <w:szCs w:val="24"/>
              </w:rPr>
            </w:pPr>
          </w:p>
        </w:tc>
        <w:tc>
          <w:tcPr>
            <w:tcW w:w="1316" w:type="dxa"/>
            <w:tcBorders>
              <w:top w:val="nil"/>
              <w:left w:val="nil"/>
              <w:bottom w:val="nil"/>
              <w:right w:val="nil"/>
            </w:tcBorders>
          </w:tcPr>
          <w:p w14:paraId="70D26FDE" w14:textId="77777777" w:rsidR="00135FAC" w:rsidRPr="006A4FDF" w:rsidRDefault="00135FAC" w:rsidP="00494BA7">
            <w:pPr>
              <w:jc w:val="center"/>
              <w:rPr>
                <w:rFonts w:eastAsia="Cambria"/>
                <w:sz w:val="24"/>
                <w:szCs w:val="24"/>
              </w:rPr>
            </w:pPr>
          </w:p>
        </w:tc>
      </w:tr>
      <w:tr w:rsidR="00135FAC" w:rsidRPr="006A4FDF" w14:paraId="6AB616A2" w14:textId="77777777" w:rsidTr="00494BA7">
        <w:trPr>
          <w:trHeight w:val="327"/>
          <w:jc w:val="center"/>
        </w:trPr>
        <w:tc>
          <w:tcPr>
            <w:tcW w:w="3753" w:type="dxa"/>
            <w:tcBorders>
              <w:top w:val="nil"/>
              <w:left w:val="nil"/>
              <w:bottom w:val="nil"/>
              <w:right w:val="nil"/>
            </w:tcBorders>
            <w:shd w:val="clear" w:color="auto" w:fill="auto"/>
            <w:noWrap/>
            <w:hideMark/>
          </w:tcPr>
          <w:p w14:paraId="18E7930C"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County FE</w:t>
            </w:r>
          </w:p>
        </w:tc>
        <w:tc>
          <w:tcPr>
            <w:tcW w:w="1315" w:type="dxa"/>
            <w:tcBorders>
              <w:top w:val="nil"/>
              <w:left w:val="nil"/>
              <w:bottom w:val="nil"/>
              <w:right w:val="nil"/>
            </w:tcBorders>
            <w:shd w:val="clear" w:color="auto" w:fill="auto"/>
            <w:noWrap/>
            <w:hideMark/>
          </w:tcPr>
          <w:p w14:paraId="070105A2"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4D41DC43"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6" w:type="dxa"/>
            <w:tcBorders>
              <w:top w:val="nil"/>
              <w:left w:val="nil"/>
              <w:bottom w:val="nil"/>
              <w:right w:val="nil"/>
            </w:tcBorders>
          </w:tcPr>
          <w:p w14:paraId="72ABC9F5"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436FB11E"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tcPr>
          <w:p w14:paraId="2EEAA224"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7A5B1B89"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6" w:type="dxa"/>
            <w:tcBorders>
              <w:top w:val="nil"/>
              <w:left w:val="nil"/>
              <w:bottom w:val="nil"/>
              <w:right w:val="nil"/>
            </w:tcBorders>
          </w:tcPr>
          <w:p w14:paraId="143C5C85"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r>
      <w:tr w:rsidR="00135FAC" w:rsidRPr="006A4FDF" w14:paraId="0B7CD8E6" w14:textId="77777777" w:rsidTr="00494BA7">
        <w:trPr>
          <w:trHeight w:val="327"/>
          <w:jc w:val="center"/>
        </w:trPr>
        <w:tc>
          <w:tcPr>
            <w:tcW w:w="3753" w:type="dxa"/>
            <w:tcBorders>
              <w:top w:val="nil"/>
              <w:left w:val="nil"/>
              <w:bottom w:val="nil"/>
              <w:right w:val="nil"/>
            </w:tcBorders>
            <w:shd w:val="clear" w:color="auto" w:fill="auto"/>
            <w:noWrap/>
            <w:hideMark/>
          </w:tcPr>
          <w:p w14:paraId="668F2728"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Year FE</w:t>
            </w:r>
          </w:p>
        </w:tc>
        <w:tc>
          <w:tcPr>
            <w:tcW w:w="1315" w:type="dxa"/>
            <w:tcBorders>
              <w:top w:val="nil"/>
              <w:left w:val="nil"/>
              <w:bottom w:val="nil"/>
              <w:right w:val="nil"/>
            </w:tcBorders>
            <w:shd w:val="clear" w:color="auto" w:fill="auto"/>
            <w:noWrap/>
            <w:hideMark/>
          </w:tcPr>
          <w:p w14:paraId="1CDE0F5C"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0E00107F"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6" w:type="dxa"/>
            <w:tcBorders>
              <w:top w:val="nil"/>
              <w:left w:val="nil"/>
              <w:bottom w:val="nil"/>
              <w:right w:val="nil"/>
            </w:tcBorders>
          </w:tcPr>
          <w:p w14:paraId="338583F9"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2424A4E6"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tcPr>
          <w:p w14:paraId="2CD6E34C"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4ADAA8FC"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6" w:type="dxa"/>
            <w:tcBorders>
              <w:top w:val="nil"/>
              <w:left w:val="nil"/>
              <w:bottom w:val="nil"/>
              <w:right w:val="nil"/>
            </w:tcBorders>
          </w:tcPr>
          <w:p w14:paraId="4191A53C"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r>
      <w:tr w:rsidR="00135FAC" w:rsidRPr="006A4FDF" w14:paraId="692F63DC" w14:textId="77777777" w:rsidTr="00494BA7">
        <w:trPr>
          <w:trHeight w:val="327"/>
          <w:jc w:val="center"/>
        </w:trPr>
        <w:tc>
          <w:tcPr>
            <w:tcW w:w="3753" w:type="dxa"/>
            <w:tcBorders>
              <w:top w:val="nil"/>
              <w:left w:val="nil"/>
              <w:bottom w:val="nil"/>
              <w:right w:val="nil"/>
            </w:tcBorders>
            <w:shd w:val="clear" w:color="auto" w:fill="auto"/>
            <w:noWrap/>
            <w:hideMark/>
          </w:tcPr>
          <w:p w14:paraId="4F99AAD3"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Other controls</w:t>
            </w:r>
          </w:p>
        </w:tc>
        <w:tc>
          <w:tcPr>
            <w:tcW w:w="1315" w:type="dxa"/>
            <w:tcBorders>
              <w:top w:val="nil"/>
              <w:left w:val="nil"/>
              <w:bottom w:val="nil"/>
              <w:right w:val="nil"/>
            </w:tcBorders>
            <w:shd w:val="clear" w:color="auto" w:fill="auto"/>
            <w:noWrap/>
            <w:hideMark/>
          </w:tcPr>
          <w:p w14:paraId="553B2E21"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5A657AC8"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6" w:type="dxa"/>
            <w:tcBorders>
              <w:top w:val="nil"/>
              <w:left w:val="nil"/>
              <w:bottom w:val="nil"/>
              <w:right w:val="nil"/>
            </w:tcBorders>
          </w:tcPr>
          <w:p w14:paraId="02243FD9"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43B21E9B"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tcPr>
          <w:p w14:paraId="234CF1AF"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5" w:type="dxa"/>
            <w:tcBorders>
              <w:top w:val="nil"/>
              <w:left w:val="nil"/>
              <w:bottom w:val="nil"/>
              <w:right w:val="nil"/>
            </w:tcBorders>
            <w:shd w:val="clear" w:color="auto" w:fill="auto"/>
            <w:noWrap/>
            <w:hideMark/>
          </w:tcPr>
          <w:p w14:paraId="59E09B18"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c>
          <w:tcPr>
            <w:tcW w:w="1316" w:type="dxa"/>
            <w:tcBorders>
              <w:top w:val="nil"/>
              <w:left w:val="nil"/>
              <w:bottom w:val="nil"/>
              <w:right w:val="nil"/>
            </w:tcBorders>
          </w:tcPr>
          <w:p w14:paraId="18AABD5D"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Yes</w:t>
            </w:r>
          </w:p>
        </w:tc>
      </w:tr>
      <w:tr w:rsidR="00135FAC" w:rsidRPr="006A4FDF" w14:paraId="2313F326" w14:textId="77777777" w:rsidTr="00494BA7">
        <w:trPr>
          <w:trHeight w:val="327"/>
          <w:jc w:val="center"/>
        </w:trPr>
        <w:tc>
          <w:tcPr>
            <w:tcW w:w="3753" w:type="dxa"/>
            <w:tcBorders>
              <w:top w:val="nil"/>
              <w:left w:val="nil"/>
              <w:bottom w:val="nil"/>
              <w:right w:val="nil"/>
            </w:tcBorders>
            <w:shd w:val="clear" w:color="auto" w:fill="auto"/>
            <w:noWrap/>
          </w:tcPr>
          <w:p w14:paraId="5A16EF46" w14:textId="77777777" w:rsidR="00135FAC" w:rsidRPr="006A4FDF" w:rsidRDefault="00135FAC" w:rsidP="00494BA7">
            <w:pPr>
              <w:rPr>
                <w:rFonts w:eastAsia="Times New Roman"/>
                <w:color w:val="000000"/>
                <w:sz w:val="24"/>
                <w:szCs w:val="24"/>
              </w:rPr>
            </w:pPr>
          </w:p>
        </w:tc>
        <w:tc>
          <w:tcPr>
            <w:tcW w:w="1315" w:type="dxa"/>
            <w:tcBorders>
              <w:top w:val="nil"/>
              <w:left w:val="nil"/>
              <w:bottom w:val="nil"/>
              <w:right w:val="nil"/>
            </w:tcBorders>
            <w:shd w:val="clear" w:color="auto" w:fill="auto"/>
            <w:noWrap/>
          </w:tcPr>
          <w:p w14:paraId="3CE6300A"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65CDC0C7"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216987A2"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6885168F"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tcPr>
          <w:p w14:paraId="54BF5B71" w14:textId="77777777" w:rsidR="00135FAC" w:rsidRPr="006A4FDF" w:rsidRDefault="00135FAC" w:rsidP="00494BA7">
            <w:pPr>
              <w:jc w:val="center"/>
              <w:rPr>
                <w:rFonts w:eastAsia="Times New Roman"/>
                <w:color w:val="000000"/>
                <w:sz w:val="24"/>
                <w:szCs w:val="24"/>
              </w:rPr>
            </w:pPr>
          </w:p>
        </w:tc>
        <w:tc>
          <w:tcPr>
            <w:tcW w:w="1315" w:type="dxa"/>
            <w:tcBorders>
              <w:top w:val="nil"/>
              <w:left w:val="nil"/>
              <w:bottom w:val="nil"/>
              <w:right w:val="nil"/>
            </w:tcBorders>
            <w:shd w:val="clear" w:color="auto" w:fill="auto"/>
            <w:noWrap/>
          </w:tcPr>
          <w:p w14:paraId="4C23E2AE" w14:textId="77777777" w:rsidR="00135FAC" w:rsidRPr="006A4FDF" w:rsidRDefault="00135FAC" w:rsidP="00494BA7">
            <w:pPr>
              <w:jc w:val="center"/>
              <w:rPr>
                <w:rFonts w:eastAsia="Times New Roman"/>
                <w:color w:val="000000"/>
                <w:sz w:val="24"/>
                <w:szCs w:val="24"/>
              </w:rPr>
            </w:pPr>
          </w:p>
        </w:tc>
        <w:tc>
          <w:tcPr>
            <w:tcW w:w="1316" w:type="dxa"/>
            <w:tcBorders>
              <w:top w:val="nil"/>
              <w:left w:val="nil"/>
              <w:bottom w:val="nil"/>
              <w:right w:val="nil"/>
            </w:tcBorders>
          </w:tcPr>
          <w:p w14:paraId="17BC04E1" w14:textId="77777777" w:rsidR="00135FAC" w:rsidRPr="006A4FDF" w:rsidRDefault="00135FAC" w:rsidP="00494BA7">
            <w:pPr>
              <w:jc w:val="center"/>
              <w:rPr>
                <w:rFonts w:eastAsia="Times New Roman"/>
                <w:color w:val="000000"/>
                <w:sz w:val="24"/>
                <w:szCs w:val="24"/>
              </w:rPr>
            </w:pPr>
          </w:p>
        </w:tc>
      </w:tr>
      <w:tr w:rsidR="00135FAC" w:rsidRPr="006A4FDF" w14:paraId="1D6030BC" w14:textId="77777777" w:rsidTr="00494BA7">
        <w:trPr>
          <w:trHeight w:val="327"/>
          <w:jc w:val="center"/>
        </w:trPr>
        <w:tc>
          <w:tcPr>
            <w:tcW w:w="3753" w:type="dxa"/>
            <w:tcBorders>
              <w:top w:val="nil"/>
              <w:left w:val="nil"/>
              <w:bottom w:val="nil"/>
              <w:right w:val="nil"/>
            </w:tcBorders>
            <w:shd w:val="clear" w:color="auto" w:fill="auto"/>
            <w:noWrap/>
            <w:hideMark/>
          </w:tcPr>
          <w:p w14:paraId="4F63B040"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Observations</w:t>
            </w:r>
          </w:p>
        </w:tc>
        <w:tc>
          <w:tcPr>
            <w:tcW w:w="1315" w:type="dxa"/>
            <w:tcBorders>
              <w:top w:val="nil"/>
              <w:left w:val="nil"/>
              <w:bottom w:val="nil"/>
              <w:right w:val="nil"/>
            </w:tcBorders>
            <w:shd w:val="clear" w:color="auto" w:fill="auto"/>
            <w:noWrap/>
            <w:hideMark/>
          </w:tcPr>
          <w:p w14:paraId="3E6D70F9" w14:textId="77777777" w:rsidR="00135FAC" w:rsidRPr="006A4FDF" w:rsidRDefault="00135FAC" w:rsidP="00494BA7">
            <w:pPr>
              <w:jc w:val="center"/>
              <w:rPr>
                <w:rFonts w:eastAsia="Times New Roman"/>
                <w:color w:val="000000"/>
                <w:sz w:val="24"/>
                <w:szCs w:val="24"/>
              </w:rPr>
            </w:pPr>
            <w:r w:rsidRPr="006A4FDF">
              <w:rPr>
                <w:rFonts w:eastAsia="Cambria"/>
                <w:sz w:val="24"/>
                <w:szCs w:val="24"/>
              </w:rPr>
              <w:t>96</w:t>
            </w:r>
          </w:p>
        </w:tc>
        <w:tc>
          <w:tcPr>
            <w:tcW w:w="1315" w:type="dxa"/>
            <w:tcBorders>
              <w:top w:val="nil"/>
              <w:left w:val="nil"/>
              <w:bottom w:val="nil"/>
              <w:right w:val="nil"/>
            </w:tcBorders>
            <w:shd w:val="clear" w:color="auto" w:fill="auto"/>
            <w:noWrap/>
            <w:hideMark/>
          </w:tcPr>
          <w:p w14:paraId="0793E59D" w14:textId="77777777" w:rsidR="00135FAC" w:rsidRPr="006A4FDF" w:rsidRDefault="00135FAC" w:rsidP="00494BA7">
            <w:pPr>
              <w:jc w:val="center"/>
              <w:rPr>
                <w:rFonts w:eastAsia="Times New Roman"/>
                <w:color w:val="000000"/>
                <w:sz w:val="24"/>
                <w:szCs w:val="24"/>
              </w:rPr>
            </w:pPr>
            <w:r w:rsidRPr="006A4FDF">
              <w:rPr>
                <w:rFonts w:eastAsia="Cambria"/>
                <w:sz w:val="24"/>
                <w:szCs w:val="24"/>
              </w:rPr>
              <w:t>96</w:t>
            </w:r>
          </w:p>
        </w:tc>
        <w:tc>
          <w:tcPr>
            <w:tcW w:w="1316" w:type="dxa"/>
            <w:tcBorders>
              <w:top w:val="nil"/>
              <w:left w:val="nil"/>
              <w:bottom w:val="nil"/>
              <w:right w:val="nil"/>
            </w:tcBorders>
          </w:tcPr>
          <w:p w14:paraId="4FDC73C1" w14:textId="77777777" w:rsidR="00135FAC" w:rsidRPr="006A4FDF" w:rsidRDefault="00135FAC" w:rsidP="00494BA7">
            <w:pPr>
              <w:jc w:val="center"/>
              <w:rPr>
                <w:rFonts w:eastAsia="Times New Roman"/>
                <w:color w:val="000000"/>
                <w:sz w:val="24"/>
                <w:szCs w:val="24"/>
              </w:rPr>
            </w:pPr>
            <w:r w:rsidRPr="006A4FDF">
              <w:rPr>
                <w:rFonts w:eastAsia="Cambria"/>
                <w:sz w:val="24"/>
                <w:szCs w:val="24"/>
              </w:rPr>
              <w:t>144</w:t>
            </w:r>
          </w:p>
        </w:tc>
        <w:tc>
          <w:tcPr>
            <w:tcW w:w="1315" w:type="dxa"/>
            <w:tcBorders>
              <w:top w:val="nil"/>
              <w:left w:val="nil"/>
              <w:bottom w:val="nil"/>
              <w:right w:val="nil"/>
            </w:tcBorders>
            <w:shd w:val="clear" w:color="auto" w:fill="auto"/>
            <w:noWrap/>
            <w:hideMark/>
          </w:tcPr>
          <w:p w14:paraId="57518409" w14:textId="77777777" w:rsidR="00135FAC" w:rsidRPr="006A4FDF" w:rsidRDefault="00135FAC" w:rsidP="00494BA7">
            <w:pPr>
              <w:jc w:val="center"/>
              <w:rPr>
                <w:rFonts w:eastAsia="Times New Roman"/>
                <w:color w:val="000000"/>
                <w:sz w:val="24"/>
                <w:szCs w:val="24"/>
              </w:rPr>
            </w:pPr>
            <w:r w:rsidRPr="006A4FDF">
              <w:rPr>
                <w:rFonts w:eastAsia="Cambria"/>
                <w:sz w:val="24"/>
                <w:szCs w:val="24"/>
              </w:rPr>
              <w:t>144</w:t>
            </w:r>
          </w:p>
        </w:tc>
        <w:tc>
          <w:tcPr>
            <w:tcW w:w="1315" w:type="dxa"/>
            <w:tcBorders>
              <w:top w:val="nil"/>
              <w:left w:val="nil"/>
              <w:bottom w:val="nil"/>
              <w:right w:val="nil"/>
            </w:tcBorders>
          </w:tcPr>
          <w:p w14:paraId="6D432DB3" w14:textId="77777777" w:rsidR="00135FAC" w:rsidRPr="006A4FDF" w:rsidRDefault="00135FAC" w:rsidP="00494BA7">
            <w:pPr>
              <w:jc w:val="center"/>
              <w:rPr>
                <w:rFonts w:eastAsia="Cambria"/>
                <w:sz w:val="24"/>
                <w:szCs w:val="24"/>
              </w:rPr>
            </w:pPr>
            <w:r w:rsidRPr="006A4FDF">
              <w:rPr>
                <w:rFonts w:eastAsia="Cambria"/>
                <w:sz w:val="24"/>
                <w:szCs w:val="24"/>
              </w:rPr>
              <w:t>144</w:t>
            </w:r>
          </w:p>
        </w:tc>
        <w:tc>
          <w:tcPr>
            <w:tcW w:w="1315" w:type="dxa"/>
            <w:tcBorders>
              <w:top w:val="nil"/>
              <w:left w:val="nil"/>
              <w:bottom w:val="nil"/>
              <w:right w:val="nil"/>
            </w:tcBorders>
            <w:shd w:val="clear" w:color="auto" w:fill="auto"/>
            <w:noWrap/>
            <w:hideMark/>
          </w:tcPr>
          <w:p w14:paraId="453D2377" w14:textId="77777777" w:rsidR="00135FAC" w:rsidRPr="006A4FDF" w:rsidRDefault="00135FAC" w:rsidP="00494BA7">
            <w:pPr>
              <w:jc w:val="center"/>
              <w:rPr>
                <w:rFonts w:eastAsia="Times New Roman"/>
                <w:color w:val="000000"/>
                <w:sz w:val="24"/>
                <w:szCs w:val="24"/>
              </w:rPr>
            </w:pPr>
            <w:r w:rsidRPr="006A4FDF">
              <w:rPr>
                <w:rFonts w:eastAsia="Cambria"/>
                <w:sz w:val="24"/>
                <w:szCs w:val="24"/>
              </w:rPr>
              <w:t>192</w:t>
            </w:r>
          </w:p>
        </w:tc>
        <w:tc>
          <w:tcPr>
            <w:tcW w:w="1316" w:type="dxa"/>
            <w:tcBorders>
              <w:top w:val="nil"/>
              <w:left w:val="nil"/>
              <w:bottom w:val="nil"/>
              <w:right w:val="nil"/>
            </w:tcBorders>
          </w:tcPr>
          <w:p w14:paraId="55865463" w14:textId="77777777" w:rsidR="00135FAC" w:rsidRPr="006A4FDF" w:rsidRDefault="00135FAC" w:rsidP="00494BA7">
            <w:pPr>
              <w:jc w:val="center"/>
              <w:rPr>
                <w:rFonts w:eastAsia="Times New Roman"/>
                <w:color w:val="000000"/>
                <w:sz w:val="24"/>
                <w:szCs w:val="24"/>
              </w:rPr>
            </w:pPr>
            <w:r w:rsidRPr="006A4FDF">
              <w:rPr>
                <w:rFonts w:eastAsia="Cambria"/>
                <w:sz w:val="24"/>
                <w:szCs w:val="24"/>
              </w:rPr>
              <w:t>192</w:t>
            </w:r>
          </w:p>
        </w:tc>
      </w:tr>
      <w:tr w:rsidR="00135FAC" w:rsidRPr="006A4FDF" w14:paraId="2804D3D3" w14:textId="77777777" w:rsidTr="00494BA7">
        <w:trPr>
          <w:trHeight w:val="327"/>
          <w:jc w:val="center"/>
        </w:trPr>
        <w:tc>
          <w:tcPr>
            <w:tcW w:w="3753" w:type="dxa"/>
            <w:tcBorders>
              <w:top w:val="nil"/>
              <w:left w:val="nil"/>
              <w:bottom w:val="single" w:sz="4" w:space="0" w:color="auto"/>
              <w:right w:val="nil"/>
            </w:tcBorders>
            <w:shd w:val="clear" w:color="auto" w:fill="auto"/>
            <w:noWrap/>
            <w:hideMark/>
          </w:tcPr>
          <w:p w14:paraId="0E3A5CD0" w14:textId="77777777" w:rsidR="00135FAC" w:rsidRPr="006A4FDF" w:rsidRDefault="00135FAC" w:rsidP="00494BA7">
            <w:pPr>
              <w:rPr>
                <w:rFonts w:eastAsia="Times New Roman"/>
                <w:color w:val="000000"/>
                <w:sz w:val="24"/>
                <w:szCs w:val="24"/>
              </w:rPr>
            </w:pPr>
            <w:r w:rsidRPr="006A4FDF">
              <w:rPr>
                <w:rFonts w:eastAsia="Times New Roman"/>
                <w:color w:val="000000"/>
                <w:sz w:val="24"/>
                <w:szCs w:val="24"/>
              </w:rPr>
              <w:t>States</w:t>
            </w:r>
          </w:p>
        </w:tc>
        <w:tc>
          <w:tcPr>
            <w:tcW w:w="1315" w:type="dxa"/>
            <w:tcBorders>
              <w:top w:val="nil"/>
              <w:left w:val="nil"/>
              <w:bottom w:val="single" w:sz="4" w:space="0" w:color="auto"/>
              <w:right w:val="nil"/>
            </w:tcBorders>
            <w:shd w:val="clear" w:color="auto" w:fill="auto"/>
            <w:noWrap/>
            <w:hideMark/>
          </w:tcPr>
          <w:p w14:paraId="70075A19"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2</w:t>
            </w:r>
          </w:p>
        </w:tc>
        <w:tc>
          <w:tcPr>
            <w:tcW w:w="1315" w:type="dxa"/>
            <w:tcBorders>
              <w:top w:val="nil"/>
              <w:left w:val="nil"/>
              <w:bottom w:val="single" w:sz="4" w:space="0" w:color="auto"/>
              <w:right w:val="nil"/>
            </w:tcBorders>
            <w:shd w:val="clear" w:color="auto" w:fill="auto"/>
            <w:noWrap/>
            <w:hideMark/>
          </w:tcPr>
          <w:p w14:paraId="6518564F"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2</w:t>
            </w:r>
          </w:p>
        </w:tc>
        <w:tc>
          <w:tcPr>
            <w:tcW w:w="1316" w:type="dxa"/>
            <w:tcBorders>
              <w:top w:val="nil"/>
              <w:left w:val="nil"/>
              <w:bottom w:val="single" w:sz="4" w:space="0" w:color="auto"/>
              <w:right w:val="nil"/>
            </w:tcBorders>
          </w:tcPr>
          <w:p w14:paraId="71B3FDD2"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2</w:t>
            </w:r>
          </w:p>
        </w:tc>
        <w:tc>
          <w:tcPr>
            <w:tcW w:w="1315" w:type="dxa"/>
            <w:tcBorders>
              <w:top w:val="nil"/>
              <w:left w:val="nil"/>
              <w:bottom w:val="single" w:sz="4" w:space="0" w:color="auto"/>
              <w:right w:val="nil"/>
            </w:tcBorders>
            <w:shd w:val="clear" w:color="auto" w:fill="auto"/>
            <w:noWrap/>
            <w:hideMark/>
          </w:tcPr>
          <w:p w14:paraId="211D5B6D"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2</w:t>
            </w:r>
          </w:p>
        </w:tc>
        <w:tc>
          <w:tcPr>
            <w:tcW w:w="1315" w:type="dxa"/>
            <w:tcBorders>
              <w:top w:val="nil"/>
              <w:left w:val="nil"/>
              <w:bottom w:val="single" w:sz="4" w:space="0" w:color="auto"/>
              <w:right w:val="nil"/>
            </w:tcBorders>
          </w:tcPr>
          <w:p w14:paraId="7E491B11"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2</w:t>
            </w:r>
          </w:p>
        </w:tc>
        <w:tc>
          <w:tcPr>
            <w:tcW w:w="1315" w:type="dxa"/>
            <w:tcBorders>
              <w:top w:val="nil"/>
              <w:left w:val="nil"/>
              <w:bottom w:val="single" w:sz="4" w:space="0" w:color="auto"/>
              <w:right w:val="nil"/>
            </w:tcBorders>
            <w:shd w:val="clear" w:color="auto" w:fill="auto"/>
            <w:noWrap/>
            <w:hideMark/>
          </w:tcPr>
          <w:p w14:paraId="55A05D66"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2</w:t>
            </w:r>
          </w:p>
        </w:tc>
        <w:tc>
          <w:tcPr>
            <w:tcW w:w="1316" w:type="dxa"/>
            <w:tcBorders>
              <w:top w:val="nil"/>
              <w:left w:val="nil"/>
              <w:bottom w:val="single" w:sz="4" w:space="0" w:color="auto"/>
              <w:right w:val="nil"/>
            </w:tcBorders>
          </w:tcPr>
          <w:p w14:paraId="042C0692" w14:textId="77777777" w:rsidR="00135FAC" w:rsidRPr="006A4FDF" w:rsidRDefault="00135FAC" w:rsidP="00494BA7">
            <w:pPr>
              <w:jc w:val="center"/>
              <w:rPr>
                <w:rFonts w:eastAsia="Times New Roman"/>
                <w:color w:val="000000"/>
                <w:sz w:val="24"/>
                <w:szCs w:val="24"/>
              </w:rPr>
            </w:pPr>
            <w:r w:rsidRPr="006A4FDF">
              <w:rPr>
                <w:rFonts w:eastAsia="Times New Roman"/>
                <w:color w:val="000000"/>
                <w:sz w:val="24"/>
                <w:szCs w:val="24"/>
              </w:rPr>
              <w:t>12</w:t>
            </w:r>
          </w:p>
        </w:tc>
      </w:tr>
      <w:tr w:rsidR="00135FAC" w:rsidRPr="006A4FDF" w14:paraId="769E3877" w14:textId="77777777" w:rsidTr="00494BA7">
        <w:trPr>
          <w:trHeight w:val="4760"/>
          <w:jc w:val="center"/>
        </w:trPr>
        <w:tc>
          <w:tcPr>
            <w:tcW w:w="12960" w:type="dxa"/>
            <w:gridSpan w:val="8"/>
            <w:tcBorders>
              <w:top w:val="single" w:sz="4" w:space="0" w:color="auto"/>
              <w:left w:val="nil"/>
              <w:bottom w:val="nil"/>
              <w:right w:val="nil"/>
            </w:tcBorders>
          </w:tcPr>
          <w:p w14:paraId="5C3F15C0" w14:textId="33B3594B" w:rsidR="00135FAC" w:rsidRPr="006A4FDF" w:rsidRDefault="00135FAC" w:rsidP="00494BA7">
            <w:pPr>
              <w:autoSpaceDE w:val="0"/>
              <w:autoSpaceDN w:val="0"/>
              <w:adjustRightInd w:val="0"/>
              <w:jc w:val="both"/>
              <w:rPr>
                <w:rFonts w:eastAsia="Times New Roman"/>
                <w:color w:val="000000"/>
                <w:sz w:val="24"/>
                <w:szCs w:val="24"/>
              </w:rPr>
            </w:pPr>
            <w:r w:rsidRPr="006A4FDF">
              <w:rPr>
                <w:rFonts w:eastAsia="MS Mincho"/>
                <w:i/>
                <w:color w:val="000000"/>
                <w:sz w:val="24"/>
                <w:szCs w:val="24"/>
              </w:rPr>
              <w:lastRenderedPageBreak/>
              <w:t>Notes:</w:t>
            </w:r>
            <w:r w:rsidRPr="006A4FDF">
              <w:rPr>
                <w:rFonts w:eastAsia="MS Mincho"/>
                <w:color w:val="000000"/>
                <w:sz w:val="24"/>
                <w:szCs w:val="24"/>
              </w:rPr>
              <w:t xml:space="preserve"> This table reports OLS estimates from equation (3) in the text. </w:t>
            </w:r>
            <w:r w:rsidRPr="006A4FDF">
              <w:rPr>
                <w:rFonts w:eastAsia="Times New Roman"/>
                <w:color w:val="000000"/>
                <w:sz w:val="24"/>
                <w:szCs w:val="24"/>
              </w:rPr>
              <w:t xml:space="preserve">The unit of observation is a state-year cell. Standard errors, reported in parentheses, are clustered at the state-level. States includes in the analysis are: Alabama, Arkansas, Florida, Georgia, Louisiana, Mississippi, Missouri, North Carolina, Oklahoma, South Carolina, Tennessee, and Virginia. </w:t>
            </w:r>
            <w:r w:rsidRPr="006A4FDF">
              <w:rPr>
                <w:rFonts w:ascii="Helvetica" w:eastAsia="Helvetica" w:hAnsi="Helvetica" w:cs="Helvetica"/>
                <w:color w:val="000000"/>
                <w:sz w:val="24"/>
                <w:szCs w:val="24"/>
              </w:rPr>
              <w:t>“</w:t>
            </w:r>
            <w:r w:rsidRPr="006A4FDF">
              <w:rPr>
                <w:rFonts w:eastAsia="Times New Roman"/>
                <w:color w:val="000000"/>
                <w:sz w:val="24"/>
                <w:szCs w:val="24"/>
              </w:rPr>
              <w:t>Post niacin discovery</w:t>
            </w:r>
            <w:r w:rsidRPr="006A4FDF">
              <w:rPr>
                <w:rFonts w:ascii="Helvetica" w:eastAsia="Helvetica" w:hAnsi="Helvetica" w:cs="Helvetica"/>
                <w:color w:val="000000"/>
                <w:sz w:val="24"/>
                <w:szCs w:val="24"/>
              </w:rPr>
              <w:t>”</w:t>
            </w:r>
            <w:r w:rsidRPr="006A4FDF">
              <w:rPr>
                <w:rFonts w:eastAsia="Times New Roman"/>
                <w:color w:val="000000"/>
                <w:sz w:val="24"/>
                <w:szCs w:val="24"/>
              </w:rPr>
              <w:t xml:space="preserve"> is an indicator variable that takes a value of one beginning in 1937 with the discovery of niacin. </w:t>
            </w:r>
            <w:r w:rsidRPr="006A4FDF">
              <w:rPr>
                <w:rFonts w:ascii="Helvetica" w:eastAsia="Helvetica" w:hAnsi="Helvetica" w:cs="Helvetica"/>
                <w:color w:val="000000"/>
                <w:sz w:val="24"/>
                <w:szCs w:val="24"/>
              </w:rPr>
              <w:t>“</w:t>
            </w:r>
            <w:r w:rsidRPr="006A4FDF">
              <w:rPr>
                <w:rFonts w:eastAsia="Times New Roman"/>
                <w:color w:val="000000"/>
                <w:sz w:val="24"/>
                <w:szCs w:val="24"/>
              </w:rPr>
              <w:t>Post fortification law</w:t>
            </w:r>
            <w:r w:rsidRPr="006A4FDF">
              <w:rPr>
                <w:rFonts w:ascii="Helvetica" w:eastAsia="Helvetica" w:hAnsi="Helvetica" w:cs="Helvetica"/>
                <w:color w:val="000000"/>
                <w:sz w:val="24"/>
                <w:szCs w:val="24"/>
              </w:rPr>
              <w:t>”</w:t>
            </w:r>
            <w:r w:rsidRPr="006A4FDF">
              <w:rPr>
                <w:rFonts w:eastAsia="Times New Roman"/>
                <w:color w:val="000000"/>
                <w:sz w:val="24"/>
                <w:szCs w:val="24"/>
              </w:rPr>
              <w:t xml:space="preserve"> is an indicator variable that takes a value of one beginning in the year that a state past a mandatory fortification law. Alabama passed a law in 1943, Arkansas in 1945, Georgia in 1945, Louisiana in 1942, Mississippi in 1945, North Carolina in 1945, Oklahoma in 1947, and South Carolina in 1942. The variable </w:t>
            </w:r>
            <w:r w:rsidRPr="006A4FDF">
              <w:rPr>
                <w:rFonts w:ascii="Helvetica" w:eastAsia="Helvetica" w:hAnsi="Helvetica" w:cs="Helvetica"/>
                <w:color w:val="000000"/>
                <w:sz w:val="24"/>
                <w:szCs w:val="24"/>
              </w:rPr>
              <w:t>“</w:t>
            </w:r>
            <w:r w:rsidRPr="006A4FDF">
              <w:rPr>
                <w:rFonts w:eastAsia="MS Mincho"/>
                <w:color w:val="000000"/>
                <w:sz w:val="24"/>
                <w:szCs w:val="24"/>
              </w:rPr>
              <w:t>high pre-niacin pellagra death rate (1928)</w:t>
            </w:r>
            <w:r w:rsidRPr="006A4FDF">
              <w:rPr>
                <w:rFonts w:ascii="Helvetica" w:eastAsia="Helvetica" w:hAnsi="Helvetica" w:cs="Helvetica"/>
                <w:color w:val="000000"/>
                <w:sz w:val="24"/>
                <w:szCs w:val="24"/>
              </w:rPr>
              <w:t>”</w:t>
            </w:r>
            <w:r w:rsidRPr="006A4FDF">
              <w:rPr>
                <w:rFonts w:eastAsia="MS Mincho"/>
                <w:color w:val="000000"/>
                <w:sz w:val="24"/>
                <w:szCs w:val="24"/>
              </w:rPr>
              <w:t xml:space="preserve"> is an indicator if a state was in the top 50</w:t>
            </w:r>
            <w:r w:rsidR="00845BB6">
              <w:rPr>
                <w:rFonts w:eastAsia="MS Mincho"/>
                <w:color w:val="000000"/>
                <w:sz w:val="24"/>
                <w:szCs w:val="24"/>
              </w:rPr>
              <w:t xml:space="preserve"> percent</w:t>
            </w:r>
            <w:r w:rsidRPr="006A4FDF">
              <w:rPr>
                <w:rFonts w:eastAsia="MS Mincho"/>
                <w:color w:val="000000"/>
                <w:sz w:val="24"/>
                <w:szCs w:val="24"/>
              </w:rPr>
              <w:t xml:space="preserve"> of the distribution of pellagra death rates in 1928. The variable </w:t>
            </w:r>
            <w:r w:rsidRPr="006A4FDF">
              <w:rPr>
                <w:rFonts w:ascii="Helvetica" w:eastAsia="Helvetica" w:hAnsi="Helvetica" w:cs="Helvetica"/>
                <w:color w:val="000000"/>
                <w:sz w:val="24"/>
                <w:szCs w:val="24"/>
              </w:rPr>
              <w:t>“</w:t>
            </w:r>
            <w:r w:rsidRPr="006A4FDF">
              <w:rPr>
                <w:rFonts w:eastAsia="Times New Roman"/>
                <w:color w:val="000000"/>
                <w:sz w:val="24"/>
                <w:szCs w:val="24"/>
              </w:rPr>
              <w:t>high pre-niacin cotton acres per capita (1909)</w:t>
            </w:r>
            <w:r w:rsidRPr="006A4FDF">
              <w:rPr>
                <w:rFonts w:ascii="Helvetica" w:eastAsia="Helvetica" w:hAnsi="Helvetica" w:cs="Helvetica"/>
                <w:color w:val="000000"/>
                <w:sz w:val="24"/>
                <w:szCs w:val="24"/>
              </w:rPr>
              <w:t>”</w:t>
            </w:r>
            <w:r w:rsidRPr="006A4FDF">
              <w:rPr>
                <w:rFonts w:eastAsia="Times New Roman"/>
                <w:color w:val="000000"/>
                <w:sz w:val="24"/>
                <w:szCs w:val="24"/>
              </w:rPr>
              <w:t xml:space="preserve"> is an indicator if a state was in the top 50</w:t>
            </w:r>
            <w:r w:rsidR="00845BB6">
              <w:rPr>
                <w:rFonts w:eastAsia="Times New Roman"/>
                <w:color w:val="000000"/>
                <w:sz w:val="24"/>
                <w:szCs w:val="24"/>
              </w:rPr>
              <w:t xml:space="preserve"> percent</w:t>
            </w:r>
            <w:r w:rsidRPr="006A4FDF">
              <w:rPr>
                <w:rFonts w:eastAsia="Times New Roman"/>
                <w:color w:val="000000"/>
                <w:sz w:val="24"/>
                <w:szCs w:val="24"/>
              </w:rPr>
              <w:t xml:space="preserve"> of the distribution of cotton acres per capita in 1909. Malaria and urbanization controls include the state malaria death rate in 1928 and the percentage of the state</w:t>
            </w:r>
            <w:r w:rsidRPr="006A4FDF">
              <w:rPr>
                <w:rFonts w:ascii="Helvetica" w:eastAsia="Helvetica" w:hAnsi="Helvetica" w:cs="Helvetica"/>
                <w:color w:val="000000"/>
                <w:sz w:val="24"/>
                <w:szCs w:val="24"/>
              </w:rPr>
              <w:t>’</w:t>
            </w:r>
            <w:r w:rsidRPr="006A4FDF">
              <w:rPr>
                <w:rFonts w:eastAsia="Times New Roman"/>
                <w:color w:val="000000"/>
                <w:sz w:val="24"/>
                <w:szCs w:val="24"/>
              </w:rPr>
              <w:t>s population that lived in an urban designated area in 1910 both interacted with a full set of year dummies.</w:t>
            </w:r>
          </w:p>
          <w:p w14:paraId="7B324741" w14:textId="77777777" w:rsidR="00135FAC" w:rsidRPr="006A4FDF" w:rsidRDefault="00135FAC" w:rsidP="00494BA7">
            <w:pPr>
              <w:jc w:val="both"/>
              <w:rPr>
                <w:rFonts w:eastAsia="MS Mincho"/>
                <w:color w:val="000000"/>
                <w:sz w:val="24"/>
                <w:szCs w:val="24"/>
              </w:rPr>
            </w:pPr>
            <w:r w:rsidRPr="006A4FDF">
              <w:rPr>
                <w:rFonts w:eastAsia="MS Mincho"/>
                <w:i/>
                <w:color w:val="000000"/>
                <w:sz w:val="24"/>
                <w:szCs w:val="24"/>
              </w:rPr>
              <w:t>Sources:</w:t>
            </w:r>
            <w:r w:rsidRPr="006A4FDF">
              <w:rPr>
                <w:rFonts w:eastAsia="MS Mincho"/>
                <w:color w:val="000000"/>
                <w:sz w:val="24"/>
                <w:szCs w:val="24"/>
              </w:rPr>
              <w:t xml:space="preserve"> The dependent variable comes from the</w:t>
            </w:r>
            <w:r w:rsidRPr="006A4FDF">
              <w:rPr>
                <w:rFonts w:eastAsia="MS Mincho"/>
                <w:i/>
                <w:color w:val="000000"/>
                <w:sz w:val="24"/>
                <w:szCs w:val="24"/>
              </w:rPr>
              <w:t xml:space="preserve"> </w:t>
            </w:r>
            <w:r w:rsidRPr="006A4FDF">
              <w:rPr>
                <w:rFonts w:eastAsia="Cambria"/>
                <w:i/>
                <w:sz w:val="24"/>
                <w:szCs w:val="24"/>
              </w:rPr>
              <w:t>Mortality Statistics of the United States, 1915-1936</w:t>
            </w:r>
            <w:r w:rsidRPr="006A4FDF">
              <w:rPr>
                <w:rFonts w:eastAsia="Cambria"/>
                <w:sz w:val="24"/>
                <w:szCs w:val="24"/>
              </w:rPr>
              <w:t xml:space="preserve"> and the </w:t>
            </w:r>
            <w:r w:rsidRPr="006A4FDF">
              <w:rPr>
                <w:rFonts w:eastAsia="Cambria"/>
                <w:i/>
                <w:sz w:val="24"/>
                <w:szCs w:val="24"/>
              </w:rPr>
              <w:t>Vital Statistics of the United States, 1937-1949</w:t>
            </w:r>
            <w:r w:rsidRPr="006A4FDF">
              <w:rPr>
                <w:rFonts w:eastAsia="Cambria"/>
                <w:sz w:val="24"/>
                <w:szCs w:val="24"/>
              </w:rPr>
              <w:t>. Cotton acres harvested were taken from the United States Department of Agriculture</w:t>
            </w:r>
            <w:r w:rsidRPr="006A4FDF">
              <w:rPr>
                <w:rFonts w:ascii="Helvetica" w:eastAsia="Helvetica" w:hAnsi="Helvetica" w:cs="Helvetica"/>
                <w:sz w:val="24"/>
                <w:szCs w:val="24"/>
              </w:rPr>
              <w:t>’</w:t>
            </w:r>
            <w:r w:rsidRPr="006A4FDF">
              <w:rPr>
                <w:rFonts w:eastAsia="Helvetica"/>
                <w:sz w:val="24"/>
                <w:szCs w:val="24"/>
              </w:rPr>
              <w:t>s</w:t>
            </w:r>
            <w:r w:rsidRPr="006A4FDF">
              <w:rPr>
                <w:rFonts w:ascii="Helvetica" w:eastAsia="Helvetica" w:hAnsi="Helvetica" w:cs="Helvetica"/>
                <w:sz w:val="24"/>
                <w:szCs w:val="24"/>
              </w:rPr>
              <w:t xml:space="preserve"> </w:t>
            </w:r>
            <w:r w:rsidRPr="006A4FDF">
              <w:rPr>
                <w:rFonts w:eastAsia="Helvetica"/>
                <w:sz w:val="24"/>
                <w:szCs w:val="24"/>
              </w:rPr>
              <w:t>National Agricultural Statistics Service Database (Quick Stats 2.0).</w:t>
            </w:r>
            <w:r w:rsidRPr="006A4FDF">
              <w:rPr>
                <w:rFonts w:eastAsia="Cambria"/>
                <w:sz w:val="24"/>
                <w:szCs w:val="24"/>
              </w:rPr>
              <w:tab/>
            </w:r>
          </w:p>
          <w:p w14:paraId="52E48704" w14:textId="77777777" w:rsidR="00135FAC" w:rsidRPr="006A4FDF" w:rsidRDefault="00135FAC" w:rsidP="00494BA7">
            <w:pPr>
              <w:rPr>
                <w:rFonts w:eastAsia="Cambria"/>
                <w:sz w:val="24"/>
                <w:szCs w:val="24"/>
              </w:rPr>
            </w:pPr>
            <w:r w:rsidRPr="006A4FDF">
              <w:rPr>
                <w:rFonts w:eastAsia="MS Mincho"/>
                <w:color w:val="000000"/>
                <w:sz w:val="24"/>
                <w:szCs w:val="24"/>
              </w:rPr>
              <w:t>* p&lt;0.1, ** p&lt;0.05, *** p&lt;0.01</w:t>
            </w:r>
          </w:p>
          <w:p w14:paraId="241C8EC7" w14:textId="77777777" w:rsidR="00135FAC" w:rsidRPr="006A4FDF" w:rsidRDefault="00135FAC" w:rsidP="00494BA7">
            <w:pPr>
              <w:jc w:val="both"/>
              <w:rPr>
                <w:rFonts w:eastAsia="Times New Roman"/>
                <w:b/>
                <w:bCs/>
                <w:color w:val="000000"/>
                <w:sz w:val="24"/>
                <w:szCs w:val="24"/>
              </w:rPr>
            </w:pPr>
          </w:p>
        </w:tc>
      </w:tr>
    </w:tbl>
    <w:p w14:paraId="24C7D496" w14:textId="77777777" w:rsidR="00C776C3" w:rsidRDefault="00C776C3" w:rsidP="00135FAC">
      <w:pPr>
        <w:spacing w:line="480" w:lineRule="auto"/>
        <w:outlineLvl w:val="0"/>
        <w:rPr>
          <w:rFonts w:eastAsia="Cambria"/>
          <w:b/>
          <w:sz w:val="24"/>
          <w:szCs w:val="24"/>
        </w:rPr>
        <w:sectPr w:rsidR="00C776C3" w:rsidSect="00494BA7">
          <w:pgSz w:w="15840" w:h="12240" w:orient="landscape"/>
          <w:pgMar w:top="1440" w:right="1440" w:bottom="1440" w:left="1440" w:header="720" w:footer="720" w:gutter="0"/>
          <w:cols w:space="720"/>
          <w:docGrid w:linePitch="360"/>
        </w:sectPr>
      </w:pPr>
    </w:p>
    <w:p w14:paraId="3B838BFB" w14:textId="77777777" w:rsidR="00135FAC" w:rsidRDefault="00135FAC" w:rsidP="00135FAC"/>
    <w:sectPr w:rsidR="00135FAC" w:rsidSect="00C776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31B728" w14:textId="77777777" w:rsidR="00CA0BA0" w:rsidRDefault="00CA0BA0" w:rsidP="00B744DD">
      <w:r>
        <w:separator/>
      </w:r>
    </w:p>
  </w:endnote>
  <w:endnote w:type="continuationSeparator" w:id="0">
    <w:p w14:paraId="2BB7F3C7" w14:textId="77777777" w:rsidR="00CA0BA0" w:rsidRDefault="00CA0BA0" w:rsidP="00B74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auto"/>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8728F" w14:textId="77777777" w:rsidR="00CA0BA0" w:rsidRDefault="00CA0BA0" w:rsidP="00B744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FFBBE7" w14:textId="77777777" w:rsidR="00CA0BA0" w:rsidRDefault="00CA0BA0" w:rsidP="00B744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11DB7" w14:textId="7251F8F4" w:rsidR="00CA0BA0" w:rsidRDefault="00CA0BA0" w:rsidP="00B744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309A">
      <w:rPr>
        <w:rStyle w:val="PageNumber"/>
        <w:noProof/>
      </w:rPr>
      <w:t>14</w:t>
    </w:r>
    <w:r>
      <w:rPr>
        <w:rStyle w:val="PageNumber"/>
      </w:rPr>
      <w:fldChar w:fldCharType="end"/>
    </w:r>
  </w:p>
  <w:p w14:paraId="67CDCFEB" w14:textId="77777777" w:rsidR="00CA0BA0" w:rsidRDefault="00CA0BA0" w:rsidP="00B744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494A6" w14:textId="77777777" w:rsidR="00CA0BA0" w:rsidRDefault="00CA0BA0" w:rsidP="00B744DD">
      <w:r>
        <w:separator/>
      </w:r>
    </w:p>
  </w:footnote>
  <w:footnote w:type="continuationSeparator" w:id="0">
    <w:p w14:paraId="64628F14" w14:textId="77777777" w:rsidR="00CA0BA0" w:rsidRDefault="00CA0BA0" w:rsidP="00B744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45427"/>
    <w:multiLevelType w:val="hybridMultilevel"/>
    <w:tmpl w:val="281C01C2"/>
    <w:lvl w:ilvl="0" w:tplc="F09E9B74">
      <w:start w:val="1"/>
      <w:numFmt w:val="bullet"/>
      <w:lvlText w:val="•"/>
      <w:lvlJc w:val="left"/>
      <w:pPr>
        <w:tabs>
          <w:tab w:val="num" w:pos="720"/>
        </w:tabs>
        <w:ind w:left="720" w:hanging="360"/>
      </w:pPr>
      <w:rPr>
        <w:rFonts w:ascii="Arial" w:hAnsi="Arial" w:hint="default"/>
      </w:rPr>
    </w:lvl>
    <w:lvl w:ilvl="1" w:tplc="3D204414" w:tentative="1">
      <w:start w:val="1"/>
      <w:numFmt w:val="bullet"/>
      <w:lvlText w:val="•"/>
      <w:lvlJc w:val="left"/>
      <w:pPr>
        <w:tabs>
          <w:tab w:val="num" w:pos="1440"/>
        </w:tabs>
        <w:ind w:left="1440" w:hanging="360"/>
      </w:pPr>
      <w:rPr>
        <w:rFonts w:ascii="Arial" w:hAnsi="Arial" w:hint="default"/>
      </w:rPr>
    </w:lvl>
    <w:lvl w:ilvl="2" w:tplc="0A0CE956" w:tentative="1">
      <w:start w:val="1"/>
      <w:numFmt w:val="bullet"/>
      <w:lvlText w:val="•"/>
      <w:lvlJc w:val="left"/>
      <w:pPr>
        <w:tabs>
          <w:tab w:val="num" w:pos="2160"/>
        </w:tabs>
        <w:ind w:left="2160" w:hanging="360"/>
      </w:pPr>
      <w:rPr>
        <w:rFonts w:ascii="Arial" w:hAnsi="Arial" w:hint="default"/>
      </w:rPr>
    </w:lvl>
    <w:lvl w:ilvl="3" w:tplc="1C52E55A" w:tentative="1">
      <w:start w:val="1"/>
      <w:numFmt w:val="bullet"/>
      <w:lvlText w:val="•"/>
      <w:lvlJc w:val="left"/>
      <w:pPr>
        <w:tabs>
          <w:tab w:val="num" w:pos="2880"/>
        </w:tabs>
        <w:ind w:left="2880" w:hanging="360"/>
      </w:pPr>
      <w:rPr>
        <w:rFonts w:ascii="Arial" w:hAnsi="Arial" w:hint="default"/>
      </w:rPr>
    </w:lvl>
    <w:lvl w:ilvl="4" w:tplc="361AD1C4" w:tentative="1">
      <w:start w:val="1"/>
      <w:numFmt w:val="bullet"/>
      <w:lvlText w:val="•"/>
      <w:lvlJc w:val="left"/>
      <w:pPr>
        <w:tabs>
          <w:tab w:val="num" w:pos="3600"/>
        </w:tabs>
        <w:ind w:left="3600" w:hanging="360"/>
      </w:pPr>
      <w:rPr>
        <w:rFonts w:ascii="Arial" w:hAnsi="Arial" w:hint="default"/>
      </w:rPr>
    </w:lvl>
    <w:lvl w:ilvl="5" w:tplc="FBB02886" w:tentative="1">
      <w:start w:val="1"/>
      <w:numFmt w:val="bullet"/>
      <w:lvlText w:val="•"/>
      <w:lvlJc w:val="left"/>
      <w:pPr>
        <w:tabs>
          <w:tab w:val="num" w:pos="4320"/>
        </w:tabs>
        <w:ind w:left="4320" w:hanging="360"/>
      </w:pPr>
      <w:rPr>
        <w:rFonts w:ascii="Arial" w:hAnsi="Arial" w:hint="default"/>
      </w:rPr>
    </w:lvl>
    <w:lvl w:ilvl="6" w:tplc="E2F0A172" w:tentative="1">
      <w:start w:val="1"/>
      <w:numFmt w:val="bullet"/>
      <w:lvlText w:val="•"/>
      <w:lvlJc w:val="left"/>
      <w:pPr>
        <w:tabs>
          <w:tab w:val="num" w:pos="5040"/>
        </w:tabs>
        <w:ind w:left="5040" w:hanging="360"/>
      </w:pPr>
      <w:rPr>
        <w:rFonts w:ascii="Arial" w:hAnsi="Arial" w:hint="default"/>
      </w:rPr>
    </w:lvl>
    <w:lvl w:ilvl="7" w:tplc="39C6E038" w:tentative="1">
      <w:start w:val="1"/>
      <w:numFmt w:val="bullet"/>
      <w:lvlText w:val="•"/>
      <w:lvlJc w:val="left"/>
      <w:pPr>
        <w:tabs>
          <w:tab w:val="num" w:pos="5760"/>
        </w:tabs>
        <w:ind w:left="5760" w:hanging="360"/>
      </w:pPr>
      <w:rPr>
        <w:rFonts w:ascii="Arial" w:hAnsi="Arial" w:hint="default"/>
      </w:rPr>
    </w:lvl>
    <w:lvl w:ilvl="8" w:tplc="577234E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CB7BB6"/>
    <w:multiLevelType w:val="hybridMultilevel"/>
    <w:tmpl w:val="A748E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90611C"/>
    <w:multiLevelType w:val="hybridMultilevel"/>
    <w:tmpl w:val="F07C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E36D70"/>
    <w:multiLevelType w:val="hybridMultilevel"/>
    <w:tmpl w:val="5E08B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442B06"/>
    <w:multiLevelType w:val="hybridMultilevel"/>
    <w:tmpl w:val="67BC1204"/>
    <w:lvl w:ilvl="0" w:tplc="88CA4D9C">
      <w:start w:val="1"/>
      <w:numFmt w:val="bullet"/>
      <w:lvlText w:val="•"/>
      <w:lvlJc w:val="left"/>
      <w:pPr>
        <w:tabs>
          <w:tab w:val="num" w:pos="720"/>
        </w:tabs>
        <w:ind w:left="720" w:hanging="360"/>
      </w:pPr>
      <w:rPr>
        <w:rFonts w:ascii="Arial" w:hAnsi="Arial" w:hint="default"/>
      </w:rPr>
    </w:lvl>
    <w:lvl w:ilvl="1" w:tplc="C7FCB230" w:tentative="1">
      <w:start w:val="1"/>
      <w:numFmt w:val="bullet"/>
      <w:lvlText w:val="•"/>
      <w:lvlJc w:val="left"/>
      <w:pPr>
        <w:tabs>
          <w:tab w:val="num" w:pos="1440"/>
        </w:tabs>
        <w:ind w:left="1440" w:hanging="360"/>
      </w:pPr>
      <w:rPr>
        <w:rFonts w:ascii="Arial" w:hAnsi="Arial" w:hint="default"/>
      </w:rPr>
    </w:lvl>
    <w:lvl w:ilvl="2" w:tplc="7076E54C" w:tentative="1">
      <w:start w:val="1"/>
      <w:numFmt w:val="bullet"/>
      <w:lvlText w:val="•"/>
      <w:lvlJc w:val="left"/>
      <w:pPr>
        <w:tabs>
          <w:tab w:val="num" w:pos="2160"/>
        </w:tabs>
        <w:ind w:left="2160" w:hanging="360"/>
      </w:pPr>
      <w:rPr>
        <w:rFonts w:ascii="Arial" w:hAnsi="Arial" w:hint="default"/>
      </w:rPr>
    </w:lvl>
    <w:lvl w:ilvl="3" w:tplc="3154EF92" w:tentative="1">
      <w:start w:val="1"/>
      <w:numFmt w:val="bullet"/>
      <w:lvlText w:val="•"/>
      <w:lvlJc w:val="left"/>
      <w:pPr>
        <w:tabs>
          <w:tab w:val="num" w:pos="2880"/>
        </w:tabs>
        <w:ind w:left="2880" w:hanging="360"/>
      </w:pPr>
      <w:rPr>
        <w:rFonts w:ascii="Arial" w:hAnsi="Arial" w:hint="default"/>
      </w:rPr>
    </w:lvl>
    <w:lvl w:ilvl="4" w:tplc="788C165A" w:tentative="1">
      <w:start w:val="1"/>
      <w:numFmt w:val="bullet"/>
      <w:lvlText w:val="•"/>
      <w:lvlJc w:val="left"/>
      <w:pPr>
        <w:tabs>
          <w:tab w:val="num" w:pos="3600"/>
        </w:tabs>
        <w:ind w:left="3600" w:hanging="360"/>
      </w:pPr>
      <w:rPr>
        <w:rFonts w:ascii="Arial" w:hAnsi="Arial" w:hint="default"/>
      </w:rPr>
    </w:lvl>
    <w:lvl w:ilvl="5" w:tplc="01B852A8" w:tentative="1">
      <w:start w:val="1"/>
      <w:numFmt w:val="bullet"/>
      <w:lvlText w:val="•"/>
      <w:lvlJc w:val="left"/>
      <w:pPr>
        <w:tabs>
          <w:tab w:val="num" w:pos="4320"/>
        </w:tabs>
        <w:ind w:left="4320" w:hanging="360"/>
      </w:pPr>
      <w:rPr>
        <w:rFonts w:ascii="Arial" w:hAnsi="Arial" w:hint="default"/>
      </w:rPr>
    </w:lvl>
    <w:lvl w:ilvl="6" w:tplc="7012BDE8" w:tentative="1">
      <w:start w:val="1"/>
      <w:numFmt w:val="bullet"/>
      <w:lvlText w:val="•"/>
      <w:lvlJc w:val="left"/>
      <w:pPr>
        <w:tabs>
          <w:tab w:val="num" w:pos="5040"/>
        </w:tabs>
        <w:ind w:left="5040" w:hanging="360"/>
      </w:pPr>
      <w:rPr>
        <w:rFonts w:ascii="Arial" w:hAnsi="Arial" w:hint="default"/>
      </w:rPr>
    </w:lvl>
    <w:lvl w:ilvl="7" w:tplc="0C382222" w:tentative="1">
      <w:start w:val="1"/>
      <w:numFmt w:val="bullet"/>
      <w:lvlText w:val="•"/>
      <w:lvlJc w:val="left"/>
      <w:pPr>
        <w:tabs>
          <w:tab w:val="num" w:pos="5760"/>
        </w:tabs>
        <w:ind w:left="5760" w:hanging="360"/>
      </w:pPr>
      <w:rPr>
        <w:rFonts w:ascii="Arial" w:hAnsi="Arial" w:hint="default"/>
      </w:rPr>
    </w:lvl>
    <w:lvl w:ilvl="8" w:tplc="D850F97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23414C1"/>
    <w:multiLevelType w:val="hybridMultilevel"/>
    <w:tmpl w:val="E9A86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8A2667"/>
    <w:multiLevelType w:val="hybridMultilevel"/>
    <w:tmpl w:val="0DB886F8"/>
    <w:lvl w:ilvl="0" w:tplc="443C27BE">
      <w:start w:val="1"/>
      <w:numFmt w:val="bullet"/>
      <w:lvlText w:val="•"/>
      <w:lvlJc w:val="left"/>
      <w:pPr>
        <w:tabs>
          <w:tab w:val="num" w:pos="720"/>
        </w:tabs>
        <w:ind w:left="720" w:hanging="360"/>
      </w:pPr>
      <w:rPr>
        <w:rFonts w:ascii="Arial" w:hAnsi="Arial" w:hint="default"/>
      </w:rPr>
    </w:lvl>
    <w:lvl w:ilvl="1" w:tplc="F45CFEBA" w:tentative="1">
      <w:start w:val="1"/>
      <w:numFmt w:val="bullet"/>
      <w:lvlText w:val="•"/>
      <w:lvlJc w:val="left"/>
      <w:pPr>
        <w:tabs>
          <w:tab w:val="num" w:pos="1440"/>
        </w:tabs>
        <w:ind w:left="1440" w:hanging="360"/>
      </w:pPr>
      <w:rPr>
        <w:rFonts w:ascii="Arial" w:hAnsi="Arial" w:hint="default"/>
      </w:rPr>
    </w:lvl>
    <w:lvl w:ilvl="2" w:tplc="BEEE289C" w:tentative="1">
      <w:start w:val="1"/>
      <w:numFmt w:val="bullet"/>
      <w:lvlText w:val="•"/>
      <w:lvlJc w:val="left"/>
      <w:pPr>
        <w:tabs>
          <w:tab w:val="num" w:pos="2160"/>
        </w:tabs>
        <w:ind w:left="2160" w:hanging="360"/>
      </w:pPr>
      <w:rPr>
        <w:rFonts w:ascii="Arial" w:hAnsi="Arial" w:hint="default"/>
      </w:rPr>
    </w:lvl>
    <w:lvl w:ilvl="3" w:tplc="4D54FF3C" w:tentative="1">
      <w:start w:val="1"/>
      <w:numFmt w:val="bullet"/>
      <w:lvlText w:val="•"/>
      <w:lvlJc w:val="left"/>
      <w:pPr>
        <w:tabs>
          <w:tab w:val="num" w:pos="2880"/>
        </w:tabs>
        <w:ind w:left="2880" w:hanging="360"/>
      </w:pPr>
      <w:rPr>
        <w:rFonts w:ascii="Arial" w:hAnsi="Arial" w:hint="default"/>
      </w:rPr>
    </w:lvl>
    <w:lvl w:ilvl="4" w:tplc="48DEBC56" w:tentative="1">
      <w:start w:val="1"/>
      <w:numFmt w:val="bullet"/>
      <w:lvlText w:val="•"/>
      <w:lvlJc w:val="left"/>
      <w:pPr>
        <w:tabs>
          <w:tab w:val="num" w:pos="3600"/>
        </w:tabs>
        <w:ind w:left="3600" w:hanging="360"/>
      </w:pPr>
      <w:rPr>
        <w:rFonts w:ascii="Arial" w:hAnsi="Arial" w:hint="default"/>
      </w:rPr>
    </w:lvl>
    <w:lvl w:ilvl="5" w:tplc="CC60345A" w:tentative="1">
      <w:start w:val="1"/>
      <w:numFmt w:val="bullet"/>
      <w:lvlText w:val="•"/>
      <w:lvlJc w:val="left"/>
      <w:pPr>
        <w:tabs>
          <w:tab w:val="num" w:pos="4320"/>
        </w:tabs>
        <w:ind w:left="4320" w:hanging="360"/>
      </w:pPr>
      <w:rPr>
        <w:rFonts w:ascii="Arial" w:hAnsi="Arial" w:hint="default"/>
      </w:rPr>
    </w:lvl>
    <w:lvl w:ilvl="6" w:tplc="DF623D44" w:tentative="1">
      <w:start w:val="1"/>
      <w:numFmt w:val="bullet"/>
      <w:lvlText w:val="•"/>
      <w:lvlJc w:val="left"/>
      <w:pPr>
        <w:tabs>
          <w:tab w:val="num" w:pos="5040"/>
        </w:tabs>
        <w:ind w:left="5040" w:hanging="360"/>
      </w:pPr>
      <w:rPr>
        <w:rFonts w:ascii="Arial" w:hAnsi="Arial" w:hint="default"/>
      </w:rPr>
    </w:lvl>
    <w:lvl w:ilvl="7" w:tplc="D2023C1A" w:tentative="1">
      <w:start w:val="1"/>
      <w:numFmt w:val="bullet"/>
      <w:lvlText w:val="•"/>
      <w:lvlJc w:val="left"/>
      <w:pPr>
        <w:tabs>
          <w:tab w:val="num" w:pos="5760"/>
        </w:tabs>
        <w:ind w:left="5760" w:hanging="360"/>
      </w:pPr>
      <w:rPr>
        <w:rFonts w:ascii="Arial" w:hAnsi="Arial" w:hint="default"/>
      </w:rPr>
    </w:lvl>
    <w:lvl w:ilvl="8" w:tplc="3634F4B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14334F4"/>
    <w:multiLevelType w:val="hybridMultilevel"/>
    <w:tmpl w:val="8130A1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B4C3700"/>
    <w:multiLevelType w:val="hybridMultilevel"/>
    <w:tmpl w:val="E174B0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7A0AD6"/>
    <w:multiLevelType w:val="hybridMultilevel"/>
    <w:tmpl w:val="C31818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9C30B7"/>
    <w:multiLevelType w:val="hybridMultilevel"/>
    <w:tmpl w:val="87E60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3E90D81"/>
    <w:multiLevelType w:val="hybridMultilevel"/>
    <w:tmpl w:val="7588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2"/>
  </w:num>
  <w:num w:numId="4">
    <w:abstractNumId w:val="5"/>
  </w:num>
  <w:num w:numId="5">
    <w:abstractNumId w:val="8"/>
  </w:num>
  <w:num w:numId="6">
    <w:abstractNumId w:val="9"/>
  </w:num>
  <w:num w:numId="7">
    <w:abstractNumId w:val="10"/>
  </w:num>
  <w:num w:numId="8">
    <w:abstractNumId w:val="7"/>
  </w:num>
  <w:num w:numId="9">
    <w:abstractNumId w:val="3"/>
  </w:num>
  <w:num w:numId="10">
    <w:abstractNumId w:val="4"/>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evaa09frw5exde2exm55x5l2svzza0erwzd&quot;&gt;My EndNote Library&lt;record-ids&gt;&lt;item&gt;1741&lt;/item&gt;&lt;item&gt;1742&lt;/item&gt;&lt;item&gt;1743&lt;/item&gt;&lt;item&gt;1745&lt;/item&gt;&lt;item&gt;1746&lt;/item&gt;&lt;item&gt;1748&lt;/item&gt;&lt;item&gt;1749&lt;/item&gt;&lt;item&gt;1754&lt;/item&gt;&lt;item&gt;1755&lt;/item&gt;&lt;item&gt;1756&lt;/item&gt;&lt;item&gt;1757&lt;/item&gt;&lt;item&gt;1758&lt;/item&gt;&lt;item&gt;1759&lt;/item&gt;&lt;item&gt;1760&lt;/item&gt;&lt;item&gt;1761&lt;/item&gt;&lt;item&gt;1762&lt;/item&gt;&lt;item&gt;1763&lt;/item&gt;&lt;item&gt;1764&lt;/item&gt;&lt;item&gt;1765&lt;/item&gt;&lt;item&gt;1766&lt;/item&gt;&lt;item&gt;1768&lt;/item&gt;&lt;item&gt;1769&lt;/item&gt;&lt;item&gt;1771&lt;/item&gt;&lt;item&gt;1772&lt;/item&gt;&lt;item&gt;1773&lt;/item&gt;&lt;item&gt;1774&lt;/item&gt;&lt;item&gt;1775&lt;/item&gt;&lt;item&gt;1776&lt;/item&gt;&lt;item&gt;1777&lt;/item&gt;&lt;item&gt;1778&lt;/item&gt;&lt;item&gt;1779&lt;/item&gt;&lt;item&gt;1780&lt;/item&gt;&lt;item&gt;1782&lt;/item&gt;&lt;item&gt;1783&lt;/item&gt;&lt;item&gt;1785&lt;/item&gt;&lt;item&gt;1787&lt;/item&gt;&lt;item&gt;1788&lt;/item&gt;&lt;item&gt;1789&lt;/item&gt;&lt;item&gt;1790&lt;/item&gt;&lt;item&gt;1791&lt;/item&gt;&lt;item&gt;1792&lt;/item&gt;&lt;item&gt;1795&lt;/item&gt;&lt;item&gt;1796&lt;/item&gt;&lt;item&gt;1797&lt;/item&gt;&lt;item&gt;1798&lt;/item&gt;&lt;item&gt;1799&lt;/item&gt;&lt;item&gt;1800&lt;/item&gt;&lt;item&gt;1802&lt;/item&gt;&lt;item&gt;1803&lt;/item&gt;&lt;item&gt;1805&lt;/item&gt;&lt;item&gt;1806&lt;/item&gt;&lt;item&gt;1807&lt;/item&gt;&lt;item&gt;1808&lt;/item&gt;&lt;item&gt;1809&lt;/item&gt;&lt;item&gt;1810&lt;/item&gt;&lt;item&gt;1811&lt;/item&gt;&lt;item&gt;1812&lt;/item&gt;&lt;item&gt;1829&lt;/item&gt;&lt;item&gt;1830&lt;/item&gt;&lt;item&gt;1831&lt;/item&gt;&lt;item&gt;1833&lt;/item&gt;&lt;item&gt;1834&lt;/item&gt;&lt;/record-ids&gt;&lt;/item&gt;&lt;/Libraries&gt;"/>
  </w:docVars>
  <w:rsids>
    <w:rsidRoot w:val="00946FAC"/>
    <w:rsid w:val="0000019D"/>
    <w:rsid w:val="00000555"/>
    <w:rsid w:val="00000939"/>
    <w:rsid w:val="00000B5A"/>
    <w:rsid w:val="00000D22"/>
    <w:rsid w:val="000014BB"/>
    <w:rsid w:val="000017D3"/>
    <w:rsid w:val="00001CE4"/>
    <w:rsid w:val="0000272A"/>
    <w:rsid w:val="000028B8"/>
    <w:rsid w:val="000036FC"/>
    <w:rsid w:val="000044EC"/>
    <w:rsid w:val="000048CD"/>
    <w:rsid w:val="00004C07"/>
    <w:rsid w:val="00004F0F"/>
    <w:rsid w:val="0000616D"/>
    <w:rsid w:val="000063A2"/>
    <w:rsid w:val="00006419"/>
    <w:rsid w:val="000067BF"/>
    <w:rsid w:val="0000713D"/>
    <w:rsid w:val="00010DD2"/>
    <w:rsid w:val="00011278"/>
    <w:rsid w:val="00011EA5"/>
    <w:rsid w:val="00011EC2"/>
    <w:rsid w:val="000139E9"/>
    <w:rsid w:val="000143CD"/>
    <w:rsid w:val="00014894"/>
    <w:rsid w:val="00014EFF"/>
    <w:rsid w:val="0001513C"/>
    <w:rsid w:val="00015171"/>
    <w:rsid w:val="00015C11"/>
    <w:rsid w:val="00016483"/>
    <w:rsid w:val="0001669C"/>
    <w:rsid w:val="0001708E"/>
    <w:rsid w:val="000176EF"/>
    <w:rsid w:val="00017910"/>
    <w:rsid w:val="000179BA"/>
    <w:rsid w:val="0002019D"/>
    <w:rsid w:val="00020BC5"/>
    <w:rsid w:val="00020D89"/>
    <w:rsid w:val="0002121E"/>
    <w:rsid w:val="00021C99"/>
    <w:rsid w:val="00021ED8"/>
    <w:rsid w:val="0002265F"/>
    <w:rsid w:val="0002392C"/>
    <w:rsid w:val="0002401D"/>
    <w:rsid w:val="0002428A"/>
    <w:rsid w:val="000247B6"/>
    <w:rsid w:val="00024F72"/>
    <w:rsid w:val="00024F74"/>
    <w:rsid w:val="000256AD"/>
    <w:rsid w:val="000258B0"/>
    <w:rsid w:val="00026074"/>
    <w:rsid w:val="0002611B"/>
    <w:rsid w:val="000261E1"/>
    <w:rsid w:val="00027022"/>
    <w:rsid w:val="00027DD6"/>
    <w:rsid w:val="0003052D"/>
    <w:rsid w:val="000305E2"/>
    <w:rsid w:val="00030959"/>
    <w:rsid w:val="00030A93"/>
    <w:rsid w:val="00030FE2"/>
    <w:rsid w:val="00030FFC"/>
    <w:rsid w:val="0003127F"/>
    <w:rsid w:val="00032B2E"/>
    <w:rsid w:val="00032BB1"/>
    <w:rsid w:val="00032BE1"/>
    <w:rsid w:val="000334C0"/>
    <w:rsid w:val="000336A0"/>
    <w:rsid w:val="0003377A"/>
    <w:rsid w:val="000344D5"/>
    <w:rsid w:val="00034898"/>
    <w:rsid w:val="0003682A"/>
    <w:rsid w:val="00036CD8"/>
    <w:rsid w:val="00036FA2"/>
    <w:rsid w:val="000373EF"/>
    <w:rsid w:val="00040644"/>
    <w:rsid w:val="00041362"/>
    <w:rsid w:val="000429EB"/>
    <w:rsid w:val="000433F9"/>
    <w:rsid w:val="00043718"/>
    <w:rsid w:val="000439D1"/>
    <w:rsid w:val="000439E3"/>
    <w:rsid w:val="00043E6B"/>
    <w:rsid w:val="00044564"/>
    <w:rsid w:val="0004472D"/>
    <w:rsid w:val="000454C5"/>
    <w:rsid w:val="000460E0"/>
    <w:rsid w:val="000468C4"/>
    <w:rsid w:val="00046BFD"/>
    <w:rsid w:val="000476C8"/>
    <w:rsid w:val="00050082"/>
    <w:rsid w:val="00050D2C"/>
    <w:rsid w:val="00052940"/>
    <w:rsid w:val="00053029"/>
    <w:rsid w:val="00053B2B"/>
    <w:rsid w:val="00054771"/>
    <w:rsid w:val="00054804"/>
    <w:rsid w:val="00054BD2"/>
    <w:rsid w:val="00054D5E"/>
    <w:rsid w:val="000555D5"/>
    <w:rsid w:val="00055679"/>
    <w:rsid w:val="0005619F"/>
    <w:rsid w:val="000562A5"/>
    <w:rsid w:val="000562E4"/>
    <w:rsid w:val="0005647E"/>
    <w:rsid w:val="000566C4"/>
    <w:rsid w:val="00057AD7"/>
    <w:rsid w:val="00060681"/>
    <w:rsid w:val="00060DC8"/>
    <w:rsid w:val="0006145B"/>
    <w:rsid w:val="000615A6"/>
    <w:rsid w:val="00061981"/>
    <w:rsid w:val="00062E87"/>
    <w:rsid w:val="00062EC8"/>
    <w:rsid w:val="000639E2"/>
    <w:rsid w:val="000648C4"/>
    <w:rsid w:val="0006499E"/>
    <w:rsid w:val="00064B08"/>
    <w:rsid w:val="000676DE"/>
    <w:rsid w:val="00067F3C"/>
    <w:rsid w:val="00071826"/>
    <w:rsid w:val="00072177"/>
    <w:rsid w:val="000723AA"/>
    <w:rsid w:val="00072418"/>
    <w:rsid w:val="00072FC9"/>
    <w:rsid w:val="00073304"/>
    <w:rsid w:val="00073F19"/>
    <w:rsid w:val="00074590"/>
    <w:rsid w:val="00074619"/>
    <w:rsid w:val="00074B85"/>
    <w:rsid w:val="00074CBF"/>
    <w:rsid w:val="00074FE0"/>
    <w:rsid w:val="000751EF"/>
    <w:rsid w:val="00075A1D"/>
    <w:rsid w:val="00075D8B"/>
    <w:rsid w:val="000761BB"/>
    <w:rsid w:val="00076623"/>
    <w:rsid w:val="00076770"/>
    <w:rsid w:val="00076774"/>
    <w:rsid w:val="000768D5"/>
    <w:rsid w:val="000772A9"/>
    <w:rsid w:val="000806A6"/>
    <w:rsid w:val="0008091C"/>
    <w:rsid w:val="00080C16"/>
    <w:rsid w:val="000810E3"/>
    <w:rsid w:val="00081B1A"/>
    <w:rsid w:val="00082232"/>
    <w:rsid w:val="00082343"/>
    <w:rsid w:val="000829EF"/>
    <w:rsid w:val="00082EB2"/>
    <w:rsid w:val="000831EC"/>
    <w:rsid w:val="000847EF"/>
    <w:rsid w:val="00084916"/>
    <w:rsid w:val="00084937"/>
    <w:rsid w:val="00084B7F"/>
    <w:rsid w:val="00084BFB"/>
    <w:rsid w:val="00084D71"/>
    <w:rsid w:val="00085BE2"/>
    <w:rsid w:val="0008643C"/>
    <w:rsid w:val="00086AB6"/>
    <w:rsid w:val="0008754E"/>
    <w:rsid w:val="00087795"/>
    <w:rsid w:val="00087A03"/>
    <w:rsid w:val="00087D68"/>
    <w:rsid w:val="0009028A"/>
    <w:rsid w:val="00090391"/>
    <w:rsid w:val="00091102"/>
    <w:rsid w:val="0009118F"/>
    <w:rsid w:val="00091D78"/>
    <w:rsid w:val="0009302A"/>
    <w:rsid w:val="00093056"/>
    <w:rsid w:val="00093FB5"/>
    <w:rsid w:val="000940DC"/>
    <w:rsid w:val="000947DE"/>
    <w:rsid w:val="0009495C"/>
    <w:rsid w:val="00095BA9"/>
    <w:rsid w:val="00095E9E"/>
    <w:rsid w:val="00096F62"/>
    <w:rsid w:val="000972A8"/>
    <w:rsid w:val="00097481"/>
    <w:rsid w:val="000A081D"/>
    <w:rsid w:val="000A0B30"/>
    <w:rsid w:val="000A0E18"/>
    <w:rsid w:val="000A13A6"/>
    <w:rsid w:val="000A1A36"/>
    <w:rsid w:val="000A25DE"/>
    <w:rsid w:val="000A27AC"/>
    <w:rsid w:val="000A2912"/>
    <w:rsid w:val="000A2E93"/>
    <w:rsid w:val="000A32E7"/>
    <w:rsid w:val="000A3486"/>
    <w:rsid w:val="000A39CD"/>
    <w:rsid w:val="000A3E05"/>
    <w:rsid w:val="000A3E2C"/>
    <w:rsid w:val="000A42D4"/>
    <w:rsid w:val="000A438C"/>
    <w:rsid w:val="000A46F7"/>
    <w:rsid w:val="000A4780"/>
    <w:rsid w:val="000A4EBA"/>
    <w:rsid w:val="000A55CE"/>
    <w:rsid w:val="000A5F87"/>
    <w:rsid w:val="000A6622"/>
    <w:rsid w:val="000A71DD"/>
    <w:rsid w:val="000A782D"/>
    <w:rsid w:val="000A7D13"/>
    <w:rsid w:val="000B0019"/>
    <w:rsid w:val="000B0550"/>
    <w:rsid w:val="000B0664"/>
    <w:rsid w:val="000B0780"/>
    <w:rsid w:val="000B0822"/>
    <w:rsid w:val="000B0F56"/>
    <w:rsid w:val="000B20E1"/>
    <w:rsid w:val="000B26C6"/>
    <w:rsid w:val="000B2735"/>
    <w:rsid w:val="000B2A84"/>
    <w:rsid w:val="000B2CCA"/>
    <w:rsid w:val="000B2E72"/>
    <w:rsid w:val="000B2FD6"/>
    <w:rsid w:val="000B39C0"/>
    <w:rsid w:val="000B4237"/>
    <w:rsid w:val="000B446C"/>
    <w:rsid w:val="000B4793"/>
    <w:rsid w:val="000B493C"/>
    <w:rsid w:val="000B4A8D"/>
    <w:rsid w:val="000B5797"/>
    <w:rsid w:val="000B5819"/>
    <w:rsid w:val="000B6281"/>
    <w:rsid w:val="000B66FD"/>
    <w:rsid w:val="000B6932"/>
    <w:rsid w:val="000B6C29"/>
    <w:rsid w:val="000B6E19"/>
    <w:rsid w:val="000B708C"/>
    <w:rsid w:val="000B7B1F"/>
    <w:rsid w:val="000C0967"/>
    <w:rsid w:val="000C0CB5"/>
    <w:rsid w:val="000C1054"/>
    <w:rsid w:val="000C122C"/>
    <w:rsid w:val="000C13A5"/>
    <w:rsid w:val="000C1B32"/>
    <w:rsid w:val="000C2A62"/>
    <w:rsid w:val="000C2B3E"/>
    <w:rsid w:val="000C3209"/>
    <w:rsid w:val="000C3B88"/>
    <w:rsid w:val="000C3C99"/>
    <w:rsid w:val="000C45FE"/>
    <w:rsid w:val="000C47B2"/>
    <w:rsid w:val="000C4BDC"/>
    <w:rsid w:val="000C4EBE"/>
    <w:rsid w:val="000C510B"/>
    <w:rsid w:val="000C5DC6"/>
    <w:rsid w:val="000C6577"/>
    <w:rsid w:val="000C6D98"/>
    <w:rsid w:val="000C6EEF"/>
    <w:rsid w:val="000C77D8"/>
    <w:rsid w:val="000C7E6A"/>
    <w:rsid w:val="000D0228"/>
    <w:rsid w:val="000D07ED"/>
    <w:rsid w:val="000D1A7C"/>
    <w:rsid w:val="000D1C18"/>
    <w:rsid w:val="000D2D1E"/>
    <w:rsid w:val="000D317E"/>
    <w:rsid w:val="000D3880"/>
    <w:rsid w:val="000D3A20"/>
    <w:rsid w:val="000D3B73"/>
    <w:rsid w:val="000D43F7"/>
    <w:rsid w:val="000D47EC"/>
    <w:rsid w:val="000D4811"/>
    <w:rsid w:val="000D48A0"/>
    <w:rsid w:val="000D5C8F"/>
    <w:rsid w:val="000D60B9"/>
    <w:rsid w:val="000D652C"/>
    <w:rsid w:val="000D6B61"/>
    <w:rsid w:val="000D7351"/>
    <w:rsid w:val="000D7AD8"/>
    <w:rsid w:val="000E0074"/>
    <w:rsid w:val="000E1500"/>
    <w:rsid w:val="000E1A39"/>
    <w:rsid w:val="000E226C"/>
    <w:rsid w:val="000E497C"/>
    <w:rsid w:val="000E5158"/>
    <w:rsid w:val="000E5EC8"/>
    <w:rsid w:val="000E6B6E"/>
    <w:rsid w:val="000E76C0"/>
    <w:rsid w:val="000F0621"/>
    <w:rsid w:val="000F22B5"/>
    <w:rsid w:val="000F2799"/>
    <w:rsid w:val="000F2F6D"/>
    <w:rsid w:val="000F3A92"/>
    <w:rsid w:val="000F3EC3"/>
    <w:rsid w:val="000F3F85"/>
    <w:rsid w:val="000F4A47"/>
    <w:rsid w:val="000F4C24"/>
    <w:rsid w:val="000F4D6B"/>
    <w:rsid w:val="000F520E"/>
    <w:rsid w:val="000F5520"/>
    <w:rsid w:val="000F62C2"/>
    <w:rsid w:val="000F67D3"/>
    <w:rsid w:val="000F7592"/>
    <w:rsid w:val="00100491"/>
    <w:rsid w:val="00100727"/>
    <w:rsid w:val="00100BEC"/>
    <w:rsid w:val="00101204"/>
    <w:rsid w:val="0010127F"/>
    <w:rsid w:val="0010164E"/>
    <w:rsid w:val="00101C89"/>
    <w:rsid w:val="00103355"/>
    <w:rsid w:val="0010383A"/>
    <w:rsid w:val="001038C4"/>
    <w:rsid w:val="00103935"/>
    <w:rsid w:val="00104067"/>
    <w:rsid w:val="0010437C"/>
    <w:rsid w:val="001051D5"/>
    <w:rsid w:val="001056AF"/>
    <w:rsid w:val="001060D5"/>
    <w:rsid w:val="00106C3C"/>
    <w:rsid w:val="00106C73"/>
    <w:rsid w:val="00107493"/>
    <w:rsid w:val="001075B4"/>
    <w:rsid w:val="00107A00"/>
    <w:rsid w:val="00107C14"/>
    <w:rsid w:val="0011014F"/>
    <w:rsid w:val="00110555"/>
    <w:rsid w:val="0011098E"/>
    <w:rsid w:val="001109F0"/>
    <w:rsid w:val="001110DF"/>
    <w:rsid w:val="00111621"/>
    <w:rsid w:val="0011162E"/>
    <w:rsid w:val="001116D7"/>
    <w:rsid w:val="0011266C"/>
    <w:rsid w:val="0011343A"/>
    <w:rsid w:val="00114503"/>
    <w:rsid w:val="00114FA6"/>
    <w:rsid w:val="001161EE"/>
    <w:rsid w:val="00116722"/>
    <w:rsid w:val="00116F8F"/>
    <w:rsid w:val="00117DFC"/>
    <w:rsid w:val="00120B0E"/>
    <w:rsid w:val="00121497"/>
    <w:rsid w:val="001219D6"/>
    <w:rsid w:val="00121C0C"/>
    <w:rsid w:val="00121E79"/>
    <w:rsid w:val="001233B9"/>
    <w:rsid w:val="001253B5"/>
    <w:rsid w:val="001269DF"/>
    <w:rsid w:val="0012782D"/>
    <w:rsid w:val="00127EE7"/>
    <w:rsid w:val="00130C59"/>
    <w:rsid w:val="00130C89"/>
    <w:rsid w:val="00131114"/>
    <w:rsid w:val="00131C56"/>
    <w:rsid w:val="00131E48"/>
    <w:rsid w:val="0013303F"/>
    <w:rsid w:val="00133E4F"/>
    <w:rsid w:val="001347B3"/>
    <w:rsid w:val="00134B03"/>
    <w:rsid w:val="00135200"/>
    <w:rsid w:val="00135451"/>
    <w:rsid w:val="00135FAC"/>
    <w:rsid w:val="00136029"/>
    <w:rsid w:val="00136957"/>
    <w:rsid w:val="001369E5"/>
    <w:rsid w:val="00137754"/>
    <w:rsid w:val="00137A81"/>
    <w:rsid w:val="001415C4"/>
    <w:rsid w:val="00141F2B"/>
    <w:rsid w:val="001426C9"/>
    <w:rsid w:val="00142916"/>
    <w:rsid w:val="00143338"/>
    <w:rsid w:val="0014421D"/>
    <w:rsid w:val="00144DC3"/>
    <w:rsid w:val="00144E32"/>
    <w:rsid w:val="00145852"/>
    <w:rsid w:val="001467F8"/>
    <w:rsid w:val="00146C56"/>
    <w:rsid w:val="001475C5"/>
    <w:rsid w:val="00147D82"/>
    <w:rsid w:val="0015044D"/>
    <w:rsid w:val="00150939"/>
    <w:rsid w:val="00151084"/>
    <w:rsid w:val="0015128D"/>
    <w:rsid w:val="00151552"/>
    <w:rsid w:val="00151A0E"/>
    <w:rsid w:val="00151FD1"/>
    <w:rsid w:val="0015280E"/>
    <w:rsid w:val="00152A19"/>
    <w:rsid w:val="00152A93"/>
    <w:rsid w:val="00154566"/>
    <w:rsid w:val="001550F4"/>
    <w:rsid w:val="001556E3"/>
    <w:rsid w:val="001559BF"/>
    <w:rsid w:val="00155A4B"/>
    <w:rsid w:val="00155AAC"/>
    <w:rsid w:val="00155F35"/>
    <w:rsid w:val="00156554"/>
    <w:rsid w:val="00157081"/>
    <w:rsid w:val="00157139"/>
    <w:rsid w:val="00157D5E"/>
    <w:rsid w:val="00157F08"/>
    <w:rsid w:val="00160C65"/>
    <w:rsid w:val="00161157"/>
    <w:rsid w:val="001614B6"/>
    <w:rsid w:val="0016206C"/>
    <w:rsid w:val="00162634"/>
    <w:rsid w:val="0016272C"/>
    <w:rsid w:val="00162B80"/>
    <w:rsid w:val="00162D98"/>
    <w:rsid w:val="001639FC"/>
    <w:rsid w:val="00163DA8"/>
    <w:rsid w:val="00164644"/>
    <w:rsid w:val="00164F9F"/>
    <w:rsid w:val="00165362"/>
    <w:rsid w:val="00165373"/>
    <w:rsid w:val="001661A9"/>
    <w:rsid w:val="0016635C"/>
    <w:rsid w:val="00166709"/>
    <w:rsid w:val="001669C0"/>
    <w:rsid w:val="00166A0F"/>
    <w:rsid w:val="0016732B"/>
    <w:rsid w:val="001675D3"/>
    <w:rsid w:val="00167FAE"/>
    <w:rsid w:val="00170037"/>
    <w:rsid w:val="00170A5A"/>
    <w:rsid w:val="00171D2B"/>
    <w:rsid w:val="00171E48"/>
    <w:rsid w:val="001734B4"/>
    <w:rsid w:val="001744F4"/>
    <w:rsid w:val="00174C63"/>
    <w:rsid w:val="00174E53"/>
    <w:rsid w:val="0017566D"/>
    <w:rsid w:val="00176D16"/>
    <w:rsid w:val="00177DF4"/>
    <w:rsid w:val="00180463"/>
    <w:rsid w:val="001810DF"/>
    <w:rsid w:val="00181E62"/>
    <w:rsid w:val="001822B6"/>
    <w:rsid w:val="0018292B"/>
    <w:rsid w:val="00182999"/>
    <w:rsid w:val="00182C07"/>
    <w:rsid w:val="0018346A"/>
    <w:rsid w:val="0018363D"/>
    <w:rsid w:val="0018377D"/>
    <w:rsid w:val="00183A45"/>
    <w:rsid w:val="00183E28"/>
    <w:rsid w:val="00183E3E"/>
    <w:rsid w:val="00184159"/>
    <w:rsid w:val="00185AF1"/>
    <w:rsid w:val="00186A30"/>
    <w:rsid w:val="00187275"/>
    <w:rsid w:val="001874A1"/>
    <w:rsid w:val="0019016D"/>
    <w:rsid w:val="001901A5"/>
    <w:rsid w:val="00190631"/>
    <w:rsid w:val="0019070E"/>
    <w:rsid w:val="00190FFC"/>
    <w:rsid w:val="00191360"/>
    <w:rsid w:val="001925D2"/>
    <w:rsid w:val="00193881"/>
    <w:rsid w:val="00193B71"/>
    <w:rsid w:val="00193EEF"/>
    <w:rsid w:val="001945CD"/>
    <w:rsid w:val="001952BC"/>
    <w:rsid w:val="0019556F"/>
    <w:rsid w:val="00195F77"/>
    <w:rsid w:val="001962C7"/>
    <w:rsid w:val="00196685"/>
    <w:rsid w:val="00196D8C"/>
    <w:rsid w:val="00196F78"/>
    <w:rsid w:val="00197069"/>
    <w:rsid w:val="001974E4"/>
    <w:rsid w:val="001976E9"/>
    <w:rsid w:val="00197E23"/>
    <w:rsid w:val="001A02AB"/>
    <w:rsid w:val="001A0B77"/>
    <w:rsid w:val="001A10DC"/>
    <w:rsid w:val="001A143B"/>
    <w:rsid w:val="001A1787"/>
    <w:rsid w:val="001A190E"/>
    <w:rsid w:val="001A1A8B"/>
    <w:rsid w:val="001A2007"/>
    <w:rsid w:val="001A20C2"/>
    <w:rsid w:val="001A2EFF"/>
    <w:rsid w:val="001A304F"/>
    <w:rsid w:val="001A33D6"/>
    <w:rsid w:val="001A37A2"/>
    <w:rsid w:val="001A4395"/>
    <w:rsid w:val="001A4793"/>
    <w:rsid w:val="001A49D9"/>
    <w:rsid w:val="001A4EF9"/>
    <w:rsid w:val="001A54E2"/>
    <w:rsid w:val="001A550F"/>
    <w:rsid w:val="001A5850"/>
    <w:rsid w:val="001A5E00"/>
    <w:rsid w:val="001A5FC3"/>
    <w:rsid w:val="001A696C"/>
    <w:rsid w:val="001A6A05"/>
    <w:rsid w:val="001B0011"/>
    <w:rsid w:val="001B0099"/>
    <w:rsid w:val="001B0256"/>
    <w:rsid w:val="001B05E9"/>
    <w:rsid w:val="001B0959"/>
    <w:rsid w:val="001B1B7F"/>
    <w:rsid w:val="001B211C"/>
    <w:rsid w:val="001B250D"/>
    <w:rsid w:val="001B2A1F"/>
    <w:rsid w:val="001B2BAC"/>
    <w:rsid w:val="001B3924"/>
    <w:rsid w:val="001B4AC2"/>
    <w:rsid w:val="001B4B87"/>
    <w:rsid w:val="001B5172"/>
    <w:rsid w:val="001B5AB1"/>
    <w:rsid w:val="001B5E54"/>
    <w:rsid w:val="001B6234"/>
    <w:rsid w:val="001B6FDE"/>
    <w:rsid w:val="001B704F"/>
    <w:rsid w:val="001B7970"/>
    <w:rsid w:val="001B79D6"/>
    <w:rsid w:val="001C0FA3"/>
    <w:rsid w:val="001C126A"/>
    <w:rsid w:val="001C1548"/>
    <w:rsid w:val="001C17B1"/>
    <w:rsid w:val="001C1E8A"/>
    <w:rsid w:val="001C20C3"/>
    <w:rsid w:val="001C22C2"/>
    <w:rsid w:val="001C277A"/>
    <w:rsid w:val="001C2D8F"/>
    <w:rsid w:val="001C4D92"/>
    <w:rsid w:val="001C54D3"/>
    <w:rsid w:val="001C65AD"/>
    <w:rsid w:val="001C68BC"/>
    <w:rsid w:val="001C6DD0"/>
    <w:rsid w:val="001C703F"/>
    <w:rsid w:val="001C782C"/>
    <w:rsid w:val="001D02CA"/>
    <w:rsid w:val="001D0693"/>
    <w:rsid w:val="001D0769"/>
    <w:rsid w:val="001D11AD"/>
    <w:rsid w:val="001D2955"/>
    <w:rsid w:val="001D2BCA"/>
    <w:rsid w:val="001D37F1"/>
    <w:rsid w:val="001D38FF"/>
    <w:rsid w:val="001D46A6"/>
    <w:rsid w:val="001D4C83"/>
    <w:rsid w:val="001D4D42"/>
    <w:rsid w:val="001D5160"/>
    <w:rsid w:val="001D54DA"/>
    <w:rsid w:val="001D5B03"/>
    <w:rsid w:val="001D6B0F"/>
    <w:rsid w:val="001D6F84"/>
    <w:rsid w:val="001D7537"/>
    <w:rsid w:val="001D7D0A"/>
    <w:rsid w:val="001E01E0"/>
    <w:rsid w:val="001E033F"/>
    <w:rsid w:val="001E039B"/>
    <w:rsid w:val="001E22B1"/>
    <w:rsid w:val="001E241E"/>
    <w:rsid w:val="001E2536"/>
    <w:rsid w:val="001E2CBE"/>
    <w:rsid w:val="001E3653"/>
    <w:rsid w:val="001E5566"/>
    <w:rsid w:val="001E5893"/>
    <w:rsid w:val="001E5F36"/>
    <w:rsid w:val="001E673B"/>
    <w:rsid w:val="001F107F"/>
    <w:rsid w:val="001F1105"/>
    <w:rsid w:val="001F1C0E"/>
    <w:rsid w:val="001F26AE"/>
    <w:rsid w:val="001F2B6F"/>
    <w:rsid w:val="001F2C6F"/>
    <w:rsid w:val="001F2CBC"/>
    <w:rsid w:val="001F2FF6"/>
    <w:rsid w:val="001F3BC3"/>
    <w:rsid w:val="001F3F00"/>
    <w:rsid w:val="001F4EDC"/>
    <w:rsid w:val="001F761E"/>
    <w:rsid w:val="001F76B6"/>
    <w:rsid w:val="001F77AD"/>
    <w:rsid w:val="001F782E"/>
    <w:rsid w:val="001F7DF0"/>
    <w:rsid w:val="002006DB"/>
    <w:rsid w:val="00202030"/>
    <w:rsid w:val="00203037"/>
    <w:rsid w:val="0020376B"/>
    <w:rsid w:val="00204D82"/>
    <w:rsid w:val="002059A7"/>
    <w:rsid w:val="00205CF6"/>
    <w:rsid w:val="0020656E"/>
    <w:rsid w:val="002065DE"/>
    <w:rsid w:val="0020791E"/>
    <w:rsid w:val="00210284"/>
    <w:rsid w:val="00210D3C"/>
    <w:rsid w:val="00211293"/>
    <w:rsid w:val="00211B18"/>
    <w:rsid w:val="00211BCD"/>
    <w:rsid w:val="002121D7"/>
    <w:rsid w:val="00212336"/>
    <w:rsid w:val="00212FD3"/>
    <w:rsid w:val="002132F8"/>
    <w:rsid w:val="002136CC"/>
    <w:rsid w:val="00213C66"/>
    <w:rsid w:val="00213FC1"/>
    <w:rsid w:val="00214083"/>
    <w:rsid w:val="0021418C"/>
    <w:rsid w:val="00214F80"/>
    <w:rsid w:val="00215459"/>
    <w:rsid w:val="002174D2"/>
    <w:rsid w:val="00217DD5"/>
    <w:rsid w:val="00221703"/>
    <w:rsid w:val="0022261A"/>
    <w:rsid w:val="00222A6E"/>
    <w:rsid w:val="00223499"/>
    <w:rsid w:val="00223C92"/>
    <w:rsid w:val="00224A6D"/>
    <w:rsid w:val="00224ACE"/>
    <w:rsid w:val="00224D91"/>
    <w:rsid w:val="00224EDF"/>
    <w:rsid w:val="00225655"/>
    <w:rsid w:val="002259A2"/>
    <w:rsid w:val="00225DDB"/>
    <w:rsid w:val="0022600E"/>
    <w:rsid w:val="0022629D"/>
    <w:rsid w:val="00226A3D"/>
    <w:rsid w:val="0022701A"/>
    <w:rsid w:val="002277E8"/>
    <w:rsid w:val="00227BE4"/>
    <w:rsid w:val="00227CEC"/>
    <w:rsid w:val="00227E6B"/>
    <w:rsid w:val="0023010E"/>
    <w:rsid w:val="002301C2"/>
    <w:rsid w:val="00230909"/>
    <w:rsid w:val="002319F9"/>
    <w:rsid w:val="00231D04"/>
    <w:rsid w:val="00232329"/>
    <w:rsid w:val="002326D8"/>
    <w:rsid w:val="00232C2F"/>
    <w:rsid w:val="00232E39"/>
    <w:rsid w:val="002332CE"/>
    <w:rsid w:val="00234C31"/>
    <w:rsid w:val="00236578"/>
    <w:rsid w:val="00236972"/>
    <w:rsid w:val="00236DF4"/>
    <w:rsid w:val="0023748B"/>
    <w:rsid w:val="00240898"/>
    <w:rsid w:val="002409DA"/>
    <w:rsid w:val="002410F8"/>
    <w:rsid w:val="002413DE"/>
    <w:rsid w:val="00241D8C"/>
    <w:rsid w:val="00241FAA"/>
    <w:rsid w:val="00242A37"/>
    <w:rsid w:val="00242F84"/>
    <w:rsid w:val="00243536"/>
    <w:rsid w:val="0024378A"/>
    <w:rsid w:val="00243CAF"/>
    <w:rsid w:val="002441A9"/>
    <w:rsid w:val="002446C3"/>
    <w:rsid w:val="00244BA7"/>
    <w:rsid w:val="00244F51"/>
    <w:rsid w:val="00246017"/>
    <w:rsid w:val="00246042"/>
    <w:rsid w:val="002461D1"/>
    <w:rsid w:val="00246BC1"/>
    <w:rsid w:val="002479DF"/>
    <w:rsid w:val="00250B9B"/>
    <w:rsid w:val="00251A36"/>
    <w:rsid w:val="00251BBB"/>
    <w:rsid w:val="002521F1"/>
    <w:rsid w:val="00252235"/>
    <w:rsid w:val="00253258"/>
    <w:rsid w:val="0025328F"/>
    <w:rsid w:val="0025348D"/>
    <w:rsid w:val="00253678"/>
    <w:rsid w:val="00253798"/>
    <w:rsid w:val="0025437A"/>
    <w:rsid w:val="002544FE"/>
    <w:rsid w:val="00254AF3"/>
    <w:rsid w:val="002555BA"/>
    <w:rsid w:val="0025576E"/>
    <w:rsid w:val="002567ED"/>
    <w:rsid w:val="00256927"/>
    <w:rsid w:val="00260933"/>
    <w:rsid w:val="00260A8B"/>
    <w:rsid w:val="00262039"/>
    <w:rsid w:val="00262176"/>
    <w:rsid w:val="002621FF"/>
    <w:rsid w:val="002625B4"/>
    <w:rsid w:val="00262AF9"/>
    <w:rsid w:val="00262E31"/>
    <w:rsid w:val="002631B7"/>
    <w:rsid w:val="0026371A"/>
    <w:rsid w:val="00264F37"/>
    <w:rsid w:val="00265BCB"/>
    <w:rsid w:val="002679C3"/>
    <w:rsid w:val="00267A87"/>
    <w:rsid w:val="0027014A"/>
    <w:rsid w:val="00270239"/>
    <w:rsid w:val="002706EB"/>
    <w:rsid w:val="00271998"/>
    <w:rsid w:val="00271ACB"/>
    <w:rsid w:val="00271FD0"/>
    <w:rsid w:val="00272392"/>
    <w:rsid w:val="00272565"/>
    <w:rsid w:val="00272CFA"/>
    <w:rsid w:val="00273553"/>
    <w:rsid w:val="00273A9F"/>
    <w:rsid w:val="00273E88"/>
    <w:rsid w:val="00274670"/>
    <w:rsid w:val="00274A03"/>
    <w:rsid w:val="0027518C"/>
    <w:rsid w:val="0027519D"/>
    <w:rsid w:val="0027554A"/>
    <w:rsid w:val="002757C5"/>
    <w:rsid w:val="00276863"/>
    <w:rsid w:val="00276B99"/>
    <w:rsid w:val="00276D73"/>
    <w:rsid w:val="00276E82"/>
    <w:rsid w:val="00280AB1"/>
    <w:rsid w:val="002810D9"/>
    <w:rsid w:val="002812B3"/>
    <w:rsid w:val="0028141D"/>
    <w:rsid w:val="00281953"/>
    <w:rsid w:val="00282391"/>
    <w:rsid w:val="0028247A"/>
    <w:rsid w:val="002829B4"/>
    <w:rsid w:val="002834C1"/>
    <w:rsid w:val="00284544"/>
    <w:rsid w:val="00284679"/>
    <w:rsid w:val="00285134"/>
    <w:rsid w:val="0028559D"/>
    <w:rsid w:val="00285919"/>
    <w:rsid w:val="002861EB"/>
    <w:rsid w:val="00290D28"/>
    <w:rsid w:val="00291061"/>
    <w:rsid w:val="00291C04"/>
    <w:rsid w:val="00291CFE"/>
    <w:rsid w:val="0029256A"/>
    <w:rsid w:val="002929F7"/>
    <w:rsid w:val="00292D40"/>
    <w:rsid w:val="00292FA1"/>
    <w:rsid w:val="00293171"/>
    <w:rsid w:val="00293422"/>
    <w:rsid w:val="00293AA1"/>
    <w:rsid w:val="0029468B"/>
    <w:rsid w:val="00294F31"/>
    <w:rsid w:val="00295706"/>
    <w:rsid w:val="002959FE"/>
    <w:rsid w:val="00295A10"/>
    <w:rsid w:val="00296A90"/>
    <w:rsid w:val="00296C79"/>
    <w:rsid w:val="0029705D"/>
    <w:rsid w:val="0029707D"/>
    <w:rsid w:val="0029776F"/>
    <w:rsid w:val="00297A64"/>
    <w:rsid w:val="00297AA3"/>
    <w:rsid w:val="002A015D"/>
    <w:rsid w:val="002A0392"/>
    <w:rsid w:val="002A1932"/>
    <w:rsid w:val="002A1E1B"/>
    <w:rsid w:val="002A20A5"/>
    <w:rsid w:val="002A29C0"/>
    <w:rsid w:val="002A2C2A"/>
    <w:rsid w:val="002A31F1"/>
    <w:rsid w:val="002A3386"/>
    <w:rsid w:val="002A4082"/>
    <w:rsid w:val="002A422C"/>
    <w:rsid w:val="002A4612"/>
    <w:rsid w:val="002A4659"/>
    <w:rsid w:val="002A47BE"/>
    <w:rsid w:val="002A4C1E"/>
    <w:rsid w:val="002A57A1"/>
    <w:rsid w:val="002A5D54"/>
    <w:rsid w:val="002A60C1"/>
    <w:rsid w:val="002A6702"/>
    <w:rsid w:val="002A690A"/>
    <w:rsid w:val="002A7039"/>
    <w:rsid w:val="002A7A86"/>
    <w:rsid w:val="002B0AEA"/>
    <w:rsid w:val="002B19CC"/>
    <w:rsid w:val="002B21E0"/>
    <w:rsid w:val="002B22B6"/>
    <w:rsid w:val="002B2879"/>
    <w:rsid w:val="002B2BE1"/>
    <w:rsid w:val="002B3287"/>
    <w:rsid w:val="002B32BF"/>
    <w:rsid w:val="002B39C9"/>
    <w:rsid w:val="002B3B8E"/>
    <w:rsid w:val="002B3CFF"/>
    <w:rsid w:val="002B4703"/>
    <w:rsid w:val="002B5D53"/>
    <w:rsid w:val="002B6454"/>
    <w:rsid w:val="002B64BE"/>
    <w:rsid w:val="002B69C4"/>
    <w:rsid w:val="002B7925"/>
    <w:rsid w:val="002C05EF"/>
    <w:rsid w:val="002C0849"/>
    <w:rsid w:val="002C0D2B"/>
    <w:rsid w:val="002C0E29"/>
    <w:rsid w:val="002C311F"/>
    <w:rsid w:val="002C348B"/>
    <w:rsid w:val="002C3AAE"/>
    <w:rsid w:val="002C3AE4"/>
    <w:rsid w:val="002C3BB2"/>
    <w:rsid w:val="002C44B4"/>
    <w:rsid w:val="002C4E32"/>
    <w:rsid w:val="002C529A"/>
    <w:rsid w:val="002C628D"/>
    <w:rsid w:val="002C73CA"/>
    <w:rsid w:val="002C73CF"/>
    <w:rsid w:val="002C74BD"/>
    <w:rsid w:val="002C7751"/>
    <w:rsid w:val="002C7993"/>
    <w:rsid w:val="002D009F"/>
    <w:rsid w:val="002D1B3C"/>
    <w:rsid w:val="002D1B6F"/>
    <w:rsid w:val="002D210A"/>
    <w:rsid w:val="002D22B4"/>
    <w:rsid w:val="002D2950"/>
    <w:rsid w:val="002D2C5A"/>
    <w:rsid w:val="002D371E"/>
    <w:rsid w:val="002D3821"/>
    <w:rsid w:val="002D3EF0"/>
    <w:rsid w:val="002D4198"/>
    <w:rsid w:val="002D42F9"/>
    <w:rsid w:val="002D4621"/>
    <w:rsid w:val="002D58DC"/>
    <w:rsid w:val="002D68B3"/>
    <w:rsid w:val="002D6AA9"/>
    <w:rsid w:val="002D7BFC"/>
    <w:rsid w:val="002E015E"/>
    <w:rsid w:val="002E0205"/>
    <w:rsid w:val="002E040C"/>
    <w:rsid w:val="002E08BE"/>
    <w:rsid w:val="002E091F"/>
    <w:rsid w:val="002E0AC5"/>
    <w:rsid w:val="002E0BD5"/>
    <w:rsid w:val="002E1BC8"/>
    <w:rsid w:val="002E1D4C"/>
    <w:rsid w:val="002E1E31"/>
    <w:rsid w:val="002E23E6"/>
    <w:rsid w:val="002E2565"/>
    <w:rsid w:val="002E2B39"/>
    <w:rsid w:val="002E2BCB"/>
    <w:rsid w:val="002E3090"/>
    <w:rsid w:val="002E43A7"/>
    <w:rsid w:val="002E4CC4"/>
    <w:rsid w:val="002E4D4E"/>
    <w:rsid w:val="002E4D8A"/>
    <w:rsid w:val="002E52A0"/>
    <w:rsid w:val="002E601D"/>
    <w:rsid w:val="002E6850"/>
    <w:rsid w:val="002E6BD7"/>
    <w:rsid w:val="002E7212"/>
    <w:rsid w:val="002E7656"/>
    <w:rsid w:val="002E767E"/>
    <w:rsid w:val="002F1122"/>
    <w:rsid w:val="002F144E"/>
    <w:rsid w:val="002F1711"/>
    <w:rsid w:val="002F2682"/>
    <w:rsid w:val="002F3398"/>
    <w:rsid w:val="002F35BE"/>
    <w:rsid w:val="002F36C4"/>
    <w:rsid w:val="002F3795"/>
    <w:rsid w:val="002F3847"/>
    <w:rsid w:val="002F38C7"/>
    <w:rsid w:val="002F3BA2"/>
    <w:rsid w:val="002F4372"/>
    <w:rsid w:val="002F4609"/>
    <w:rsid w:val="002F49ED"/>
    <w:rsid w:val="002F4F0E"/>
    <w:rsid w:val="002F4FA4"/>
    <w:rsid w:val="002F5035"/>
    <w:rsid w:val="002F52F1"/>
    <w:rsid w:val="002F5867"/>
    <w:rsid w:val="002F6933"/>
    <w:rsid w:val="002F6BB9"/>
    <w:rsid w:val="002F779E"/>
    <w:rsid w:val="003000C0"/>
    <w:rsid w:val="003006D9"/>
    <w:rsid w:val="00301187"/>
    <w:rsid w:val="003011B6"/>
    <w:rsid w:val="003015C9"/>
    <w:rsid w:val="00301DF7"/>
    <w:rsid w:val="00302A78"/>
    <w:rsid w:val="003033A9"/>
    <w:rsid w:val="0030426D"/>
    <w:rsid w:val="003045C2"/>
    <w:rsid w:val="00304619"/>
    <w:rsid w:val="003050BA"/>
    <w:rsid w:val="003055D9"/>
    <w:rsid w:val="003059C6"/>
    <w:rsid w:val="00305BE4"/>
    <w:rsid w:val="00305F1D"/>
    <w:rsid w:val="0030630A"/>
    <w:rsid w:val="00306A7B"/>
    <w:rsid w:val="00306C56"/>
    <w:rsid w:val="003075A5"/>
    <w:rsid w:val="003076C6"/>
    <w:rsid w:val="00307BC6"/>
    <w:rsid w:val="00307E9C"/>
    <w:rsid w:val="0031094D"/>
    <w:rsid w:val="003110E1"/>
    <w:rsid w:val="003111D7"/>
    <w:rsid w:val="00311F4D"/>
    <w:rsid w:val="003126FA"/>
    <w:rsid w:val="00312A58"/>
    <w:rsid w:val="00312C2F"/>
    <w:rsid w:val="0031337B"/>
    <w:rsid w:val="003138C5"/>
    <w:rsid w:val="00314E61"/>
    <w:rsid w:val="00315931"/>
    <w:rsid w:val="003160BC"/>
    <w:rsid w:val="003160F8"/>
    <w:rsid w:val="003161DB"/>
    <w:rsid w:val="00317329"/>
    <w:rsid w:val="00320CA1"/>
    <w:rsid w:val="003212D8"/>
    <w:rsid w:val="00321542"/>
    <w:rsid w:val="00323548"/>
    <w:rsid w:val="00323771"/>
    <w:rsid w:val="003244A4"/>
    <w:rsid w:val="003249CC"/>
    <w:rsid w:val="0032530F"/>
    <w:rsid w:val="00325CD4"/>
    <w:rsid w:val="00325EB7"/>
    <w:rsid w:val="00325F65"/>
    <w:rsid w:val="003266BC"/>
    <w:rsid w:val="00327CF6"/>
    <w:rsid w:val="003302FF"/>
    <w:rsid w:val="0033092B"/>
    <w:rsid w:val="00330B9A"/>
    <w:rsid w:val="00331844"/>
    <w:rsid w:val="00332A0B"/>
    <w:rsid w:val="00332BFB"/>
    <w:rsid w:val="00332C1A"/>
    <w:rsid w:val="00333455"/>
    <w:rsid w:val="00333AF2"/>
    <w:rsid w:val="0033479D"/>
    <w:rsid w:val="00335231"/>
    <w:rsid w:val="003354B0"/>
    <w:rsid w:val="003360EA"/>
    <w:rsid w:val="00336D81"/>
    <w:rsid w:val="00337631"/>
    <w:rsid w:val="00337D2C"/>
    <w:rsid w:val="00342321"/>
    <w:rsid w:val="003423CE"/>
    <w:rsid w:val="003428C8"/>
    <w:rsid w:val="00342981"/>
    <w:rsid w:val="00342DB4"/>
    <w:rsid w:val="00342ECC"/>
    <w:rsid w:val="003430D2"/>
    <w:rsid w:val="00343A9A"/>
    <w:rsid w:val="00344FBA"/>
    <w:rsid w:val="0034513C"/>
    <w:rsid w:val="003451E1"/>
    <w:rsid w:val="003454FA"/>
    <w:rsid w:val="003455C0"/>
    <w:rsid w:val="0034576F"/>
    <w:rsid w:val="00346EBA"/>
    <w:rsid w:val="003476C9"/>
    <w:rsid w:val="0035091F"/>
    <w:rsid w:val="00350A57"/>
    <w:rsid w:val="00350A59"/>
    <w:rsid w:val="0035210A"/>
    <w:rsid w:val="00353395"/>
    <w:rsid w:val="00354E5D"/>
    <w:rsid w:val="00355299"/>
    <w:rsid w:val="003552DD"/>
    <w:rsid w:val="00356554"/>
    <w:rsid w:val="00357B5D"/>
    <w:rsid w:val="00360065"/>
    <w:rsid w:val="00360180"/>
    <w:rsid w:val="003608BE"/>
    <w:rsid w:val="00361349"/>
    <w:rsid w:val="0036213A"/>
    <w:rsid w:val="00362388"/>
    <w:rsid w:val="00362B7E"/>
    <w:rsid w:val="003630BB"/>
    <w:rsid w:val="003636C2"/>
    <w:rsid w:val="00363BB6"/>
    <w:rsid w:val="00363CCC"/>
    <w:rsid w:val="00364191"/>
    <w:rsid w:val="00364570"/>
    <w:rsid w:val="00365029"/>
    <w:rsid w:val="0036539C"/>
    <w:rsid w:val="00366210"/>
    <w:rsid w:val="00366743"/>
    <w:rsid w:val="00366A42"/>
    <w:rsid w:val="00367B32"/>
    <w:rsid w:val="00367EEE"/>
    <w:rsid w:val="003706B0"/>
    <w:rsid w:val="0037183B"/>
    <w:rsid w:val="003718A6"/>
    <w:rsid w:val="00372073"/>
    <w:rsid w:val="00372A09"/>
    <w:rsid w:val="00372EB1"/>
    <w:rsid w:val="003735EC"/>
    <w:rsid w:val="003738C2"/>
    <w:rsid w:val="00373917"/>
    <w:rsid w:val="00374485"/>
    <w:rsid w:val="00374837"/>
    <w:rsid w:val="00374B59"/>
    <w:rsid w:val="00375688"/>
    <w:rsid w:val="00375B0D"/>
    <w:rsid w:val="00376DC6"/>
    <w:rsid w:val="00376E52"/>
    <w:rsid w:val="0037726C"/>
    <w:rsid w:val="00377CCD"/>
    <w:rsid w:val="00377CDB"/>
    <w:rsid w:val="00380257"/>
    <w:rsid w:val="0038044E"/>
    <w:rsid w:val="0038046F"/>
    <w:rsid w:val="0038055C"/>
    <w:rsid w:val="003809BE"/>
    <w:rsid w:val="00381150"/>
    <w:rsid w:val="003811C2"/>
    <w:rsid w:val="00381E68"/>
    <w:rsid w:val="0038215C"/>
    <w:rsid w:val="003826AF"/>
    <w:rsid w:val="00382A8E"/>
    <w:rsid w:val="00383876"/>
    <w:rsid w:val="00383935"/>
    <w:rsid w:val="00384344"/>
    <w:rsid w:val="00385514"/>
    <w:rsid w:val="0038644A"/>
    <w:rsid w:val="00386A92"/>
    <w:rsid w:val="00387B57"/>
    <w:rsid w:val="00387E1A"/>
    <w:rsid w:val="00387E24"/>
    <w:rsid w:val="00387EB0"/>
    <w:rsid w:val="00390246"/>
    <w:rsid w:val="00390ECB"/>
    <w:rsid w:val="00391481"/>
    <w:rsid w:val="003917BB"/>
    <w:rsid w:val="003923B7"/>
    <w:rsid w:val="00392660"/>
    <w:rsid w:val="003928E4"/>
    <w:rsid w:val="00392AA2"/>
    <w:rsid w:val="0039356A"/>
    <w:rsid w:val="00393753"/>
    <w:rsid w:val="00393901"/>
    <w:rsid w:val="00393AE1"/>
    <w:rsid w:val="00394199"/>
    <w:rsid w:val="003942AA"/>
    <w:rsid w:val="003942CC"/>
    <w:rsid w:val="0039481D"/>
    <w:rsid w:val="00394D30"/>
    <w:rsid w:val="003954F1"/>
    <w:rsid w:val="00395ECA"/>
    <w:rsid w:val="00397971"/>
    <w:rsid w:val="00397ABB"/>
    <w:rsid w:val="003A052E"/>
    <w:rsid w:val="003A13EA"/>
    <w:rsid w:val="003A20A1"/>
    <w:rsid w:val="003A2DF1"/>
    <w:rsid w:val="003A2E4F"/>
    <w:rsid w:val="003A3073"/>
    <w:rsid w:val="003A309A"/>
    <w:rsid w:val="003A3263"/>
    <w:rsid w:val="003A4924"/>
    <w:rsid w:val="003A5589"/>
    <w:rsid w:val="003A569E"/>
    <w:rsid w:val="003A5890"/>
    <w:rsid w:val="003A63AC"/>
    <w:rsid w:val="003A67E5"/>
    <w:rsid w:val="003A70E5"/>
    <w:rsid w:val="003A7380"/>
    <w:rsid w:val="003A75E8"/>
    <w:rsid w:val="003A777E"/>
    <w:rsid w:val="003A7A64"/>
    <w:rsid w:val="003B15D1"/>
    <w:rsid w:val="003B2046"/>
    <w:rsid w:val="003B25B2"/>
    <w:rsid w:val="003B29D9"/>
    <w:rsid w:val="003B2AFA"/>
    <w:rsid w:val="003B2B2C"/>
    <w:rsid w:val="003B3FE2"/>
    <w:rsid w:val="003B4349"/>
    <w:rsid w:val="003B45DC"/>
    <w:rsid w:val="003B4977"/>
    <w:rsid w:val="003B4CA4"/>
    <w:rsid w:val="003B5993"/>
    <w:rsid w:val="003B5A4C"/>
    <w:rsid w:val="003B5B1A"/>
    <w:rsid w:val="003B5DCA"/>
    <w:rsid w:val="003B6194"/>
    <w:rsid w:val="003B6E45"/>
    <w:rsid w:val="003B7283"/>
    <w:rsid w:val="003B72F8"/>
    <w:rsid w:val="003B77EB"/>
    <w:rsid w:val="003C228B"/>
    <w:rsid w:val="003C237D"/>
    <w:rsid w:val="003C26EF"/>
    <w:rsid w:val="003C27A2"/>
    <w:rsid w:val="003C3082"/>
    <w:rsid w:val="003C319D"/>
    <w:rsid w:val="003C31AB"/>
    <w:rsid w:val="003C417D"/>
    <w:rsid w:val="003C5D22"/>
    <w:rsid w:val="003C5EB5"/>
    <w:rsid w:val="003C5FDB"/>
    <w:rsid w:val="003C626C"/>
    <w:rsid w:val="003C63E2"/>
    <w:rsid w:val="003C6C8C"/>
    <w:rsid w:val="003C6D7E"/>
    <w:rsid w:val="003C6E7F"/>
    <w:rsid w:val="003C7097"/>
    <w:rsid w:val="003C7B81"/>
    <w:rsid w:val="003D058F"/>
    <w:rsid w:val="003D0783"/>
    <w:rsid w:val="003D128F"/>
    <w:rsid w:val="003D20E8"/>
    <w:rsid w:val="003D2B00"/>
    <w:rsid w:val="003D2B1A"/>
    <w:rsid w:val="003D2F2B"/>
    <w:rsid w:val="003D33FE"/>
    <w:rsid w:val="003D36D7"/>
    <w:rsid w:val="003D4195"/>
    <w:rsid w:val="003D41AC"/>
    <w:rsid w:val="003D470B"/>
    <w:rsid w:val="003D49DE"/>
    <w:rsid w:val="003D5024"/>
    <w:rsid w:val="003D53D4"/>
    <w:rsid w:val="003D6482"/>
    <w:rsid w:val="003D6D56"/>
    <w:rsid w:val="003D6DC1"/>
    <w:rsid w:val="003D6DD3"/>
    <w:rsid w:val="003D7500"/>
    <w:rsid w:val="003E0612"/>
    <w:rsid w:val="003E0BBA"/>
    <w:rsid w:val="003E137D"/>
    <w:rsid w:val="003E1975"/>
    <w:rsid w:val="003E1BBF"/>
    <w:rsid w:val="003E360D"/>
    <w:rsid w:val="003E394C"/>
    <w:rsid w:val="003E3C8D"/>
    <w:rsid w:val="003E3E77"/>
    <w:rsid w:val="003E564A"/>
    <w:rsid w:val="003E5794"/>
    <w:rsid w:val="003E58C3"/>
    <w:rsid w:val="003E5FB6"/>
    <w:rsid w:val="003E6994"/>
    <w:rsid w:val="003E7661"/>
    <w:rsid w:val="003E7C44"/>
    <w:rsid w:val="003E7F76"/>
    <w:rsid w:val="003F0765"/>
    <w:rsid w:val="003F0C75"/>
    <w:rsid w:val="003F0F99"/>
    <w:rsid w:val="003F154E"/>
    <w:rsid w:val="003F2B74"/>
    <w:rsid w:val="003F446F"/>
    <w:rsid w:val="003F449D"/>
    <w:rsid w:val="003F4C7D"/>
    <w:rsid w:val="003F4EC0"/>
    <w:rsid w:val="003F525D"/>
    <w:rsid w:val="003F5EB9"/>
    <w:rsid w:val="003F61BB"/>
    <w:rsid w:val="003F6A05"/>
    <w:rsid w:val="003F6F9D"/>
    <w:rsid w:val="003F7077"/>
    <w:rsid w:val="003F71EC"/>
    <w:rsid w:val="003F721E"/>
    <w:rsid w:val="003F7F0B"/>
    <w:rsid w:val="003F7F1F"/>
    <w:rsid w:val="0040021E"/>
    <w:rsid w:val="004002A0"/>
    <w:rsid w:val="00400D89"/>
    <w:rsid w:val="00401808"/>
    <w:rsid w:val="004031D4"/>
    <w:rsid w:val="0040323D"/>
    <w:rsid w:val="004034DD"/>
    <w:rsid w:val="00403BDF"/>
    <w:rsid w:val="00403CA3"/>
    <w:rsid w:val="0040435B"/>
    <w:rsid w:val="004045D5"/>
    <w:rsid w:val="004049D7"/>
    <w:rsid w:val="00405525"/>
    <w:rsid w:val="004056FE"/>
    <w:rsid w:val="00405A12"/>
    <w:rsid w:val="00405AB9"/>
    <w:rsid w:val="00405EAA"/>
    <w:rsid w:val="00405EB7"/>
    <w:rsid w:val="00406684"/>
    <w:rsid w:val="00406C23"/>
    <w:rsid w:val="00407003"/>
    <w:rsid w:val="0040762C"/>
    <w:rsid w:val="0040777F"/>
    <w:rsid w:val="00407ED8"/>
    <w:rsid w:val="00410753"/>
    <w:rsid w:val="00410BB5"/>
    <w:rsid w:val="00410F22"/>
    <w:rsid w:val="0041202C"/>
    <w:rsid w:val="0041206E"/>
    <w:rsid w:val="00412D19"/>
    <w:rsid w:val="00412D1F"/>
    <w:rsid w:val="0041373D"/>
    <w:rsid w:val="0041375C"/>
    <w:rsid w:val="004138B0"/>
    <w:rsid w:val="004138C0"/>
    <w:rsid w:val="004140A2"/>
    <w:rsid w:val="0041412C"/>
    <w:rsid w:val="0041422C"/>
    <w:rsid w:val="00414527"/>
    <w:rsid w:val="00414DBB"/>
    <w:rsid w:val="0041542A"/>
    <w:rsid w:val="00417003"/>
    <w:rsid w:val="00417338"/>
    <w:rsid w:val="00421069"/>
    <w:rsid w:val="00421578"/>
    <w:rsid w:val="00421624"/>
    <w:rsid w:val="00421A73"/>
    <w:rsid w:val="00421B86"/>
    <w:rsid w:val="004229F1"/>
    <w:rsid w:val="004234F7"/>
    <w:rsid w:val="00423940"/>
    <w:rsid w:val="00424127"/>
    <w:rsid w:val="004247EF"/>
    <w:rsid w:val="00424E41"/>
    <w:rsid w:val="00424F5E"/>
    <w:rsid w:val="00425392"/>
    <w:rsid w:val="0042599A"/>
    <w:rsid w:val="00425EDF"/>
    <w:rsid w:val="00426F28"/>
    <w:rsid w:val="00427588"/>
    <w:rsid w:val="004304CC"/>
    <w:rsid w:val="004305F2"/>
    <w:rsid w:val="0043066A"/>
    <w:rsid w:val="00431238"/>
    <w:rsid w:val="00431F39"/>
    <w:rsid w:val="00431FC7"/>
    <w:rsid w:val="004323B7"/>
    <w:rsid w:val="00432937"/>
    <w:rsid w:val="00432D49"/>
    <w:rsid w:val="00433E59"/>
    <w:rsid w:val="00434997"/>
    <w:rsid w:val="00434E1A"/>
    <w:rsid w:val="00434FE9"/>
    <w:rsid w:val="0043552B"/>
    <w:rsid w:val="004367A0"/>
    <w:rsid w:val="00440144"/>
    <w:rsid w:val="0044015C"/>
    <w:rsid w:val="00441D27"/>
    <w:rsid w:val="00441DEB"/>
    <w:rsid w:val="00441F6F"/>
    <w:rsid w:val="00442BD6"/>
    <w:rsid w:val="004434EF"/>
    <w:rsid w:val="00443AB7"/>
    <w:rsid w:val="004446BB"/>
    <w:rsid w:val="00445428"/>
    <w:rsid w:val="004458FE"/>
    <w:rsid w:val="00445A28"/>
    <w:rsid w:val="00446DF6"/>
    <w:rsid w:val="00447600"/>
    <w:rsid w:val="0044769E"/>
    <w:rsid w:val="004479C4"/>
    <w:rsid w:val="004504D2"/>
    <w:rsid w:val="00450BB0"/>
    <w:rsid w:val="00451E52"/>
    <w:rsid w:val="004520BD"/>
    <w:rsid w:val="004540EE"/>
    <w:rsid w:val="004551F5"/>
    <w:rsid w:val="00455636"/>
    <w:rsid w:val="00455B8D"/>
    <w:rsid w:val="00456024"/>
    <w:rsid w:val="0045625E"/>
    <w:rsid w:val="00456FEE"/>
    <w:rsid w:val="00457066"/>
    <w:rsid w:val="00457141"/>
    <w:rsid w:val="004601DA"/>
    <w:rsid w:val="00461FF3"/>
    <w:rsid w:val="004622E1"/>
    <w:rsid w:val="00462542"/>
    <w:rsid w:val="00462FD5"/>
    <w:rsid w:val="004637C4"/>
    <w:rsid w:val="004641BD"/>
    <w:rsid w:val="00464911"/>
    <w:rsid w:val="00465466"/>
    <w:rsid w:val="00465671"/>
    <w:rsid w:val="00465D47"/>
    <w:rsid w:val="004668DA"/>
    <w:rsid w:val="00466B77"/>
    <w:rsid w:val="00466F32"/>
    <w:rsid w:val="00467294"/>
    <w:rsid w:val="00470754"/>
    <w:rsid w:val="00470DA1"/>
    <w:rsid w:val="00471631"/>
    <w:rsid w:val="0047249E"/>
    <w:rsid w:val="00472A86"/>
    <w:rsid w:val="00472EC0"/>
    <w:rsid w:val="0047368D"/>
    <w:rsid w:val="00473730"/>
    <w:rsid w:val="00473F8E"/>
    <w:rsid w:val="00474C8E"/>
    <w:rsid w:val="00474DD4"/>
    <w:rsid w:val="00474E8B"/>
    <w:rsid w:val="00475098"/>
    <w:rsid w:val="004755BD"/>
    <w:rsid w:val="004757DA"/>
    <w:rsid w:val="00475934"/>
    <w:rsid w:val="004760BA"/>
    <w:rsid w:val="004765B0"/>
    <w:rsid w:val="004768DE"/>
    <w:rsid w:val="00476C26"/>
    <w:rsid w:val="00476E2D"/>
    <w:rsid w:val="00476E93"/>
    <w:rsid w:val="00476F4B"/>
    <w:rsid w:val="004776A4"/>
    <w:rsid w:val="0047788C"/>
    <w:rsid w:val="004800EC"/>
    <w:rsid w:val="0048118A"/>
    <w:rsid w:val="004815F3"/>
    <w:rsid w:val="004816AD"/>
    <w:rsid w:val="004825A9"/>
    <w:rsid w:val="00482601"/>
    <w:rsid w:val="00483597"/>
    <w:rsid w:val="00483F84"/>
    <w:rsid w:val="004841E6"/>
    <w:rsid w:val="0048436F"/>
    <w:rsid w:val="00484915"/>
    <w:rsid w:val="0048494A"/>
    <w:rsid w:val="00485417"/>
    <w:rsid w:val="00485453"/>
    <w:rsid w:val="00485748"/>
    <w:rsid w:val="00485B61"/>
    <w:rsid w:val="00485D54"/>
    <w:rsid w:val="0048748F"/>
    <w:rsid w:val="00487E68"/>
    <w:rsid w:val="00490B35"/>
    <w:rsid w:val="004912CF"/>
    <w:rsid w:val="00491C63"/>
    <w:rsid w:val="00492CE2"/>
    <w:rsid w:val="00492FF3"/>
    <w:rsid w:val="004930C5"/>
    <w:rsid w:val="0049385D"/>
    <w:rsid w:val="00493D8B"/>
    <w:rsid w:val="00494489"/>
    <w:rsid w:val="00494886"/>
    <w:rsid w:val="00494A44"/>
    <w:rsid w:val="00494BA7"/>
    <w:rsid w:val="00494BFA"/>
    <w:rsid w:val="00495A20"/>
    <w:rsid w:val="00496865"/>
    <w:rsid w:val="0049698D"/>
    <w:rsid w:val="00496C13"/>
    <w:rsid w:val="00496EDE"/>
    <w:rsid w:val="00497051"/>
    <w:rsid w:val="004975A0"/>
    <w:rsid w:val="004A09D0"/>
    <w:rsid w:val="004A0D3E"/>
    <w:rsid w:val="004A0DA8"/>
    <w:rsid w:val="004A0E41"/>
    <w:rsid w:val="004A147B"/>
    <w:rsid w:val="004A160D"/>
    <w:rsid w:val="004A1953"/>
    <w:rsid w:val="004A1D0A"/>
    <w:rsid w:val="004A1F79"/>
    <w:rsid w:val="004A20B7"/>
    <w:rsid w:val="004A21CE"/>
    <w:rsid w:val="004A29E3"/>
    <w:rsid w:val="004A2A0D"/>
    <w:rsid w:val="004A3788"/>
    <w:rsid w:val="004A3AA1"/>
    <w:rsid w:val="004A3D3D"/>
    <w:rsid w:val="004A46D0"/>
    <w:rsid w:val="004A48F9"/>
    <w:rsid w:val="004A4E5A"/>
    <w:rsid w:val="004A57CF"/>
    <w:rsid w:val="004A57D5"/>
    <w:rsid w:val="004A5DF7"/>
    <w:rsid w:val="004A602E"/>
    <w:rsid w:val="004A75FB"/>
    <w:rsid w:val="004B025B"/>
    <w:rsid w:val="004B056D"/>
    <w:rsid w:val="004B1869"/>
    <w:rsid w:val="004B4657"/>
    <w:rsid w:val="004B4EB9"/>
    <w:rsid w:val="004B51FA"/>
    <w:rsid w:val="004B533E"/>
    <w:rsid w:val="004B5724"/>
    <w:rsid w:val="004B5A1B"/>
    <w:rsid w:val="004B5B46"/>
    <w:rsid w:val="004B605F"/>
    <w:rsid w:val="004B7555"/>
    <w:rsid w:val="004C0131"/>
    <w:rsid w:val="004C12C7"/>
    <w:rsid w:val="004C19F5"/>
    <w:rsid w:val="004C2110"/>
    <w:rsid w:val="004C2C0A"/>
    <w:rsid w:val="004C2E3E"/>
    <w:rsid w:val="004C30EE"/>
    <w:rsid w:val="004C497B"/>
    <w:rsid w:val="004C5E24"/>
    <w:rsid w:val="004C6B66"/>
    <w:rsid w:val="004C6C80"/>
    <w:rsid w:val="004C6EAC"/>
    <w:rsid w:val="004D0888"/>
    <w:rsid w:val="004D0B0C"/>
    <w:rsid w:val="004D20D7"/>
    <w:rsid w:val="004D2215"/>
    <w:rsid w:val="004D22BD"/>
    <w:rsid w:val="004D27F2"/>
    <w:rsid w:val="004D29C3"/>
    <w:rsid w:val="004D3952"/>
    <w:rsid w:val="004D6410"/>
    <w:rsid w:val="004D6E6E"/>
    <w:rsid w:val="004D7395"/>
    <w:rsid w:val="004D7A81"/>
    <w:rsid w:val="004D7EAA"/>
    <w:rsid w:val="004E01B7"/>
    <w:rsid w:val="004E035A"/>
    <w:rsid w:val="004E1048"/>
    <w:rsid w:val="004E1129"/>
    <w:rsid w:val="004E1773"/>
    <w:rsid w:val="004E192E"/>
    <w:rsid w:val="004E1B8E"/>
    <w:rsid w:val="004E1CA7"/>
    <w:rsid w:val="004E1F6C"/>
    <w:rsid w:val="004E21B2"/>
    <w:rsid w:val="004E223F"/>
    <w:rsid w:val="004E30D1"/>
    <w:rsid w:val="004E34CB"/>
    <w:rsid w:val="004E3BFD"/>
    <w:rsid w:val="004E40B6"/>
    <w:rsid w:val="004E4144"/>
    <w:rsid w:val="004E6A6E"/>
    <w:rsid w:val="004E6B3E"/>
    <w:rsid w:val="004E7F6A"/>
    <w:rsid w:val="004F0033"/>
    <w:rsid w:val="004F01DA"/>
    <w:rsid w:val="004F0A0A"/>
    <w:rsid w:val="004F0E97"/>
    <w:rsid w:val="004F1410"/>
    <w:rsid w:val="004F17CD"/>
    <w:rsid w:val="004F1DC1"/>
    <w:rsid w:val="004F2073"/>
    <w:rsid w:val="004F2476"/>
    <w:rsid w:val="004F250D"/>
    <w:rsid w:val="004F2BD2"/>
    <w:rsid w:val="004F2F22"/>
    <w:rsid w:val="004F3C44"/>
    <w:rsid w:val="004F4112"/>
    <w:rsid w:val="004F4A97"/>
    <w:rsid w:val="004F5037"/>
    <w:rsid w:val="004F50C8"/>
    <w:rsid w:val="004F567D"/>
    <w:rsid w:val="004F5E90"/>
    <w:rsid w:val="004F6FB3"/>
    <w:rsid w:val="004F75C1"/>
    <w:rsid w:val="004F7693"/>
    <w:rsid w:val="004F7BFA"/>
    <w:rsid w:val="004F7C10"/>
    <w:rsid w:val="004F7F77"/>
    <w:rsid w:val="00500037"/>
    <w:rsid w:val="00500474"/>
    <w:rsid w:val="00500A19"/>
    <w:rsid w:val="00501476"/>
    <w:rsid w:val="00502AEC"/>
    <w:rsid w:val="00504CA4"/>
    <w:rsid w:val="00504D69"/>
    <w:rsid w:val="00504D72"/>
    <w:rsid w:val="00504E7A"/>
    <w:rsid w:val="00504F43"/>
    <w:rsid w:val="0050636D"/>
    <w:rsid w:val="005063B6"/>
    <w:rsid w:val="00506496"/>
    <w:rsid w:val="005066C4"/>
    <w:rsid w:val="0051004E"/>
    <w:rsid w:val="0051090E"/>
    <w:rsid w:val="00510F91"/>
    <w:rsid w:val="005110A9"/>
    <w:rsid w:val="005114BF"/>
    <w:rsid w:val="005116BD"/>
    <w:rsid w:val="00511EC6"/>
    <w:rsid w:val="00512AE6"/>
    <w:rsid w:val="005141B8"/>
    <w:rsid w:val="005145BD"/>
    <w:rsid w:val="0051469E"/>
    <w:rsid w:val="00514734"/>
    <w:rsid w:val="00514F12"/>
    <w:rsid w:val="00515015"/>
    <w:rsid w:val="00517CD4"/>
    <w:rsid w:val="005211B9"/>
    <w:rsid w:val="00521E64"/>
    <w:rsid w:val="00521EB9"/>
    <w:rsid w:val="0052228D"/>
    <w:rsid w:val="0052298B"/>
    <w:rsid w:val="005233A5"/>
    <w:rsid w:val="0052398D"/>
    <w:rsid w:val="0052409F"/>
    <w:rsid w:val="00524CEB"/>
    <w:rsid w:val="00525200"/>
    <w:rsid w:val="0052581D"/>
    <w:rsid w:val="00525C9C"/>
    <w:rsid w:val="00525E56"/>
    <w:rsid w:val="00525EB7"/>
    <w:rsid w:val="00527639"/>
    <w:rsid w:val="005278DB"/>
    <w:rsid w:val="005303AD"/>
    <w:rsid w:val="005305F0"/>
    <w:rsid w:val="0053079C"/>
    <w:rsid w:val="0053088F"/>
    <w:rsid w:val="0053093B"/>
    <w:rsid w:val="005317C2"/>
    <w:rsid w:val="00532007"/>
    <w:rsid w:val="005320C3"/>
    <w:rsid w:val="0053276D"/>
    <w:rsid w:val="00532808"/>
    <w:rsid w:val="00532EA4"/>
    <w:rsid w:val="00533530"/>
    <w:rsid w:val="00534189"/>
    <w:rsid w:val="00534AA7"/>
    <w:rsid w:val="00535D4C"/>
    <w:rsid w:val="00536328"/>
    <w:rsid w:val="00536B6A"/>
    <w:rsid w:val="00536ED3"/>
    <w:rsid w:val="00537062"/>
    <w:rsid w:val="0053784E"/>
    <w:rsid w:val="00537B97"/>
    <w:rsid w:val="00537D91"/>
    <w:rsid w:val="00537E80"/>
    <w:rsid w:val="005403DE"/>
    <w:rsid w:val="005410DD"/>
    <w:rsid w:val="00541724"/>
    <w:rsid w:val="00541D99"/>
    <w:rsid w:val="005438D5"/>
    <w:rsid w:val="005438F3"/>
    <w:rsid w:val="00544969"/>
    <w:rsid w:val="00545104"/>
    <w:rsid w:val="00545188"/>
    <w:rsid w:val="0054573D"/>
    <w:rsid w:val="0054574D"/>
    <w:rsid w:val="00545D7E"/>
    <w:rsid w:val="00546510"/>
    <w:rsid w:val="00546916"/>
    <w:rsid w:val="00546C56"/>
    <w:rsid w:val="00546E89"/>
    <w:rsid w:val="00547222"/>
    <w:rsid w:val="00547FAA"/>
    <w:rsid w:val="00550552"/>
    <w:rsid w:val="00550F4C"/>
    <w:rsid w:val="005513CD"/>
    <w:rsid w:val="00552B24"/>
    <w:rsid w:val="00552DC7"/>
    <w:rsid w:val="0055394E"/>
    <w:rsid w:val="00554235"/>
    <w:rsid w:val="00554602"/>
    <w:rsid w:val="00554CD0"/>
    <w:rsid w:val="00555895"/>
    <w:rsid w:val="005558B1"/>
    <w:rsid w:val="005560E6"/>
    <w:rsid w:val="0055630D"/>
    <w:rsid w:val="00556D94"/>
    <w:rsid w:val="00556F37"/>
    <w:rsid w:val="00557182"/>
    <w:rsid w:val="00557AEA"/>
    <w:rsid w:val="0056030E"/>
    <w:rsid w:val="00560864"/>
    <w:rsid w:val="0056195E"/>
    <w:rsid w:val="005620FC"/>
    <w:rsid w:val="0056448B"/>
    <w:rsid w:val="00564713"/>
    <w:rsid w:val="00565359"/>
    <w:rsid w:val="00565B96"/>
    <w:rsid w:val="00566220"/>
    <w:rsid w:val="00566560"/>
    <w:rsid w:val="00567985"/>
    <w:rsid w:val="00570222"/>
    <w:rsid w:val="005707AA"/>
    <w:rsid w:val="00570A1E"/>
    <w:rsid w:val="00570A30"/>
    <w:rsid w:val="0057184E"/>
    <w:rsid w:val="005722F1"/>
    <w:rsid w:val="0057263A"/>
    <w:rsid w:val="00572AF2"/>
    <w:rsid w:val="00572FB7"/>
    <w:rsid w:val="00573379"/>
    <w:rsid w:val="0057363D"/>
    <w:rsid w:val="005738E0"/>
    <w:rsid w:val="00574259"/>
    <w:rsid w:val="005749C3"/>
    <w:rsid w:val="005754F5"/>
    <w:rsid w:val="0057602F"/>
    <w:rsid w:val="005772B8"/>
    <w:rsid w:val="0057767E"/>
    <w:rsid w:val="0058048C"/>
    <w:rsid w:val="0058063F"/>
    <w:rsid w:val="0058096C"/>
    <w:rsid w:val="00580B67"/>
    <w:rsid w:val="00581F99"/>
    <w:rsid w:val="005834BE"/>
    <w:rsid w:val="005838F3"/>
    <w:rsid w:val="00583E3D"/>
    <w:rsid w:val="00583F1F"/>
    <w:rsid w:val="00584D17"/>
    <w:rsid w:val="00584F50"/>
    <w:rsid w:val="0058547A"/>
    <w:rsid w:val="005859D2"/>
    <w:rsid w:val="00585ACC"/>
    <w:rsid w:val="005875F9"/>
    <w:rsid w:val="00587BBB"/>
    <w:rsid w:val="00587D43"/>
    <w:rsid w:val="00587F92"/>
    <w:rsid w:val="00590CFE"/>
    <w:rsid w:val="00591332"/>
    <w:rsid w:val="00591470"/>
    <w:rsid w:val="0059525C"/>
    <w:rsid w:val="005957E9"/>
    <w:rsid w:val="00595C0E"/>
    <w:rsid w:val="00595CB2"/>
    <w:rsid w:val="00595FE6"/>
    <w:rsid w:val="005961D1"/>
    <w:rsid w:val="005962C7"/>
    <w:rsid w:val="005963C3"/>
    <w:rsid w:val="00596552"/>
    <w:rsid w:val="00596854"/>
    <w:rsid w:val="00597443"/>
    <w:rsid w:val="00597BFC"/>
    <w:rsid w:val="005A1024"/>
    <w:rsid w:val="005A230C"/>
    <w:rsid w:val="005A2D76"/>
    <w:rsid w:val="005A3060"/>
    <w:rsid w:val="005A5183"/>
    <w:rsid w:val="005A594E"/>
    <w:rsid w:val="005A65C0"/>
    <w:rsid w:val="005A6631"/>
    <w:rsid w:val="005A6707"/>
    <w:rsid w:val="005A6A49"/>
    <w:rsid w:val="005A6BF5"/>
    <w:rsid w:val="005A6C0E"/>
    <w:rsid w:val="005A6CD1"/>
    <w:rsid w:val="005A7644"/>
    <w:rsid w:val="005A7BD3"/>
    <w:rsid w:val="005B0349"/>
    <w:rsid w:val="005B173A"/>
    <w:rsid w:val="005B1A6D"/>
    <w:rsid w:val="005B248C"/>
    <w:rsid w:val="005B315D"/>
    <w:rsid w:val="005B31D8"/>
    <w:rsid w:val="005B4063"/>
    <w:rsid w:val="005B63CC"/>
    <w:rsid w:val="005B6E74"/>
    <w:rsid w:val="005B6E79"/>
    <w:rsid w:val="005B744E"/>
    <w:rsid w:val="005C18E4"/>
    <w:rsid w:val="005C26AC"/>
    <w:rsid w:val="005C293C"/>
    <w:rsid w:val="005C2AB6"/>
    <w:rsid w:val="005C2C20"/>
    <w:rsid w:val="005C2EE7"/>
    <w:rsid w:val="005C30F1"/>
    <w:rsid w:val="005C4705"/>
    <w:rsid w:val="005C47AB"/>
    <w:rsid w:val="005C47E3"/>
    <w:rsid w:val="005C529B"/>
    <w:rsid w:val="005C546B"/>
    <w:rsid w:val="005C556B"/>
    <w:rsid w:val="005C57E7"/>
    <w:rsid w:val="005C6786"/>
    <w:rsid w:val="005C69A0"/>
    <w:rsid w:val="005C69D5"/>
    <w:rsid w:val="005C708C"/>
    <w:rsid w:val="005C7E9B"/>
    <w:rsid w:val="005D0579"/>
    <w:rsid w:val="005D14AC"/>
    <w:rsid w:val="005D165E"/>
    <w:rsid w:val="005D1F6B"/>
    <w:rsid w:val="005D1FE0"/>
    <w:rsid w:val="005D25FC"/>
    <w:rsid w:val="005D28F3"/>
    <w:rsid w:val="005D3141"/>
    <w:rsid w:val="005D3A7B"/>
    <w:rsid w:val="005D47A9"/>
    <w:rsid w:val="005D501D"/>
    <w:rsid w:val="005D5B4E"/>
    <w:rsid w:val="005D5F13"/>
    <w:rsid w:val="005D6EC3"/>
    <w:rsid w:val="005D71A7"/>
    <w:rsid w:val="005D77EC"/>
    <w:rsid w:val="005E057D"/>
    <w:rsid w:val="005E05BB"/>
    <w:rsid w:val="005E060A"/>
    <w:rsid w:val="005E0DCA"/>
    <w:rsid w:val="005E0FCF"/>
    <w:rsid w:val="005E10E6"/>
    <w:rsid w:val="005E1B2A"/>
    <w:rsid w:val="005E1F5A"/>
    <w:rsid w:val="005E2A5F"/>
    <w:rsid w:val="005E32D1"/>
    <w:rsid w:val="005E3B82"/>
    <w:rsid w:val="005E4331"/>
    <w:rsid w:val="005E491B"/>
    <w:rsid w:val="005E4A73"/>
    <w:rsid w:val="005E531F"/>
    <w:rsid w:val="005E5E8C"/>
    <w:rsid w:val="005E6C28"/>
    <w:rsid w:val="005E6D8C"/>
    <w:rsid w:val="005F0751"/>
    <w:rsid w:val="005F144D"/>
    <w:rsid w:val="005F20A2"/>
    <w:rsid w:val="005F248F"/>
    <w:rsid w:val="005F2FA6"/>
    <w:rsid w:val="005F3BF0"/>
    <w:rsid w:val="005F428D"/>
    <w:rsid w:val="005F4CDD"/>
    <w:rsid w:val="005F5407"/>
    <w:rsid w:val="005F6151"/>
    <w:rsid w:val="005F63E3"/>
    <w:rsid w:val="005F6912"/>
    <w:rsid w:val="005F6B05"/>
    <w:rsid w:val="005F778A"/>
    <w:rsid w:val="005F7DD6"/>
    <w:rsid w:val="006001DC"/>
    <w:rsid w:val="00600D2A"/>
    <w:rsid w:val="00600E3F"/>
    <w:rsid w:val="006014C1"/>
    <w:rsid w:val="00601594"/>
    <w:rsid w:val="00601A4D"/>
    <w:rsid w:val="00604005"/>
    <w:rsid w:val="00604124"/>
    <w:rsid w:val="00604FB4"/>
    <w:rsid w:val="00605B69"/>
    <w:rsid w:val="00607846"/>
    <w:rsid w:val="00610338"/>
    <w:rsid w:val="0061038C"/>
    <w:rsid w:val="006106D0"/>
    <w:rsid w:val="006106DB"/>
    <w:rsid w:val="00610713"/>
    <w:rsid w:val="00610EB9"/>
    <w:rsid w:val="0061189E"/>
    <w:rsid w:val="00611AD8"/>
    <w:rsid w:val="00611D5F"/>
    <w:rsid w:val="00611F21"/>
    <w:rsid w:val="006122FE"/>
    <w:rsid w:val="0061249B"/>
    <w:rsid w:val="006125B8"/>
    <w:rsid w:val="006125BF"/>
    <w:rsid w:val="00612679"/>
    <w:rsid w:val="0061287C"/>
    <w:rsid w:val="00612B93"/>
    <w:rsid w:val="00613C98"/>
    <w:rsid w:val="00613E18"/>
    <w:rsid w:val="006143D9"/>
    <w:rsid w:val="006146DE"/>
    <w:rsid w:val="00614AF4"/>
    <w:rsid w:val="00614E35"/>
    <w:rsid w:val="006154A3"/>
    <w:rsid w:val="00615BB9"/>
    <w:rsid w:val="00615F7E"/>
    <w:rsid w:val="006160F0"/>
    <w:rsid w:val="0061694E"/>
    <w:rsid w:val="00617C77"/>
    <w:rsid w:val="00620036"/>
    <w:rsid w:val="0062031C"/>
    <w:rsid w:val="0062038D"/>
    <w:rsid w:val="006207A0"/>
    <w:rsid w:val="00620946"/>
    <w:rsid w:val="00620BB5"/>
    <w:rsid w:val="0062128F"/>
    <w:rsid w:val="006212FE"/>
    <w:rsid w:val="00621421"/>
    <w:rsid w:val="00621602"/>
    <w:rsid w:val="00621EB6"/>
    <w:rsid w:val="006220B3"/>
    <w:rsid w:val="00622920"/>
    <w:rsid w:val="00622B3B"/>
    <w:rsid w:val="00622FDF"/>
    <w:rsid w:val="00623A0A"/>
    <w:rsid w:val="00624705"/>
    <w:rsid w:val="00625416"/>
    <w:rsid w:val="00625480"/>
    <w:rsid w:val="0062575E"/>
    <w:rsid w:val="00625B7D"/>
    <w:rsid w:val="00625EE4"/>
    <w:rsid w:val="00626A5A"/>
    <w:rsid w:val="00627458"/>
    <w:rsid w:val="00627A3E"/>
    <w:rsid w:val="00627DB9"/>
    <w:rsid w:val="00630061"/>
    <w:rsid w:val="006308E6"/>
    <w:rsid w:val="006315C4"/>
    <w:rsid w:val="006328F8"/>
    <w:rsid w:val="00633864"/>
    <w:rsid w:val="00634C27"/>
    <w:rsid w:val="00635184"/>
    <w:rsid w:val="006368D4"/>
    <w:rsid w:val="00636A05"/>
    <w:rsid w:val="00640A72"/>
    <w:rsid w:val="00640AB2"/>
    <w:rsid w:val="00640F15"/>
    <w:rsid w:val="00640F84"/>
    <w:rsid w:val="00642337"/>
    <w:rsid w:val="00642437"/>
    <w:rsid w:val="006429EA"/>
    <w:rsid w:val="00642E56"/>
    <w:rsid w:val="0064333D"/>
    <w:rsid w:val="00643521"/>
    <w:rsid w:val="006437B4"/>
    <w:rsid w:val="00643964"/>
    <w:rsid w:val="00643C37"/>
    <w:rsid w:val="006444D6"/>
    <w:rsid w:val="006446FF"/>
    <w:rsid w:val="00644806"/>
    <w:rsid w:val="006454A6"/>
    <w:rsid w:val="006455DD"/>
    <w:rsid w:val="00646592"/>
    <w:rsid w:val="00646B90"/>
    <w:rsid w:val="00646EAF"/>
    <w:rsid w:val="006470C8"/>
    <w:rsid w:val="0064785E"/>
    <w:rsid w:val="006478E2"/>
    <w:rsid w:val="00647937"/>
    <w:rsid w:val="00647A09"/>
    <w:rsid w:val="00647A23"/>
    <w:rsid w:val="00647C74"/>
    <w:rsid w:val="00650339"/>
    <w:rsid w:val="00650658"/>
    <w:rsid w:val="0065080C"/>
    <w:rsid w:val="006512DB"/>
    <w:rsid w:val="006529FE"/>
    <w:rsid w:val="00652DB5"/>
    <w:rsid w:val="006531B4"/>
    <w:rsid w:val="00653818"/>
    <w:rsid w:val="00653938"/>
    <w:rsid w:val="00653AB2"/>
    <w:rsid w:val="00656AAD"/>
    <w:rsid w:val="00656B28"/>
    <w:rsid w:val="00656E5E"/>
    <w:rsid w:val="00656F4A"/>
    <w:rsid w:val="006572E9"/>
    <w:rsid w:val="0065784D"/>
    <w:rsid w:val="006600EE"/>
    <w:rsid w:val="00660149"/>
    <w:rsid w:val="00660165"/>
    <w:rsid w:val="006605F5"/>
    <w:rsid w:val="00660CD2"/>
    <w:rsid w:val="00661521"/>
    <w:rsid w:val="00661EA8"/>
    <w:rsid w:val="00662827"/>
    <w:rsid w:val="00662C77"/>
    <w:rsid w:val="00662CDC"/>
    <w:rsid w:val="0066380A"/>
    <w:rsid w:val="00663DD2"/>
    <w:rsid w:val="00664EDB"/>
    <w:rsid w:val="00665253"/>
    <w:rsid w:val="00665DC4"/>
    <w:rsid w:val="006661E4"/>
    <w:rsid w:val="0066696F"/>
    <w:rsid w:val="00666BC7"/>
    <w:rsid w:val="00667653"/>
    <w:rsid w:val="006707F2"/>
    <w:rsid w:val="00670901"/>
    <w:rsid w:val="00671470"/>
    <w:rsid w:val="006721E2"/>
    <w:rsid w:val="006724F5"/>
    <w:rsid w:val="006725F6"/>
    <w:rsid w:val="00673955"/>
    <w:rsid w:val="006743FD"/>
    <w:rsid w:val="006756A8"/>
    <w:rsid w:val="006766DD"/>
    <w:rsid w:val="00676B59"/>
    <w:rsid w:val="0067714F"/>
    <w:rsid w:val="00680161"/>
    <w:rsid w:val="00680E73"/>
    <w:rsid w:val="00681324"/>
    <w:rsid w:val="00681803"/>
    <w:rsid w:val="00681AB0"/>
    <w:rsid w:val="00682FC0"/>
    <w:rsid w:val="00683E65"/>
    <w:rsid w:val="006845F1"/>
    <w:rsid w:val="0068479F"/>
    <w:rsid w:val="00684F19"/>
    <w:rsid w:val="0068549B"/>
    <w:rsid w:val="00685B52"/>
    <w:rsid w:val="00685B7B"/>
    <w:rsid w:val="00685F56"/>
    <w:rsid w:val="0068693D"/>
    <w:rsid w:val="00686AEA"/>
    <w:rsid w:val="00687171"/>
    <w:rsid w:val="00687B2F"/>
    <w:rsid w:val="006901B0"/>
    <w:rsid w:val="00690724"/>
    <w:rsid w:val="00690BA9"/>
    <w:rsid w:val="00690EFF"/>
    <w:rsid w:val="00692230"/>
    <w:rsid w:val="00692358"/>
    <w:rsid w:val="00692712"/>
    <w:rsid w:val="00692E32"/>
    <w:rsid w:val="00692EAF"/>
    <w:rsid w:val="006930C1"/>
    <w:rsid w:val="006931F4"/>
    <w:rsid w:val="0069327C"/>
    <w:rsid w:val="006933FD"/>
    <w:rsid w:val="00693BEA"/>
    <w:rsid w:val="00693F91"/>
    <w:rsid w:val="00694F88"/>
    <w:rsid w:val="0069555E"/>
    <w:rsid w:val="006959F9"/>
    <w:rsid w:val="00695AD7"/>
    <w:rsid w:val="00695C8E"/>
    <w:rsid w:val="00695CF7"/>
    <w:rsid w:val="00695D18"/>
    <w:rsid w:val="006961E6"/>
    <w:rsid w:val="0069661C"/>
    <w:rsid w:val="00696672"/>
    <w:rsid w:val="006967D3"/>
    <w:rsid w:val="00696BD5"/>
    <w:rsid w:val="00696EEE"/>
    <w:rsid w:val="0069703B"/>
    <w:rsid w:val="00697184"/>
    <w:rsid w:val="006979A3"/>
    <w:rsid w:val="00697B54"/>
    <w:rsid w:val="006A01F7"/>
    <w:rsid w:val="006A07A6"/>
    <w:rsid w:val="006A0AC6"/>
    <w:rsid w:val="006A0B3C"/>
    <w:rsid w:val="006A0DA0"/>
    <w:rsid w:val="006A10DF"/>
    <w:rsid w:val="006A18F5"/>
    <w:rsid w:val="006A1A02"/>
    <w:rsid w:val="006A21C8"/>
    <w:rsid w:val="006A265A"/>
    <w:rsid w:val="006A2E48"/>
    <w:rsid w:val="006A3005"/>
    <w:rsid w:val="006A3169"/>
    <w:rsid w:val="006A3262"/>
    <w:rsid w:val="006A326F"/>
    <w:rsid w:val="006A4240"/>
    <w:rsid w:val="006A4BB2"/>
    <w:rsid w:val="006A505A"/>
    <w:rsid w:val="006A5E6E"/>
    <w:rsid w:val="006A6038"/>
    <w:rsid w:val="006A667B"/>
    <w:rsid w:val="006A6716"/>
    <w:rsid w:val="006A72E9"/>
    <w:rsid w:val="006B080A"/>
    <w:rsid w:val="006B087F"/>
    <w:rsid w:val="006B0991"/>
    <w:rsid w:val="006B12B8"/>
    <w:rsid w:val="006B15E8"/>
    <w:rsid w:val="006B1A6E"/>
    <w:rsid w:val="006B2650"/>
    <w:rsid w:val="006B28A7"/>
    <w:rsid w:val="006B2F70"/>
    <w:rsid w:val="006B3541"/>
    <w:rsid w:val="006B466D"/>
    <w:rsid w:val="006B4F06"/>
    <w:rsid w:val="006B532F"/>
    <w:rsid w:val="006B5679"/>
    <w:rsid w:val="006B5F75"/>
    <w:rsid w:val="006B6C43"/>
    <w:rsid w:val="006B7907"/>
    <w:rsid w:val="006C03B3"/>
    <w:rsid w:val="006C0435"/>
    <w:rsid w:val="006C05AC"/>
    <w:rsid w:val="006C22F0"/>
    <w:rsid w:val="006C2CE7"/>
    <w:rsid w:val="006C2FDD"/>
    <w:rsid w:val="006C3292"/>
    <w:rsid w:val="006C47A5"/>
    <w:rsid w:val="006C51C0"/>
    <w:rsid w:val="006C51C9"/>
    <w:rsid w:val="006C557E"/>
    <w:rsid w:val="006C5955"/>
    <w:rsid w:val="006C5A17"/>
    <w:rsid w:val="006C5F10"/>
    <w:rsid w:val="006C72A5"/>
    <w:rsid w:val="006C773F"/>
    <w:rsid w:val="006C779C"/>
    <w:rsid w:val="006C7F70"/>
    <w:rsid w:val="006D082E"/>
    <w:rsid w:val="006D087B"/>
    <w:rsid w:val="006D2230"/>
    <w:rsid w:val="006D2D6B"/>
    <w:rsid w:val="006D42BB"/>
    <w:rsid w:val="006D44DA"/>
    <w:rsid w:val="006D473D"/>
    <w:rsid w:val="006D4D36"/>
    <w:rsid w:val="006D5367"/>
    <w:rsid w:val="006D5680"/>
    <w:rsid w:val="006D56EF"/>
    <w:rsid w:val="006D5922"/>
    <w:rsid w:val="006D6EEB"/>
    <w:rsid w:val="006D748A"/>
    <w:rsid w:val="006D7659"/>
    <w:rsid w:val="006D7CF1"/>
    <w:rsid w:val="006D7E19"/>
    <w:rsid w:val="006E039B"/>
    <w:rsid w:val="006E052D"/>
    <w:rsid w:val="006E07E9"/>
    <w:rsid w:val="006E10BD"/>
    <w:rsid w:val="006E139B"/>
    <w:rsid w:val="006E19C9"/>
    <w:rsid w:val="006E203D"/>
    <w:rsid w:val="006E269B"/>
    <w:rsid w:val="006E2956"/>
    <w:rsid w:val="006E2E7C"/>
    <w:rsid w:val="006E2EA3"/>
    <w:rsid w:val="006E3145"/>
    <w:rsid w:val="006E32A1"/>
    <w:rsid w:val="006E35CF"/>
    <w:rsid w:val="006E38D2"/>
    <w:rsid w:val="006E4934"/>
    <w:rsid w:val="006E54D6"/>
    <w:rsid w:val="006E587F"/>
    <w:rsid w:val="006E6160"/>
    <w:rsid w:val="006E66F5"/>
    <w:rsid w:val="006E6A19"/>
    <w:rsid w:val="006E6A90"/>
    <w:rsid w:val="006E6C38"/>
    <w:rsid w:val="006E76CE"/>
    <w:rsid w:val="006F036A"/>
    <w:rsid w:val="006F05E7"/>
    <w:rsid w:val="006F07FE"/>
    <w:rsid w:val="006F1116"/>
    <w:rsid w:val="006F1271"/>
    <w:rsid w:val="006F14CE"/>
    <w:rsid w:val="006F150B"/>
    <w:rsid w:val="006F151D"/>
    <w:rsid w:val="006F1631"/>
    <w:rsid w:val="006F1E11"/>
    <w:rsid w:val="006F1E8A"/>
    <w:rsid w:val="006F217F"/>
    <w:rsid w:val="006F2333"/>
    <w:rsid w:val="006F3052"/>
    <w:rsid w:val="006F3177"/>
    <w:rsid w:val="006F3311"/>
    <w:rsid w:val="006F3A8D"/>
    <w:rsid w:val="006F3E30"/>
    <w:rsid w:val="006F48A0"/>
    <w:rsid w:val="006F4BF4"/>
    <w:rsid w:val="006F4E03"/>
    <w:rsid w:val="006F59E0"/>
    <w:rsid w:val="006F61E6"/>
    <w:rsid w:val="006F66EE"/>
    <w:rsid w:val="006F6E48"/>
    <w:rsid w:val="006F6E66"/>
    <w:rsid w:val="006F7018"/>
    <w:rsid w:val="006F7644"/>
    <w:rsid w:val="006F7EC1"/>
    <w:rsid w:val="006F7F12"/>
    <w:rsid w:val="00700DA2"/>
    <w:rsid w:val="00700E60"/>
    <w:rsid w:val="00701A1E"/>
    <w:rsid w:val="00701B18"/>
    <w:rsid w:val="0070201B"/>
    <w:rsid w:val="00704449"/>
    <w:rsid w:val="007047E6"/>
    <w:rsid w:val="00704A61"/>
    <w:rsid w:val="00706143"/>
    <w:rsid w:val="0070616E"/>
    <w:rsid w:val="00706C42"/>
    <w:rsid w:val="00707A4C"/>
    <w:rsid w:val="00707AA5"/>
    <w:rsid w:val="007102E7"/>
    <w:rsid w:val="007105CB"/>
    <w:rsid w:val="00711B97"/>
    <w:rsid w:val="00711BD5"/>
    <w:rsid w:val="00712132"/>
    <w:rsid w:val="007126E8"/>
    <w:rsid w:val="007137C4"/>
    <w:rsid w:val="00713943"/>
    <w:rsid w:val="007141F5"/>
    <w:rsid w:val="00715DE5"/>
    <w:rsid w:val="00716423"/>
    <w:rsid w:val="007164B6"/>
    <w:rsid w:val="00716621"/>
    <w:rsid w:val="00716D89"/>
    <w:rsid w:val="0071705E"/>
    <w:rsid w:val="007173C0"/>
    <w:rsid w:val="00720102"/>
    <w:rsid w:val="00720292"/>
    <w:rsid w:val="0072061E"/>
    <w:rsid w:val="0072082C"/>
    <w:rsid w:val="00721C41"/>
    <w:rsid w:val="007227C4"/>
    <w:rsid w:val="007227F6"/>
    <w:rsid w:val="00722D73"/>
    <w:rsid w:val="00723F06"/>
    <w:rsid w:val="0072421B"/>
    <w:rsid w:val="007245E3"/>
    <w:rsid w:val="0072465C"/>
    <w:rsid w:val="00724742"/>
    <w:rsid w:val="0072656F"/>
    <w:rsid w:val="00726B36"/>
    <w:rsid w:val="007305BD"/>
    <w:rsid w:val="007308C6"/>
    <w:rsid w:val="00730B82"/>
    <w:rsid w:val="00730DCB"/>
    <w:rsid w:val="00730DE6"/>
    <w:rsid w:val="007312A9"/>
    <w:rsid w:val="007314ED"/>
    <w:rsid w:val="0073171D"/>
    <w:rsid w:val="007319D7"/>
    <w:rsid w:val="00732518"/>
    <w:rsid w:val="00732C13"/>
    <w:rsid w:val="00732E39"/>
    <w:rsid w:val="00733485"/>
    <w:rsid w:val="00733A74"/>
    <w:rsid w:val="00733D99"/>
    <w:rsid w:val="007349B7"/>
    <w:rsid w:val="00735159"/>
    <w:rsid w:val="00735161"/>
    <w:rsid w:val="007356A2"/>
    <w:rsid w:val="00735997"/>
    <w:rsid w:val="00736044"/>
    <w:rsid w:val="0073614E"/>
    <w:rsid w:val="0073635E"/>
    <w:rsid w:val="007369C4"/>
    <w:rsid w:val="00736A48"/>
    <w:rsid w:val="00737FD4"/>
    <w:rsid w:val="007400BC"/>
    <w:rsid w:val="007403AB"/>
    <w:rsid w:val="0074067C"/>
    <w:rsid w:val="0074188A"/>
    <w:rsid w:val="00741B16"/>
    <w:rsid w:val="00742AFF"/>
    <w:rsid w:val="00742BE8"/>
    <w:rsid w:val="00742BF5"/>
    <w:rsid w:val="00743135"/>
    <w:rsid w:val="007433DF"/>
    <w:rsid w:val="00744202"/>
    <w:rsid w:val="00744746"/>
    <w:rsid w:val="007449BC"/>
    <w:rsid w:val="007450A6"/>
    <w:rsid w:val="00745182"/>
    <w:rsid w:val="007459B2"/>
    <w:rsid w:val="00745B91"/>
    <w:rsid w:val="00745C1C"/>
    <w:rsid w:val="00745D2C"/>
    <w:rsid w:val="00745F13"/>
    <w:rsid w:val="00746881"/>
    <w:rsid w:val="00747154"/>
    <w:rsid w:val="007502D4"/>
    <w:rsid w:val="0075051F"/>
    <w:rsid w:val="007505C4"/>
    <w:rsid w:val="007509AD"/>
    <w:rsid w:val="007518F1"/>
    <w:rsid w:val="007519FC"/>
    <w:rsid w:val="00751EB8"/>
    <w:rsid w:val="00751FA0"/>
    <w:rsid w:val="00752209"/>
    <w:rsid w:val="007524AF"/>
    <w:rsid w:val="007542C7"/>
    <w:rsid w:val="007548E4"/>
    <w:rsid w:val="00754A0E"/>
    <w:rsid w:val="00754F31"/>
    <w:rsid w:val="0075505E"/>
    <w:rsid w:val="007574BD"/>
    <w:rsid w:val="00757610"/>
    <w:rsid w:val="00757895"/>
    <w:rsid w:val="00757D6F"/>
    <w:rsid w:val="00757DA0"/>
    <w:rsid w:val="00760F16"/>
    <w:rsid w:val="007617B0"/>
    <w:rsid w:val="007620C9"/>
    <w:rsid w:val="007624F6"/>
    <w:rsid w:val="00763A4A"/>
    <w:rsid w:val="00763EBC"/>
    <w:rsid w:val="007644FA"/>
    <w:rsid w:val="00764B03"/>
    <w:rsid w:val="00765FA2"/>
    <w:rsid w:val="00766D00"/>
    <w:rsid w:val="007712BC"/>
    <w:rsid w:val="00771306"/>
    <w:rsid w:val="00771619"/>
    <w:rsid w:val="007721C7"/>
    <w:rsid w:val="00772896"/>
    <w:rsid w:val="00773497"/>
    <w:rsid w:val="00773B64"/>
    <w:rsid w:val="00773D8E"/>
    <w:rsid w:val="00773F22"/>
    <w:rsid w:val="00774046"/>
    <w:rsid w:val="00774314"/>
    <w:rsid w:val="007745F5"/>
    <w:rsid w:val="00774AF5"/>
    <w:rsid w:val="00775B72"/>
    <w:rsid w:val="00776766"/>
    <w:rsid w:val="00776808"/>
    <w:rsid w:val="00777294"/>
    <w:rsid w:val="0077768F"/>
    <w:rsid w:val="00777C45"/>
    <w:rsid w:val="00780080"/>
    <w:rsid w:val="00780334"/>
    <w:rsid w:val="00780517"/>
    <w:rsid w:val="0078088C"/>
    <w:rsid w:val="00781095"/>
    <w:rsid w:val="0078230B"/>
    <w:rsid w:val="00782380"/>
    <w:rsid w:val="0078341E"/>
    <w:rsid w:val="0078579C"/>
    <w:rsid w:val="007859E7"/>
    <w:rsid w:val="0078692F"/>
    <w:rsid w:val="00786C0F"/>
    <w:rsid w:val="00786F4D"/>
    <w:rsid w:val="0078716B"/>
    <w:rsid w:val="007873FE"/>
    <w:rsid w:val="0079153D"/>
    <w:rsid w:val="007919DF"/>
    <w:rsid w:val="00791CEC"/>
    <w:rsid w:val="00791FB0"/>
    <w:rsid w:val="00792325"/>
    <w:rsid w:val="007928CB"/>
    <w:rsid w:val="0079345F"/>
    <w:rsid w:val="007935FF"/>
    <w:rsid w:val="00793743"/>
    <w:rsid w:val="00794441"/>
    <w:rsid w:val="00794997"/>
    <w:rsid w:val="00794A57"/>
    <w:rsid w:val="0079572A"/>
    <w:rsid w:val="0079590C"/>
    <w:rsid w:val="0079596F"/>
    <w:rsid w:val="00795E46"/>
    <w:rsid w:val="007967BD"/>
    <w:rsid w:val="00797638"/>
    <w:rsid w:val="007977E8"/>
    <w:rsid w:val="007979BA"/>
    <w:rsid w:val="00797C53"/>
    <w:rsid w:val="007A010F"/>
    <w:rsid w:val="007A0D2B"/>
    <w:rsid w:val="007A0EE0"/>
    <w:rsid w:val="007A16B9"/>
    <w:rsid w:val="007A2468"/>
    <w:rsid w:val="007A2BDE"/>
    <w:rsid w:val="007A2D6D"/>
    <w:rsid w:val="007A32B9"/>
    <w:rsid w:val="007A3CFD"/>
    <w:rsid w:val="007A402B"/>
    <w:rsid w:val="007A441D"/>
    <w:rsid w:val="007A519A"/>
    <w:rsid w:val="007A5A1C"/>
    <w:rsid w:val="007A6AEB"/>
    <w:rsid w:val="007A7711"/>
    <w:rsid w:val="007A7FFE"/>
    <w:rsid w:val="007B0FD6"/>
    <w:rsid w:val="007B13C5"/>
    <w:rsid w:val="007B15AD"/>
    <w:rsid w:val="007B1982"/>
    <w:rsid w:val="007B1E17"/>
    <w:rsid w:val="007B1FBC"/>
    <w:rsid w:val="007B213C"/>
    <w:rsid w:val="007B331F"/>
    <w:rsid w:val="007B3E03"/>
    <w:rsid w:val="007B4C9F"/>
    <w:rsid w:val="007B5855"/>
    <w:rsid w:val="007B5887"/>
    <w:rsid w:val="007B5A93"/>
    <w:rsid w:val="007B5EB7"/>
    <w:rsid w:val="007B617E"/>
    <w:rsid w:val="007B6B5C"/>
    <w:rsid w:val="007B6E53"/>
    <w:rsid w:val="007C076D"/>
    <w:rsid w:val="007C13FA"/>
    <w:rsid w:val="007C148E"/>
    <w:rsid w:val="007C15B9"/>
    <w:rsid w:val="007C161D"/>
    <w:rsid w:val="007C233A"/>
    <w:rsid w:val="007C2F43"/>
    <w:rsid w:val="007C3054"/>
    <w:rsid w:val="007C30DF"/>
    <w:rsid w:val="007C3CC0"/>
    <w:rsid w:val="007C3DE1"/>
    <w:rsid w:val="007C3E9A"/>
    <w:rsid w:val="007C40F1"/>
    <w:rsid w:val="007C4CD2"/>
    <w:rsid w:val="007C4FEF"/>
    <w:rsid w:val="007C5274"/>
    <w:rsid w:val="007C5BD0"/>
    <w:rsid w:val="007C6095"/>
    <w:rsid w:val="007C61C4"/>
    <w:rsid w:val="007C6620"/>
    <w:rsid w:val="007C697F"/>
    <w:rsid w:val="007C69FF"/>
    <w:rsid w:val="007C7EE9"/>
    <w:rsid w:val="007C7F57"/>
    <w:rsid w:val="007D03D0"/>
    <w:rsid w:val="007D04D7"/>
    <w:rsid w:val="007D1F72"/>
    <w:rsid w:val="007D25AE"/>
    <w:rsid w:val="007D3BF9"/>
    <w:rsid w:val="007D3D83"/>
    <w:rsid w:val="007D3F25"/>
    <w:rsid w:val="007D488D"/>
    <w:rsid w:val="007D4DA4"/>
    <w:rsid w:val="007D517B"/>
    <w:rsid w:val="007D580F"/>
    <w:rsid w:val="007D59FF"/>
    <w:rsid w:val="007D643A"/>
    <w:rsid w:val="007D649B"/>
    <w:rsid w:val="007E003C"/>
    <w:rsid w:val="007E055D"/>
    <w:rsid w:val="007E0D48"/>
    <w:rsid w:val="007E1121"/>
    <w:rsid w:val="007E1805"/>
    <w:rsid w:val="007E1C06"/>
    <w:rsid w:val="007E204B"/>
    <w:rsid w:val="007E2A84"/>
    <w:rsid w:val="007E3300"/>
    <w:rsid w:val="007E3639"/>
    <w:rsid w:val="007E3C44"/>
    <w:rsid w:val="007E4DD2"/>
    <w:rsid w:val="007E5006"/>
    <w:rsid w:val="007E6614"/>
    <w:rsid w:val="007E7052"/>
    <w:rsid w:val="007E758B"/>
    <w:rsid w:val="007F0751"/>
    <w:rsid w:val="007F40E7"/>
    <w:rsid w:val="007F4407"/>
    <w:rsid w:val="007F4832"/>
    <w:rsid w:val="007F4B86"/>
    <w:rsid w:val="007F518B"/>
    <w:rsid w:val="007F5819"/>
    <w:rsid w:val="007F6538"/>
    <w:rsid w:val="007F69A1"/>
    <w:rsid w:val="0080007D"/>
    <w:rsid w:val="0080146E"/>
    <w:rsid w:val="008017DE"/>
    <w:rsid w:val="00801FF2"/>
    <w:rsid w:val="00802152"/>
    <w:rsid w:val="00802C7E"/>
    <w:rsid w:val="0080340B"/>
    <w:rsid w:val="00803840"/>
    <w:rsid w:val="00803F1B"/>
    <w:rsid w:val="008052EC"/>
    <w:rsid w:val="00805AFD"/>
    <w:rsid w:val="00805B4D"/>
    <w:rsid w:val="008062BF"/>
    <w:rsid w:val="0080645F"/>
    <w:rsid w:val="00807562"/>
    <w:rsid w:val="008076AB"/>
    <w:rsid w:val="00810510"/>
    <w:rsid w:val="0081065F"/>
    <w:rsid w:val="00810EB5"/>
    <w:rsid w:val="008113BC"/>
    <w:rsid w:val="008127EA"/>
    <w:rsid w:val="0081388F"/>
    <w:rsid w:val="00813AAF"/>
    <w:rsid w:val="00813EC4"/>
    <w:rsid w:val="00815B40"/>
    <w:rsid w:val="00815F44"/>
    <w:rsid w:val="00816648"/>
    <w:rsid w:val="008167A2"/>
    <w:rsid w:val="00816EFE"/>
    <w:rsid w:val="00817268"/>
    <w:rsid w:val="00817319"/>
    <w:rsid w:val="00817C25"/>
    <w:rsid w:val="0082007E"/>
    <w:rsid w:val="0082085A"/>
    <w:rsid w:val="00820A4F"/>
    <w:rsid w:val="00821AA4"/>
    <w:rsid w:val="00822ABC"/>
    <w:rsid w:val="00822E87"/>
    <w:rsid w:val="0082399B"/>
    <w:rsid w:val="00823C47"/>
    <w:rsid w:val="008243C7"/>
    <w:rsid w:val="00824C10"/>
    <w:rsid w:val="008252EE"/>
    <w:rsid w:val="008256EB"/>
    <w:rsid w:val="00825918"/>
    <w:rsid w:val="0082611B"/>
    <w:rsid w:val="00826C9E"/>
    <w:rsid w:val="00826D28"/>
    <w:rsid w:val="0082720F"/>
    <w:rsid w:val="00831178"/>
    <w:rsid w:val="00831AE1"/>
    <w:rsid w:val="00831DA0"/>
    <w:rsid w:val="00831DB5"/>
    <w:rsid w:val="00832BBD"/>
    <w:rsid w:val="00833308"/>
    <w:rsid w:val="00833C23"/>
    <w:rsid w:val="008343A9"/>
    <w:rsid w:val="008344D6"/>
    <w:rsid w:val="008345BE"/>
    <w:rsid w:val="008348D4"/>
    <w:rsid w:val="008353D4"/>
    <w:rsid w:val="008354BF"/>
    <w:rsid w:val="00835A90"/>
    <w:rsid w:val="00835A9B"/>
    <w:rsid w:val="00835BA5"/>
    <w:rsid w:val="00835FE1"/>
    <w:rsid w:val="00836093"/>
    <w:rsid w:val="008360A3"/>
    <w:rsid w:val="00836260"/>
    <w:rsid w:val="008376D1"/>
    <w:rsid w:val="00837BC8"/>
    <w:rsid w:val="00840830"/>
    <w:rsid w:val="00840A31"/>
    <w:rsid w:val="00840D5A"/>
    <w:rsid w:val="00841000"/>
    <w:rsid w:val="00841A4C"/>
    <w:rsid w:val="00842A11"/>
    <w:rsid w:val="00842EDF"/>
    <w:rsid w:val="00843661"/>
    <w:rsid w:val="008439C7"/>
    <w:rsid w:val="00843BEF"/>
    <w:rsid w:val="00843F6E"/>
    <w:rsid w:val="008456BF"/>
    <w:rsid w:val="008459E0"/>
    <w:rsid w:val="00845BB6"/>
    <w:rsid w:val="00845F11"/>
    <w:rsid w:val="00846607"/>
    <w:rsid w:val="00847078"/>
    <w:rsid w:val="0084726C"/>
    <w:rsid w:val="00847BE8"/>
    <w:rsid w:val="00847C44"/>
    <w:rsid w:val="00847CB9"/>
    <w:rsid w:val="00850082"/>
    <w:rsid w:val="00850CDC"/>
    <w:rsid w:val="00851440"/>
    <w:rsid w:val="00851684"/>
    <w:rsid w:val="00851ACD"/>
    <w:rsid w:val="008522BE"/>
    <w:rsid w:val="00852B09"/>
    <w:rsid w:val="00852B2B"/>
    <w:rsid w:val="00852E6E"/>
    <w:rsid w:val="008539B3"/>
    <w:rsid w:val="00853FCF"/>
    <w:rsid w:val="00854923"/>
    <w:rsid w:val="00855761"/>
    <w:rsid w:val="008558CC"/>
    <w:rsid w:val="00856391"/>
    <w:rsid w:val="008566C5"/>
    <w:rsid w:val="008569F8"/>
    <w:rsid w:val="00857158"/>
    <w:rsid w:val="00857167"/>
    <w:rsid w:val="008576AB"/>
    <w:rsid w:val="008601EF"/>
    <w:rsid w:val="00860271"/>
    <w:rsid w:val="00860AA3"/>
    <w:rsid w:val="00860B87"/>
    <w:rsid w:val="00861300"/>
    <w:rsid w:val="008613F2"/>
    <w:rsid w:val="00861A5A"/>
    <w:rsid w:val="00862521"/>
    <w:rsid w:val="00863E87"/>
    <w:rsid w:val="00864F0B"/>
    <w:rsid w:val="008655ED"/>
    <w:rsid w:val="0086592A"/>
    <w:rsid w:val="00865AB1"/>
    <w:rsid w:val="00867264"/>
    <w:rsid w:val="00867371"/>
    <w:rsid w:val="008676D7"/>
    <w:rsid w:val="00867F5B"/>
    <w:rsid w:val="00870139"/>
    <w:rsid w:val="00870555"/>
    <w:rsid w:val="00870561"/>
    <w:rsid w:val="008709E2"/>
    <w:rsid w:val="00870A57"/>
    <w:rsid w:val="008719AE"/>
    <w:rsid w:val="00871BFC"/>
    <w:rsid w:val="00872574"/>
    <w:rsid w:val="00872E4A"/>
    <w:rsid w:val="00872F86"/>
    <w:rsid w:val="00873058"/>
    <w:rsid w:val="00873E6F"/>
    <w:rsid w:val="008746BC"/>
    <w:rsid w:val="00874AEB"/>
    <w:rsid w:val="00874CD1"/>
    <w:rsid w:val="00875265"/>
    <w:rsid w:val="00875364"/>
    <w:rsid w:val="00876613"/>
    <w:rsid w:val="00876975"/>
    <w:rsid w:val="00876C37"/>
    <w:rsid w:val="00877A47"/>
    <w:rsid w:val="00877A99"/>
    <w:rsid w:val="00880B7B"/>
    <w:rsid w:val="00881004"/>
    <w:rsid w:val="00881A4D"/>
    <w:rsid w:val="00881C8C"/>
    <w:rsid w:val="00881DB8"/>
    <w:rsid w:val="0088248E"/>
    <w:rsid w:val="0088474D"/>
    <w:rsid w:val="008852A6"/>
    <w:rsid w:val="00885C67"/>
    <w:rsid w:val="00886312"/>
    <w:rsid w:val="008872E7"/>
    <w:rsid w:val="008875FA"/>
    <w:rsid w:val="00887650"/>
    <w:rsid w:val="00887973"/>
    <w:rsid w:val="00887CA5"/>
    <w:rsid w:val="00890271"/>
    <w:rsid w:val="00890397"/>
    <w:rsid w:val="00890569"/>
    <w:rsid w:val="00890D95"/>
    <w:rsid w:val="00891221"/>
    <w:rsid w:val="0089155A"/>
    <w:rsid w:val="00891A33"/>
    <w:rsid w:val="00891CF1"/>
    <w:rsid w:val="0089293A"/>
    <w:rsid w:val="00893430"/>
    <w:rsid w:val="00893DBB"/>
    <w:rsid w:val="00893E2E"/>
    <w:rsid w:val="008947AC"/>
    <w:rsid w:val="00894D55"/>
    <w:rsid w:val="008952B6"/>
    <w:rsid w:val="0089535F"/>
    <w:rsid w:val="00895731"/>
    <w:rsid w:val="00895A11"/>
    <w:rsid w:val="00895CD3"/>
    <w:rsid w:val="00895F86"/>
    <w:rsid w:val="0089670E"/>
    <w:rsid w:val="00896856"/>
    <w:rsid w:val="00897669"/>
    <w:rsid w:val="00897B9C"/>
    <w:rsid w:val="008A0719"/>
    <w:rsid w:val="008A1765"/>
    <w:rsid w:val="008A1A7B"/>
    <w:rsid w:val="008A33A1"/>
    <w:rsid w:val="008A3782"/>
    <w:rsid w:val="008A387C"/>
    <w:rsid w:val="008A58FD"/>
    <w:rsid w:val="008A625B"/>
    <w:rsid w:val="008A7076"/>
    <w:rsid w:val="008A7281"/>
    <w:rsid w:val="008A7EF1"/>
    <w:rsid w:val="008A7EFC"/>
    <w:rsid w:val="008B0F39"/>
    <w:rsid w:val="008B1453"/>
    <w:rsid w:val="008B2B93"/>
    <w:rsid w:val="008B2F4A"/>
    <w:rsid w:val="008B308A"/>
    <w:rsid w:val="008B30E7"/>
    <w:rsid w:val="008B3A34"/>
    <w:rsid w:val="008B4AED"/>
    <w:rsid w:val="008B4C00"/>
    <w:rsid w:val="008B50D5"/>
    <w:rsid w:val="008B5209"/>
    <w:rsid w:val="008B538F"/>
    <w:rsid w:val="008B72DD"/>
    <w:rsid w:val="008B7E5C"/>
    <w:rsid w:val="008B7F48"/>
    <w:rsid w:val="008C119D"/>
    <w:rsid w:val="008C11C9"/>
    <w:rsid w:val="008C1ADA"/>
    <w:rsid w:val="008C249D"/>
    <w:rsid w:val="008C28F3"/>
    <w:rsid w:val="008C2DBF"/>
    <w:rsid w:val="008C41EA"/>
    <w:rsid w:val="008C42E1"/>
    <w:rsid w:val="008C4B63"/>
    <w:rsid w:val="008C592A"/>
    <w:rsid w:val="008C5F2A"/>
    <w:rsid w:val="008C5FD9"/>
    <w:rsid w:val="008C65CC"/>
    <w:rsid w:val="008C6A6B"/>
    <w:rsid w:val="008C703B"/>
    <w:rsid w:val="008C70F0"/>
    <w:rsid w:val="008C7373"/>
    <w:rsid w:val="008C73A6"/>
    <w:rsid w:val="008C7D2C"/>
    <w:rsid w:val="008D0BCD"/>
    <w:rsid w:val="008D0FBB"/>
    <w:rsid w:val="008D16D9"/>
    <w:rsid w:val="008D3527"/>
    <w:rsid w:val="008D3CC7"/>
    <w:rsid w:val="008D4B4F"/>
    <w:rsid w:val="008D4CD3"/>
    <w:rsid w:val="008D4D0E"/>
    <w:rsid w:val="008D50BD"/>
    <w:rsid w:val="008D54B8"/>
    <w:rsid w:val="008D5B41"/>
    <w:rsid w:val="008D5F58"/>
    <w:rsid w:val="008D6462"/>
    <w:rsid w:val="008D74A6"/>
    <w:rsid w:val="008E005A"/>
    <w:rsid w:val="008E0966"/>
    <w:rsid w:val="008E0B91"/>
    <w:rsid w:val="008E10DC"/>
    <w:rsid w:val="008E18EA"/>
    <w:rsid w:val="008E1983"/>
    <w:rsid w:val="008E2E17"/>
    <w:rsid w:val="008E3261"/>
    <w:rsid w:val="008E3565"/>
    <w:rsid w:val="008E3C5C"/>
    <w:rsid w:val="008E3FB5"/>
    <w:rsid w:val="008E440B"/>
    <w:rsid w:val="008E47CC"/>
    <w:rsid w:val="008E4ACC"/>
    <w:rsid w:val="008E4EB0"/>
    <w:rsid w:val="008E62B1"/>
    <w:rsid w:val="008E6997"/>
    <w:rsid w:val="008E6BEC"/>
    <w:rsid w:val="008E6DC7"/>
    <w:rsid w:val="008E769D"/>
    <w:rsid w:val="008E7C9A"/>
    <w:rsid w:val="008F01D9"/>
    <w:rsid w:val="008F1CC7"/>
    <w:rsid w:val="008F23BC"/>
    <w:rsid w:val="008F268A"/>
    <w:rsid w:val="008F26AB"/>
    <w:rsid w:val="008F29BC"/>
    <w:rsid w:val="008F2F07"/>
    <w:rsid w:val="008F3879"/>
    <w:rsid w:val="008F43B6"/>
    <w:rsid w:val="008F451B"/>
    <w:rsid w:val="008F518F"/>
    <w:rsid w:val="008F6567"/>
    <w:rsid w:val="008F6715"/>
    <w:rsid w:val="008F711A"/>
    <w:rsid w:val="008F7AA7"/>
    <w:rsid w:val="009006A3"/>
    <w:rsid w:val="00900F07"/>
    <w:rsid w:val="00901A1C"/>
    <w:rsid w:val="0090245B"/>
    <w:rsid w:val="00902C88"/>
    <w:rsid w:val="00902E19"/>
    <w:rsid w:val="009036B4"/>
    <w:rsid w:val="00903905"/>
    <w:rsid w:val="00903AA9"/>
    <w:rsid w:val="0090481B"/>
    <w:rsid w:val="009050E4"/>
    <w:rsid w:val="00905148"/>
    <w:rsid w:val="00905435"/>
    <w:rsid w:val="0090556A"/>
    <w:rsid w:val="00905A83"/>
    <w:rsid w:val="00905F98"/>
    <w:rsid w:val="0090696D"/>
    <w:rsid w:val="0090711A"/>
    <w:rsid w:val="00907572"/>
    <w:rsid w:val="00907808"/>
    <w:rsid w:val="0091001B"/>
    <w:rsid w:val="009102EC"/>
    <w:rsid w:val="00910A08"/>
    <w:rsid w:val="00911219"/>
    <w:rsid w:val="00911A24"/>
    <w:rsid w:val="00912D74"/>
    <w:rsid w:val="00913C5B"/>
    <w:rsid w:val="00913DA8"/>
    <w:rsid w:val="009148DD"/>
    <w:rsid w:val="00914D20"/>
    <w:rsid w:val="00914F82"/>
    <w:rsid w:val="0091501B"/>
    <w:rsid w:val="009150A0"/>
    <w:rsid w:val="00915F2F"/>
    <w:rsid w:val="00916118"/>
    <w:rsid w:val="00916347"/>
    <w:rsid w:val="009168BA"/>
    <w:rsid w:val="00916CA7"/>
    <w:rsid w:val="00916D09"/>
    <w:rsid w:val="00917375"/>
    <w:rsid w:val="009213BD"/>
    <w:rsid w:val="0092162D"/>
    <w:rsid w:val="009219CE"/>
    <w:rsid w:val="00921F44"/>
    <w:rsid w:val="00921F88"/>
    <w:rsid w:val="009221A4"/>
    <w:rsid w:val="00922234"/>
    <w:rsid w:val="00922EB3"/>
    <w:rsid w:val="00923294"/>
    <w:rsid w:val="009235C5"/>
    <w:rsid w:val="009237CD"/>
    <w:rsid w:val="009243AA"/>
    <w:rsid w:val="00924540"/>
    <w:rsid w:val="00925ADA"/>
    <w:rsid w:val="00925AF9"/>
    <w:rsid w:val="00925F7F"/>
    <w:rsid w:val="00926973"/>
    <w:rsid w:val="0092728B"/>
    <w:rsid w:val="009272E5"/>
    <w:rsid w:val="00927BEB"/>
    <w:rsid w:val="00927E0E"/>
    <w:rsid w:val="00930295"/>
    <w:rsid w:val="00930492"/>
    <w:rsid w:val="00932301"/>
    <w:rsid w:val="00932489"/>
    <w:rsid w:val="00932677"/>
    <w:rsid w:val="009327E8"/>
    <w:rsid w:val="0093305E"/>
    <w:rsid w:val="009332E1"/>
    <w:rsid w:val="00933F52"/>
    <w:rsid w:val="00934280"/>
    <w:rsid w:val="00934681"/>
    <w:rsid w:val="00935186"/>
    <w:rsid w:val="00935D30"/>
    <w:rsid w:val="00936F73"/>
    <w:rsid w:val="009379C6"/>
    <w:rsid w:val="00937C35"/>
    <w:rsid w:val="00937C5F"/>
    <w:rsid w:val="009400E7"/>
    <w:rsid w:val="0094031D"/>
    <w:rsid w:val="0094039D"/>
    <w:rsid w:val="0094074C"/>
    <w:rsid w:val="0094087A"/>
    <w:rsid w:val="009409FF"/>
    <w:rsid w:val="00940C6B"/>
    <w:rsid w:val="009414D6"/>
    <w:rsid w:val="0094168D"/>
    <w:rsid w:val="009428DA"/>
    <w:rsid w:val="00943617"/>
    <w:rsid w:val="00943E89"/>
    <w:rsid w:val="009442FC"/>
    <w:rsid w:val="009451E9"/>
    <w:rsid w:val="0094654F"/>
    <w:rsid w:val="00946F64"/>
    <w:rsid w:val="00946FAC"/>
    <w:rsid w:val="00947107"/>
    <w:rsid w:val="00947BF6"/>
    <w:rsid w:val="0095058B"/>
    <w:rsid w:val="009519F9"/>
    <w:rsid w:val="00952087"/>
    <w:rsid w:val="009527B8"/>
    <w:rsid w:val="00953053"/>
    <w:rsid w:val="009534B4"/>
    <w:rsid w:val="0095379B"/>
    <w:rsid w:val="00954022"/>
    <w:rsid w:val="00954145"/>
    <w:rsid w:val="00954243"/>
    <w:rsid w:val="009549A9"/>
    <w:rsid w:val="00955D01"/>
    <w:rsid w:val="00955D28"/>
    <w:rsid w:val="0095727F"/>
    <w:rsid w:val="0095799F"/>
    <w:rsid w:val="00960452"/>
    <w:rsid w:val="00960531"/>
    <w:rsid w:val="00960EA5"/>
    <w:rsid w:val="00961061"/>
    <w:rsid w:val="00961B13"/>
    <w:rsid w:val="00961FB4"/>
    <w:rsid w:val="00962AF2"/>
    <w:rsid w:val="00963EAA"/>
    <w:rsid w:val="00963F09"/>
    <w:rsid w:val="00965B8C"/>
    <w:rsid w:val="00966443"/>
    <w:rsid w:val="0096668F"/>
    <w:rsid w:val="00967B6D"/>
    <w:rsid w:val="00970539"/>
    <w:rsid w:val="00971090"/>
    <w:rsid w:val="00971555"/>
    <w:rsid w:val="00971A25"/>
    <w:rsid w:val="00971E68"/>
    <w:rsid w:val="00973F32"/>
    <w:rsid w:val="00974CC9"/>
    <w:rsid w:val="00976946"/>
    <w:rsid w:val="00976D85"/>
    <w:rsid w:val="00976DEC"/>
    <w:rsid w:val="00976FB3"/>
    <w:rsid w:val="00977464"/>
    <w:rsid w:val="00977EE5"/>
    <w:rsid w:val="009802D7"/>
    <w:rsid w:val="00980A35"/>
    <w:rsid w:val="0098100C"/>
    <w:rsid w:val="0098159E"/>
    <w:rsid w:val="00981A38"/>
    <w:rsid w:val="00982686"/>
    <w:rsid w:val="00982ED2"/>
    <w:rsid w:val="00983645"/>
    <w:rsid w:val="009838CD"/>
    <w:rsid w:val="00983F51"/>
    <w:rsid w:val="0098416D"/>
    <w:rsid w:val="00985065"/>
    <w:rsid w:val="009856EB"/>
    <w:rsid w:val="0098581B"/>
    <w:rsid w:val="00985D21"/>
    <w:rsid w:val="0098716C"/>
    <w:rsid w:val="009874E6"/>
    <w:rsid w:val="009878AB"/>
    <w:rsid w:val="0099002F"/>
    <w:rsid w:val="00990AC3"/>
    <w:rsid w:val="00990B2F"/>
    <w:rsid w:val="0099113B"/>
    <w:rsid w:val="00991777"/>
    <w:rsid w:val="0099227B"/>
    <w:rsid w:val="009923D8"/>
    <w:rsid w:val="009930B2"/>
    <w:rsid w:val="00993116"/>
    <w:rsid w:val="009939BA"/>
    <w:rsid w:val="00993D2E"/>
    <w:rsid w:val="009944D7"/>
    <w:rsid w:val="00994CE2"/>
    <w:rsid w:val="0099598B"/>
    <w:rsid w:val="00996545"/>
    <w:rsid w:val="00996FB3"/>
    <w:rsid w:val="00997032"/>
    <w:rsid w:val="009971F1"/>
    <w:rsid w:val="00997273"/>
    <w:rsid w:val="0099778D"/>
    <w:rsid w:val="009A060D"/>
    <w:rsid w:val="009A06D0"/>
    <w:rsid w:val="009A1467"/>
    <w:rsid w:val="009A165A"/>
    <w:rsid w:val="009A2C4B"/>
    <w:rsid w:val="009A3DBB"/>
    <w:rsid w:val="009A3ECC"/>
    <w:rsid w:val="009A411E"/>
    <w:rsid w:val="009A4317"/>
    <w:rsid w:val="009A4864"/>
    <w:rsid w:val="009A4877"/>
    <w:rsid w:val="009A4FA4"/>
    <w:rsid w:val="009A4FE3"/>
    <w:rsid w:val="009A52CE"/>
    <w:rsid w:val="009A5D65"/>
    <w:rsid w:val="009A6393"/>
    <w:rsid w:val="009A6526"/>
    <w:rsid w:val="009A6596"/>
    <w:rsid w:val="009A69AE"/>
    <w:rsid w:val="009A76DA"/>
    <w:rsid w:val="009A7E1F"/>
    <w:rsid w:val="009B0634"/>
    <w:rsid w:val="009B0CA0"/>
    <w:rsid w:val="009B0E74"/>
    <w:rsid w:val="009B0E92"/>
    <w:rsid w:val="009B18B9"/>
    <w:rsid w:val="009B1F05"/>
    <w:rsid w:val="009B2AAA"/>
    <w:rsid w:val="009B3003"/>
    <w:rsid w:val="009B34EA"/>
    <w:rsid w:val="009B37ED"/>
    <w:rsid w:val="009B3C88"/>
    <w:rsid w:val="009B46CD"/>
    <w:rsid w:val="009B476A"/>
    <w:rsid w:val="009B57CD"/>
    <w:rsid w:val="009B5EC2"/>
    <w:rsid w:val="009B6233"/>
    <w:rsid w:val="009B6D21"/>
    <w:rsid w:val="009B6DAC"/>
    <w:rsid w:val="009B70D0"/>
    <w:rsid w:val="009B73C8"/>
    <w:rsid w:val="009B746E"/>
    <w:rsid w:val="009B7604"/>
    <w:rsid w:val="009C1876"/>
    <w:rsid w:val="009C24D3"/>
    <w:rsid w:val="009C25B1"/>
    <w:rsid w:val="009C25F7"/>
    <w:rsid w:val="009C2981"/>
    <w:rsid w:val="009C39F5"/>
    <w:rsid w:val="009C4AFE"/>
    <w:rsid w:val="009C4F95"/>
    <w:rsid w:val="009C5AC9"/>
    <w:rsid w:val="009C690B"/>
    <w:rsid w:val="009C7AEA"/>
    <w:rsid w:val="009D0602"/>
    <w:rsid w:val="009D0988"/>
    <w:rsid w:val="009D0AEC"/>
    <w:rsid w:val="009D0C5A"/>
    <w:rsid w:val="009D1564"/>
    <w:rsid w:val="009D1C26"/>
    <w:rsid w:val="009D22EE"/>
    <w:rsid w:val="009D2708"/>
    <w:rsid w:val="009D2727"/>
    <w:rsid w:val="009D27A4"/>
    <w:rsid w:val="009D2DE4"/>
    <w:rsid w:val="009D3415"/>
    <w:rsid w:val="009D4043"/>
    <w:rsid w:val="009D4270"/>
    <w:rsid w:val="009D4639"/>
    <w:rsid w:val="009D4665"/>
    <w:rsid w:val="009D479E"/>
    <w:rsid w:val="009D61C5"/>
    <w:rsid w:val="009D6466"/>
    <w:rsid w:val="009D66E1"/>
    <w:rsid w:val="009D7A87"/>
    <w:rsid w:val="009E0672"/>
    <w:rsid w:val="009E1063"/>
    <w:rsid w:val="009E1A90"/>
    <w:rsid w:val="009E1CEB"/>
    <w:rsid w:val="009E1D72"/>
    <w:rsid w:val="009E2585"/>
    <w:rsid w:val="009E26B4"/>
    <w:rsid w:val="009E2B30"/>
    <w:rsid w:val="009E2FAD"/>
    <w:rsid w:val="009E30A5"/>
    <w:rsid w:val="009E3CC7"/>
    <w:rsid w:val="009E40F7"/>
    <w:rsid w:val="009E48CF"/>
    <w:rsid w:val="009E4925"/>
    <w:rsid w:val="009E4B28"/>
    <w:rsid w:val="009E4FCB"/>
    <w:rsid w:val="009E5034"/>
    <w:rsid w:val="009E6429"/>
    <w:rsid w:val="009E64B3"/>
    <w:rsid w:val="009E6798"/>
    <w:rsid w:val="009E742B"/>
    <w:rsid w:val="009E7515"/>
    <w:rsid w:val="009E765A"/>
    <w:rsid w:val="009F0977"/>
    <w:rsid w:val="009F0A04"/>
    <w:rsid w:val="009F0A35"/>
    <w:rsid w:val="009F10D9"/>
    <w:rsid w:val="009F1BB4"/>
    <w:rsid w:val="009F2352"/>
    <w:rsid w:val="009F3148"/>
    <w:rsid w:val="009F42FD"/>
    <w:rsid w:val="009F4476"/>
    <w:rsid w:val="009F51C5"/>
    <w:rsid w:val="009F5327"/>
    <w:rsid w:val="009F55B9"/>
    <w:rsid w:val="009F62E4"/>
    <w:rsid w:val="009F6E6D"/>
    <w:rsid w:val="009F6FB2"/>
    <w:rsid w:val="009F77CC"/>
    <w:rsid w:val="009F7F4A"/>
    <w:rsid w:val="00A001EF"/>
    <w:rsid w:val="00A00501"/>
    <w:rsid w:val="00A0064D"/>
    <w:rsid w:val="00A00CF2"/>
    <w:rsid w:val="00A01482"/>
    <w:rsid w:val="00A03F28"/>
    <w:rsid w:val="00A0447F"/>
    <w:rsid w:val="00A050E9"/>
    <w:rsid w:val="00A05660"/>
    <w:rsid w:val="00A05C73"/>
    <w:rsid w:val="00A060BD"/>
    <w:rsid w:val="00A06A58"/>
    <w:rsid w:val="00A06DA5"/>
    <w:rsid w:val="00A07424"/>
    <w:rsid w:val="00A109D5"/>
    <w:rsid w:val="00A1106A"/>
    <w:rsid w:val="00A110CF"/>
    <w:rsid w:val="00A1214D"/>
    <w:rsid w:val="00A123CB"/>
    <w:rsid w:val="00A12D21"/>
    <w:rsid w:val="00A12DC1"/>
    <w:rsid w:val="00A13F71"/>
    <w:rsid w:val="00A141E2"/>
    <w:rsid w:val="00A14247"/>
    <w:rsid w:val="00A14284"/>
    <w:rsid w:val="00A14D2F"/>
    <w:rsid w:val="00A152E5"/>
    <w:rsid w:val="00A15390"/>
    <w:rsid w:val="00A15699"/>
    <w:rsid w:val="00A15C97"/>
    <w:rsid w:val="00A164A3"/>
    <w:rsid w:val="00A16BEA"/>
    <w:rsid w:val="00A17B5F"/>
    <w:rsid w:val="00A209A8"/>
    <w:rsid w:val="00A20D2B"/>
    <w:rsid w:val="00A21A18"/>
    <w:rsid w:val="00A224C5"/>
    <w:rsid w:val="00A22FD2"/>
    <w:rsid w:val="00A230B0"/>
    <w:rsid w:val="00A25CA0"/>
    <w:rsid w:val="00A260BE"/>
    <w:rsid w:val="00A26CA2"/>
    <w:rsid w:val="00A26FA3"/>
    <w:rsid w:val="00A2783A"/>
    <w:rsid w:val="00A27F27"/>
    <w:rsid w:val="00A303EB"/>
    <w:rsid w:val="00A312AF"/>
    <w:rsid w:val="00A31B02"/>
    <w:rsid w:val="00A3224B"/>
    <w:rsid w:val="00A32B94"/>
    <w:rsid w:val="00A32FAA"/>
    <w:rsid w:val="00A35223"/>
    <w:rsid w:val="00A35345"/>
    <w:rsid w:val="00A35B76"/>
    <w:rsid w:val="00A35BDD"/>
    <w:rsid w:val="00A35E3B"/>
    <w:rsid w:val="00A35F0F"/>
    <w:rsid w:val="00A3631C"/>
    <w:rsid w:val="00A3744E"/>
    <w:rsid w:val="00A37DD1"/>
    <w:rsid w:val="00A41042"/>
    <w:rsid w:val="00A41225"/>
    <w:rsid w:val="00A4146F"/>
    <w:rsid w:val="00A4158E"/>
    <w:rsid w:val="00A41684"/>
    <w:rsid w:val="00A416F2"/>
    <w:rsid w:val="00A42436"/>
    <w:rsid w:val="00A424D3"/>
    <w:rsid w:val="00A42B00"/>
    <w:rsid w:val="00A433B4"/>
    <w:rsid w:val="00A43880"/>
    <w:rsid w:val="00A43956"/>
    <w:rsid w:val="00A43DA7"/>
    <w:rsid w:val="00A4445C"/>
    <w:rsid w:val="00A444AB"/>
    <w:rsid w:val="00A4500E"/>
    <w:rsid w:val="00A46477"/>
    <w:rsid w:val="00A47245"/>
    <w:rsid w:val="00A47989"/>
    <w:rsid w:val="00A47F0C"/>
    <w:rsid w:val="00A50B8E"/>
    <w:rsid w:val="00A50DF8"/>
    <w:rsid w:val="00A5107D"/>
    <w:rsid w:val="00A518A5"/>
    <w:rsid w:val="00A5225D"/>
    <w:rsid w:val="00A52423"/>
    <w:rsid w:val="00A53732"/>
    <w:rsid w:val="00A5392C"/>
    <w:rsid w:val="00A53A8A"/>
    <w:rsid w:val="00A544B8"/>
    <w:rsid w:val="00A54842"/>
    <w:rsid w:val="00A54B1E"/>
    <w:rsid w:val="00A55890"/>
    <w:rsid w:val="00A55D37"/>
    <w:rsid w:val="00A5634F"/>
    <w:rsid w:val="00A57554"/>
    <w:rsid w:val="00A60E5B"/>
    <w:rsid w:val="00A60FF9"/>
    <w:rsid w:val="00A613EA"/>
    <w:rsid w:val="00A619FE"/>
    <w:rsid w:val="00A61F2D"/>
    <w:rsid w:val="00A63019"/>
    <w:rsid w:val="00A63509"/>
    <w:rsid w:val="00A63948"/>
    <w:rsid w:val="00A63AB1"/>
    <w:rsid w:val="00A63CF0"/>
    <w:rsid w:val="00A640A9"/>
    <w:rsid w:val="00A640D9"/>
    <w:rsid w:val="00A64259"/>
    <w:rsid w:val="00A64613"/>
    <w:rsid w:val="00A646BC"/>
    <w:rsid w:val="00A64BC2"/>
    <w:rsid w:val="00A64DAF"/>
    <w:rsid w:val="00A658DA"/>
    <w:rsid w:val="00A66BEC"/>
    <w:rsid w:val="00A67970"/>
    <w:rsid w:val="00A710DC"/>
    <w:rsid w:val="00A715C4"/>
    <w:rsid w:val="00A7178D"/>
    <w:rsid w:val="00A71985"/>
    <w:rsid w:val="00A71C32"/>
    <w:rsid w:val="00A720F0"/>
    <w:rsid w:val="00A723D0"/>
    <w:rsid w:val="00A726DD"/>
    <w:rsid w:val="00A72751"/>
    <w:rsid w:val="00A72F13"/>
    <w:rsid w:val="00A73C56"/>
    <w:rsid w:val="00A73D9C"/>
    <w:rsid w:val="00A747A7"/>
    <w:rsid w:val="00A74B2F"/>
    <w:rsid w:val="00A74B43"/>
    <w:rsid w:val="00A74C8B"/>
    <w:rsid w:val="00A74D16"/>
    <w:rsid w:val="00A74FEA"/>
    <w:rsid w:val="00A761E1"/>
    <w:rsid w:val="00A76399"/>
    <w:rsid w:val="00A770DA"/>
    <w:rsid w:val="00A777C3"/>
    <w:rsid w:val="00A778FB"/>
    <w:rsid w:val="00A80328"/>
    <w:rsid w:val="00A82583"/>
    <w:rsid w:val="00A83425"/>
    <w:rsid w:val="00A8377B"/>
    <w:rsid w:val="00A83BD9"/>
    <w:rsid w:val="00A83CAB"/>
    <w:rsid w:val="00A86690"/>
    <w:rsid w:val="00A86E48"/>
    <w:rsid w:val="00A87173"/>
    <w:rsid w:val="00A87E77"/>
    <w:rsid w:val="00A9064F"/>
    <w:rsid w:val="00A9158B"/>
    <w:rsid w:val="00A91C8A"/>
    <w:rsid w:val="00A91DAD"/>
    <w:rsid w:val="00A93AFF"/>
    <w:rsid w:val="00A93CA2"/>
    <w:rsid w:val="00A93EBA"/>
    <w:rsid w:val="00A942CD"/>
    <w:rsid w:val="00A95765"/>
    <w:rsid w:val="00A95B7E"/>
    <w:rsid w:val="00A95B9D"/>
    <w:rsid w:val="00A96641"/>
    <w:rsid w:val="00A96F93"/>
    <w:rsid w:val="00A97235"/>
    <w:rsid w:val="00A973ED"/>
    <w:rsid w:val="00A974E3"/>
    <w:rsid w:val="00A97A05"/>
    <w:rsid w:val="00A97BFB"/>
    <w:rsid w:val="00AA027D"/>
    <w:rsid w:val="00AA0861"/>
    <w:rsid w:val="00AA15F1"/>
    <w:rsid w:val="00AA2213"/>
    <w:rsid w:val="00AA24AE"/>
    <w:rsid w:val="00AA2AEE"/>
    <w:rsid w:val="00AA2AFD"/>
    <w:rsid w:val="00AA2B20"/>
    <w:rsid w:val="00AA3029"/>
    <w:rsid w:val="00AA45FE"/>
    <w:rsid w:val="00AA4790"/>
    <w:rsid w:val="00AA4EA5"/>
    <w:rsid w:val="00AA5AC8"/>
    <w:rsid w:val="00AA5C02"/>
    <w:rsid w:val="00AA5C0C"/>
    <w:rsid w:val="00AA5F52"/>
    <w:rsid w:val="00AA67B0"/>
    <w:rsid w:val="00AA69A1"/>
    <w:rsid w:val="00AA6FC6"/>
    <w:rsid w:val="00AA7102"/>
    <w:rsid w:val="00AA7D69"/>
    <w:rsid w:val="00AB021F"/>
    <w:rsid w:val="00AB0997"/>
    <w:rsid w:val="00AB0E59"/>
    <w:rsid w:val="00AB0FB5"/>
    <w:rsid w:val="00AB2CE9"/>
    <w:rsid w:val="00AB38C5"/>
    <w:rsid w:val="00AB4271"/>
    <w:rsid w:val="00AB50B1"/>
    <w:rsid w:val="00AB5E5A"/>
    <w:rsid w:val="00AB6877"/>
    <w:rsid w:val="00AB6BB8"/>
    <w:rsid w:val="00AB6DD9"/>
    <w:rsid w:val="00AB72E0"/>
    <w:rsid w:val="00AC0048"/>
    <w:rsid w:val="00AC030F"/>
    <w:rsid w:val="00AC048B"/>
    <w:rsid w:val="00AC0DD4"/>
    <w:rsid w:val="00AC0F86"/>
    <w:rsid w:val="00AC164F"/>
    <w:rsid w:val="00AC1DE6"/>
    <w:rsid w:val="00AC20D0"/>
    <w:rsid w:val="00AC2783"/>
    <w:rsid w:val="00AC2FDA"/>
    <w:rsid w:val="00AC3CF7"/>
    <w:rsid w:val="00AC40E9"/>
    <w:rsid w:val="00AC45B5"/>
    <w:rsid w:val="00AC4643"/>
    <w:rsid w:val="00AC46DA"/>
    <w:rsid w:val="00AC4C22"/>
    <w:rsid w:val="00AC5592"/>
    <w:rsid w:val="00AC5EF6"/>
    <w:rsid w:val="00AC630F"/>
    <w:rsid w:val="00AC6AF7"/>
    <w:rsid w:val="00AC6C55"/>
    <w:rsid w:val="00AC6E5F"/>
    <w:rsid w:val="00AC7288"/>
    <w:rsid w:val="00AC7301"/>
    <w:rsid w:val="00AC767D"/>
    <w:rsid w:val="00AD06BD"/>
    <w:rsid w:val="00AD185D"/>
    <w:rsid w:val="00AD244A"/>
    <w:rsid w:val="00AD24E9"/>
    <w:rsid w:val="00AD360B"/>
    <w:rsid w:val="00AD415A"/>
    <w:rsid w:val="00AD43B5"/>
    <w:rsid w:val="00AD4406"/>
    <w:rsid w:val="00AD46F3"/>
    <w:rsid w:val="00AD5437"/>
    <w:rsid w:val="00AD5722"/>
    <w:rsid w:val="00AD5FBF"/>
    <w:rsid w:val="00AD798D"/>
    <w:rsid w:val="00AE0E61"/>
    <w:rsid w:val="00AE1335"/>
    <w:rsid w:val="00AE1F52"/>
    <w:rsid w:val="00AE20C6"/>
    <w:rsid w:val="00AE2698"/>
    <w:rsid w:val="00AE2B10"/>
    <w:rsid w:val="00AE2C44"/>
    <w:rsid w:val="00AE2CDF"/>
    <w:rsid w:val="00AE3685"/>
    <w:rsid w:val="00AE3A21"/>
    <w:rsid w:val="00AE4522"/>
    <w:rsid w:val="00AE4719"/>
    <w:rsid w:val="00AE48A1"/>
    <w:rsid w:val="00AE4AF8"/>
    <w:rsid w:val="00AE54A4"/>
    <w:rsid w:val="00AE54FE"/>
    <w:rsid w:val="00AE6007"/>
    <w:rsid w:val="00AE609E"/>
    <w:rsid w:val="00AE6103"/>
    <w:rsid w:val="00AE6DBA"/>
    <w:rsid w:val="00AE6F72"/>
    <w:rsid w:val="00AE71F1"/>
    <w:rsid w:val="00AE7905"/>
    <w:rsid w:val="00AF108D"/>
    <w:rsid w:val="00AF14FE"/>
    <w:rsid w:val="00AF1E31"/>
    <w:rsid w:val="00AF2C79"/>
    <w:rsid w:val="00AF323D"/>
    <w:rsid w:val="00AF42C3"/>
    <w:rsid w:val="00AF4D63"/>
    <w:rsid w:val="00AF4FC0"/>
    <w:rsid w:val="00AF54ED"/>
    <w:rsid w:val="00AF55E7"/>
    <w:rsid w:val="00AF58A9"/>
    <w:rsid w:val="00AF5D6D"/>
    <w:rsid w:val="00AF60F8"/>
    <w:rsid w:val="00AF618D"/>
    <w:rsid w:val="00AF690B"/>
    <w:rsid w:val="00AF7AFF"/>
    <w:rsid w:val="00AF7B4D"/>
    <w:rsid w:val="00B01CB9"/>
    <w:rsid w:val="00B02040"/>
    <w:rsid w:val="00B024CD"/>
    <w:rsid w:val="00B03266"/>
    <w:rsid w:val="00B033EA"/>
    <w:rsid w:val="00B0347A"/>
    <w:rsid w:val="00B037EC"/>
    <w:rsid w:val="00B03A4D"/>
    <w:rsid w:val="00B03C82"/>
    <w:rsid w:val="00B03DD7"/>
    <w:rsid w:val="00B040DD"/>
    <w:rsid w:val="00B04481"/>
    <w:rsid w:val="00B045C1"/>
    <w:rsid w:val="00B057D3"/>
    <w:rsid w:val="00B059B1"/>
    <w:rsid w:val="00B06C9B"/>
    <w:rsid w:val="00B06D0A"/>
    <w:rsid w:val="00B07244"/>
    <w:rsid w:val="00B07E6E"/>
    <w:rsid w:val="00B1006C"/>
    <w:rsid w:val="00B103B9"/>
    <w:rsid w:val="00B10414"/>
    <w:rsid w:val="00B1064F"/>
    <w:rsid w:val="00B1135A"/>
    <w:rsid w:val="00B11CE6"/>
    <w:rsid w:val="00B12B54"/>
    <w:rsid w:val="00B13113"/>
    <w:rsid w:val="00B13173"/>
    <w:rsid w:val="00B14116"/>
    <w:rsid w:val="00B142F8"/>
    <w:rsid w:val="00B150F1"/>
    <w:rsid w:val="00B1553B"/>
    <w:rsid w:val="00B15658"/>
    <w:rsid w:val="00B1616A"/>
    <w:rsid w:val="00B1675E"/>
    <w:rsid w:val="00B1708D"/>
    <w:rsid w:val="00B17970"/>
    <w:rsid w:val="00B20359"/>
    <w:rsid w:val="00B208A8"/>
    <w:rsid w:val="00B20A7D"/>
    <w:rsid w:val="00B20F8B"/>
    <w:rsid w:val="00B21D3B"/>
    <w:rsid w:val="00B224A2"/>
    <w:rsid w:val="00B23574"/>
    <w:rsid w:val="00B23FFE"/>
    <w:rsid w:val="00B2434B"/>
    <w:rsid w:val="00B2464E"/>
    <w:rsid w:val="00B247D9"/>
    <w:rsid w:val="00B24C56"/>
    <w:rsid w:val="00B24DFF"/>
    <w:rsid w:val="00B25EE3"/>
    <w:rsid w:val="00B26EC2"/>
    <w:rsid w:val="00B27404"/>
    <w:rsid w:val="00B274A3"/>
    <w:rsid w:val="00B275F5"/>
    <w:rsid w:val="00B30015"/>
    <w:rsid w:val="00B30A13"/>
    <w:rsid w:val="00B30CAE"/>
    <w:rsid w:val="00B30EB5"/>
    <w:rsid w:val="00B31054"/>
    <w:rsid w:val="00B31872"/>
    <w:rsid w:val="00B31B20"/>
    <w:rsid w:val="00B33750"/>
    <w:rsid w:val="00B33BC9"/>
    <w:rsid w:val="00B341D8"/>
    <w:rsid w:val="00B34311"/>
    <w:rsid w:val="00B34A6E"/>
    <w:rsid w:val="00B34BD9"/>
    <w:rsid w:val="00B34FEF"/>
    <w:rsid w:val="00B35EB3"/>
    <w:rsid w:val="00B36AFF"/>
    <w:rsid w:val="00B37104"/>
    <w:rsid w:val="00B374EC"/>
    <w:rsid w:val="00B37834"/>
    <w:rsid w:val="00B37BD8"/>
    <w:rsid w:val="00B40FD9"/>
    <w:rsid w:val="00B422E4"/>
    <w:rsid w:val="00B423EB"/>
    <w:rsid w:val="00B427AD"/>
    <w:rsid w:val="00B42E18"/>
    <w:rsid w:val="00B43BB7"/>
    <w:rsid w:val="00B43D32"/>
    <w:rsid w:val="00B43E02"/>
    <w:rsid w:val="00B43F04"/>
    <w:rsid w:val="00B4495C"/>
    <w:rsid w:val="00B459C4"/>
    <w:rsid w:val="00B47283"/>
    <w:rsid w:val="00B50242"/>
    <w:rsid w:val="00B5158F"/>
    <w:rsid w:val="00B519DD"/>
    <w:rsid w:val="00B5210A"/>
    <w:rsid w:val="00B52352"/>
    <w:rsid w:val="00B52D66"/>
    <w:rsid w:val="00B53623"/>
    <w:rsid w:val="00B53752"/>
    <w:rsid w:val="00B5384C"/>
    <w:rsid w:val="00B53BA3"/>
    <w:rsid w:val="00B547C0"/>
    <w:rsid w:val="00B54A83"/>
    <w:rsid w:val="00B55165"/>
    <w:rsid w:val="00B56316"/>
    <w:rsid w:val="00B56C96"/>
    <w:rsid w:val="00B600AD"/>
    <w:rsid w:val="00B606E2"/>
    <w:rsid w:val="00B60AFE"/>
    <w:rsid w:val="00B60D60"/>
    <w:rsid w:val="00B60F99"/>
    <w:rsid w:val="00B611B6"/>
    <w:rsid w:val="00B6186A"/>
    <w:rsid w:val="00B61C50"/>
    <w:rsid w:val="00B63194"/>
    <w:rsid w:val="00B631C8"/>
    <w:rsid w:val="00B63912"/>
    <w:rsid w:val="00B64155"/>
    <w:rsid w:val="00B644D3"/>
    <w:rsid w:val="00B64E67"/>
    <w:rsid w:val="00B64EF3"/>
    <w:rsid w:val="00B65030"/>
    <w:rsid w:val="00B651B6"/>
    <w:rsid w:val="00B6527B"/>
    <w:rsid w:val="00B657AF"/>
    <w:rsid w:val="00B65B33"/>
    <w:rsid w:val="00B66924"/>
    <w:rsid w:val="00B6710C"/>
    <w:rsid w:val="00B67CCA"/>
    <w:rsid w:val="00B704E3"/>
    <w:rsid w:val="00B70D64"/>
    <w:rsid w:val="00B714FD"/>
    <w:rsid w:val="00B71E3B"/>
    <w:rsid w:val="00B72ECF"/>
    <w:rsid w:val="00B7300B"/>
    <w:rsid w:val="00B73871"/>
    <w:rsid w:val="00B744DD"/>
    <w:rsid w:val="00B74823"/>
    <w:rsid w:val="00B74E86"/>
    <w:rsid w:val="00B7555E"/>
    <w:rsid w:val="00B758D6"/>
    <w:rsid w:val="00B76783"/>
    <w:rsid w:val="00B76DA7"/>
    <w:rsid w:val="00B777D2"/>
    <w:rsid w:val="00B77860"/>
    <w:rsid w:val="00B779BA"/>
    <w:rsid w:val="00B80199"/>
    <w:rsid w:val="00B802DD"/>
    <w:rsid w:val="00B80521"/>
    <w:rsid w:val="00B815D1"/>
    <w:rsid w:val="00B817B9"/>
    <w:rsid w:val="00B82572"/>
    <w:rsid w:val="00B829A7"/>
    <w:rsid w:val="00B84010"/>
    <w:rsid w:val="00B84527"/>
    <w:rsid w:val="00B849EC"/>
    <w:rsid w:val="00B84BAE"/>
    <w:rsid w:val="00B84D73"/>
    <w:rsid w:val="00B84F4C"/>
    <w:rsid w:val="00B853F2"/>
    <w:rsid w:val="00B8588D"/>
    <w:rsid w:val="00B85983"/>
    <w:rsid w:val="00B85E46"/>
    <w:rsid w:val="00B86534"/>
    <w:rsid w:val="00B868CE"/>
    <w:rsid w:val="00B87E38"/>
    <w:rsid w:val="00B91DA2"/>
    <w:rsid w:val="00B92055"/>
    <w:rsid w:val="00B92584"/>
    <w:rsid w:val="00B9277C"/>
    <w:rsid w:val="00B92DAE"/>
    <w:rsid w:val="00B92DBE"/>
    <w:rsid w:val="00B92EDB"/>
    <w:rsid w:val="00B93259"/>
    <w:rsid w:val="00B93604"/>
    <w:rsid w:val="00B93FE7"/>
    <w:rsid w:val="00B94D2F"/>
    <w:rsid w:val="00B94E9E"/>
    <w:rsid w:val="00B95456"/>
    <w:rsid w:val="00B95590"/>
    <w:rsid w:val="00B9584C"/>
    <w:rsid w:val="00B95FC0"/>
    <w:rsid w:val="00B970D9"/>
    <w:rsid w:val="00B976B2"/>
    <w:rsid w:val="00B97D0B"/>
    <w:rsid w:val="00B97F49"/>
    <w:rsid w:val="00BA1419"/>
    <w:rsid w:val="00BA1D49"/>
    <w:rsid w:val="00BA2ABB"/>
    <w:rsid w:val="00BA34F1"/>
    <w:rsid w:val="00BA3F1C"/>
    <w:rsid w:val="00BA48A3"/>
    <w:rsid w:val="00BA4FE6"/>
    <w:rsid w:val="00BA539C"/>
    <w:rsid w:val="00BA54E5"/>
    <w:rsid w:val="00BA55EF"/>
    <w:rsid w:val="00BA5695"/>
    <w:rsid w:val="00BA56A2"/>
    <w:rsid w:val="00BA574C"/>
    <w:rsid w:val="00BA5F57"/>
    <w:rsid w:val="00BA60A8"/>
    <w:rsid w:val="00BA6483"/>
    <w:rsid w:val="00BA6BA1"/>
    <w:rsid w:val="00BA7347"/>
    <w:rsid w:val="00BA743C"/>
    <w:rsid w:val="00BA747F"/>
    <w:rsid w:val="00BA78FF"/>
    <w:rsid w:val="00BB0847"/>
    <w:rsid w:val="00BB0B61"/>
    <w:rsid w:val="00BB0C98"/>
    <w:rsid w:val="00BB1353"/>
    <w:rsid w:val="00BB1473"/>
    <w:rsid w:val="00BB15FC"/>
    <w:rsid w:val="00BB22B5"/>
    <w:rsid w:val="00BB5141"/>
    <w:rsid w:val="00BB57E8"/>
    <w:rsid w:val="00BB59F9"/>
    <w:rsid w:val="00BB5B90"/>
    <w:rsid w:val="00BB6D2F"/>
    <w:rsid w:val="00BB765C"/>
    <w:rsid w:val="00BC00CB"/>
    <w:rsid w:val="00BC0993"/>
    <w:rsid w:val="00BC13E9"/>
    <w:rsid w:val="00BC262B"/>
    <w:rsid w:val="00BC53F5"/>
    <w:rsid w:val="00BC5423"/>
    <w:rsid w:val="00BC5567"/>
    <w:rsid w:val="00BC632F"/>
    <w:rsid w:val="00BC6A2E"/>
    <w:rsid w:val="00BC6C2E"/>
    <w:rsid w:val="00BC754B"/>
    <w:rsid w:val="00BC7B3B"/>
    <w:rsid w:val="00BC7B6C"/>
    <w:rsid w:val="00BD0240"/>
    <w:rsid w:val="00BD0449"/>
    <w:rsid w:val="00BD050E"/>
    <w:rsid w:val="00BD0532"/>
    <w:rsid w:val="00BD06DC"/>
    <w:rsid w:val="00BD1201"/>
    <w:rsid w:val="00BD13CF"/>
    <w:rsid w:val="00BD2489"/>
    <w:rsid w:val="00BD2C6E"/>
    <w:rsid w:val="00BD31B0"/>
    <w:rsid w:val="00BD36C4"/>
    <w:rsid w:val="00BD3ED9"/>
    <w:rsid w:val="00BD4012"/>
    <w:rsid w:val="00BD444B"/>
    <w:rsid w:val="00BD44D0"/>
    <w:rsid w:val="00BD53B3"/>
    <w:rsid w:val="00BD53C9"/>
    <w:rsid w:val="00BD6684"/>
    <w:rsid w:val="00BD6932"/>
    <w:rsid w:val="00BE0070"/>
    <w:rsid w:val="00BE0221"/>
    <w:rsid w:val="00BE06AB"/>
    <w:rsid w:val="00BE080D"/>
    <w:rsid w:val="00BE08A0"/>
    <w:rsid w:val="00BE0C9A"/>
    <w:rsid w:val="00BE19BA"/>
    <w:rsid w:val="00BE28B3"/>
    <w:rsid w:val="00BE291A"/>
    <w:rsid w:val="00BE3614"/>
    <w:rsid w:val="00BE402F"/>
    <w:rsid w:val="00BE487D"/>
    <w:rsid w:val="00BE4AC3"/>
    <w:rsid w:val="00BE4BF9"/>
    <w:rsid w:val="00BE4CA8"/>
    <w:rsid w:val="00BE4F38"/>
    <w:rsid w:val="00BE4FA7"/>
    <w:rsid w:val="00BE50E7"/>
    <w:rsid w:val="00BE58A0"/>
    <w:rsid w:val="00BE58A3"/>
    <w:rsid w:val="00BE7C58"/>
    <w:rsid w:val="00BE7E07"/>
    <w:rsid w:val="00BF0528"/>
    <w:rsid w:val="00BF0F1A"/>
    <w:rsid w:val="00BF0FEC"/>
    <w:rsid w:val="00BF2554"/>
    <w:rsid w:val="00BF2FC9"/>
    <w:rsid w:val="00BF33A6"/>
    <w:rsid w:val="00BF35CA"/>
    <w:rsid w:val="00BF3D06"/>
    <w:rsid w:val="00BF3DE3"/>
    <w:rsid w:val="00BF43B5"/>
    <w:rsid w:val="00BF4743"/>
    <w:rsid w:val="00BF5979"/>
    <w:rsid w:val="00BF6600"/>
    <w:rsid w:val="00BF7A14"/>
    <w:rsid w:val="00BF7B29"/>
    <w:rsid w:val="00C0091D"/>
    <w:rsid w:val="00C00FE7"/>
    <w:rsid w:val="00C01B79"/>
    <w:rsid w:val="00C01DEB"/>
    <w:rsid w:val="00C01F7B"/>
    <w:rsid w:val="00C020C6"/>
    <w:rsid w:val="00C02EC1"/>
    <w:rsid w:val="00C02ED3"/>
    <w:rsid w:val="00C0406E"/>
    <w:rsid w:val="00C040EB"/>
    <w:rsid w:val="00C046D1"/>
    <w:rsid w:val="00C05798"/>
    <w:rsid w:val="00C06541"/>
    <w:rsid w:val="00C06BE5"/>
    <w:rsid w:val="00C06EE2"/>
    <w:rsid w:val="00C078A4"/>
    <w:rsid w:val="00C07E6C"/>
    <w:rsid w:val="00C1063D"/>
    <w:rsid w:val="00C10A74"/>
    <w:rsid w:val="00C10E6A"/>
    <w:rsid w:val="00C12631"/>
    <w:rsid w:val="00C128AF"/>
    <w:rsid w:val="00C1307E"/>
    <w:rsid w:val="00C13371"/>
    <w:rsid w:val="00C13740"/>
    <w:rsid w:val="00C13872"/>
    <w:rsid w:val="00C13C1F"/>
    <w:rsid w:val="00C13E13"/>
    <w:rsid w:val="00C14C94"/>
    <w:rsid w:val="00C15227"/>
    <w:rsid w:val="00C159E6"/>
    <w:rsid w:val="00C15DED"/>
    <w:rsid w:val="00C15F81"/>
    <w:rsid w:val="00C15FAE"/>
    <w:rsid w:val="00C168F6"/>
    <w:rsid w:val="00C1786A"/>
    <w:rsid w:val="00C17875"/>
    <w:rsid w:val="00C2024F"/>
    <w:rsid w:val="00C2049E"/>
    <w:rsid w:val="00C20F58"/>
    <w:rsid w:val="00C2131D"/>
    <w:rsid w:val="00C21873"/>
    <w:rsid w:val="00C2193E"/>
    <w:rsid w:val="00C21E4A"/>
    <w:rsid w:val="00C21F52"/>
    <w:rsid w:val="00C22888"/>
    <w:rsid w:val="00C22A04"/>
    <w:rsid w:val="00C23097"/>
    <w:rsid w:val="00C244DE"/>
    <w:rsid w:val="00C24696"/>
    <w:rsid w:val="00C2569E"/>
    <w:rsid w:val="00C26680"/>
    <w:rsid w:val="00C26989"/>
    <w:rsid w:val="00C26CC1"/>
    <w:rsid w:val="00C26EAA"/>
    <w:rsid w:val="00C2753C"/>
    <w:rsid w:val="00C27D14"/>
    <w:rsid w:val="00C306DB"/>
    <w:rsid w:val="00C30A50"/>
    <w:rsid w:val="00C31197"/>
    <w:rsid w:val="00C31A3C"/>
    <w:rsid w:val="00C31C0F"/>
    <w:rsid w:val="00C32882"/>
    <w:rsid w:val="00C32EFA"/>
    <w:rsid w:val="00C3308A"/>
    <w:rsid w:val="00C332F0"/>
    <w:rsid w:val="00C33CBF"/>
    <w:rsid w:val="00C33EE9"/>
    <w:rsid w:val="00C34C10"/>
    <w:rsid w:val="00C35C5A"/>
    <w:rsid w:val="00C35C5E"/>
    <w:rsid w:val="00C3631E"/>
    <w:rsid w:val="00C36575"/>
    <w:rsid w:val="00C36F6E"/>
    <w:rsid w:val="00C37385"/>
    <w:rsid w:val="00C37BDE"/>
    <w:rsid w:val="00C4022F"/>
    <w:rsid w:val="00C40A5C"/>
    <w:rsid w:val="00C4141E"/>
    <w:rsid w:val="00C41F16"/>
    <w:rsid w:val="00C4324A"/>
    <w:rsid w:val="00C4356A"/>
    <w:rsid w:val="00C43B64"/>
    <w:rsid w:val="00C43EAE"/>
    <w:rsid w:val="00C445BB"/>
    <w:rsid w:val="00C449FB"/>
    <w:rsid w:val="00C44AE4"/>
    <w:rsid w:val="00C45333"/>
    <w:rsid w:val="00C46364"/>
    <w:rsid w:val="00C46730"/>
    <w:rsid w:val="00C46E94"/>
    <w:rsid w:val="00C4764A"/>
    <w:rsid w:val="00C50AB0"/>
    <w:rsid w:val="00C5265C"/>
    <w:rsid w:val="00C527F4"/>
    <w:rsid w:val="00C5327B"/>
    <w:rsid w:val="00C541A5"/>
    <w:rsid w:val="00C54EC6"/>
    <w:rsid w:val="00C55241"/>
    <w:rsid w:val="00C55381"/>
    <w:rsid w:val="00C57F11"/>
    <w:rsid w:val="00C602B4"/>
    <w:rsid w:val="00C60D0C"/>
    <w:rsid w:val="00C60FBB"/>
    <w:rsid w:val="00C611EB"/>
    <w:rsid w:val="00C61233"/>
    <w:rsid w:val="00C61B28"/>
    <w:rsid w:val="00C61ED3"/>
    <w:rsid w:val="00C61F12"/>
    <w:rsid w:val="00C625C8"/>
    <w:rsid w:val="00C62FB9"/>
    <w:rsid w:val="00C642E5"/>
    <w:rsid w:val="00C643EF"/>
    <w:rsid w:val="00C64E73"/>
    <w:rsid w:val="00C64FAE"/>
    <w:rsid w:val="00C655EE"/>
    <w:rsid w:val="00C65B28"/>
    <w:rsid w:val="00C6636B"/>
    <w:rsid w:val="00C6718B"/>
    <w:rsid w:val="00C709DA"/>
    <w:rsid w:val="00C71503"/>
    <w:rsid w:val="00C71A75"/>
    <w:rsid w:val="00C71B0F"/>
    <w:rsid w:val="00C71F83"/>
    <w:rsid w:val="00C72B2A"/>
    <w:rsid w:val="00C73B10"/>
    <w:rsid w:val="00C740C3"/>
    <w:rsid w:val="00C74F93"/>
    <w:rsid w:val="00C75DD6"/>
    <w:rsid w:val="00C776C3"/>
    <w:rsid w:val="00C77CE3"/>
    <w:rsid w:val="00C8051A"/>
    <w:rsid w:val="00C81001"/>
    <w:rsid w:val="00C812BB"/>
    <w:rsid w:val="00C817C9"/>
    <w:rsid w:val="00C81852"/>
    <w:rsid w:val="00C81AA1"/>
    <w:rsid w:val="00C8286A"/>
    <w:rsid w:val="00C82B15"/>
    <w:rsid w:val="00C83CAB"/>
    <w:rsid w:val="00C84F8C"/>
    <w:rsid w:val="00C853D2"/>
    <w:rsid w:val="00C85463"/>
    <w:rsid w:val="00C856F4"/>
    <w:rsid w:val="00C85D2C"/>
    <w:rsid w:val="00C85DCB"/>
    <w:rsid w:val="00C868BC"/>
    <w:rsid w:val="00C86901"/>
    <w:rsid w:val="00C86C1E"/>
    <w:rsid w:val="00C86E3D"/>
    <w:rsid w:val="00C86E43"/>
    <w:rsid w:val="00C870D2"/>
    <w:rsid w:val="00C87167"/>
    <w:rsid w:val="00C87CAF"/>
    <w:rsid w:val="00C87DCB"/>
    <w:rsid w:val="00C9066B"/>
    <w:rsid w:val="00C908C9"/>
    <w:rsid w:val="00C91AD2"/>
    <w:rsid w:val="00C91B60"/>
    <w:rsid w:val="00C922C2"/>
    <w:rsid w:val="00C924FF"/>
    <w:rsid w:val="00C927C5"/>
    <w:rsid w:val="00C92D06"/>
    <w:rsid w:val="00C93441"/>
    <w:rsid w:val="00C93ACD"/>
    <w:rsid w:val="00C93C57"/>
    <w:rsid w:val="00C93CED"/>
    <w:rsid w:val="00C948E5"/>
    <w:rsid w:val="00C94908"/>
    <w:rsid w:val="00C96883"/>
    <w:rsid w:val="00C975F4"/>
    <w:rsid w:val="00C97D22"/>
    <w:rsid w:val="00C97DD8"/>
    <w:rsid w:val="00CA0112"/>
    <w:rsid w:val="00CA0852"/>
    <w:rsid w:val="00CA0BA0"/>
    <w:rsid w:val="00CA1CB8"/>
    <w:rsid w:val="00CA1FDC"/>
    <w:rsid w:val="00CA24DB"/>
    <w:rsid w:val="00CA3CCE"/>
    <w:rsid w:val="00CA3E61"/>
    <w:rsid w:val="00CA402A"/>
    <w:rsid w:val="00CA424D"/>
    <w:rsid w:val="00CA52D0"/>
    <w:rsid w:val="00CA588C"/>
    <w:rsid w:val="00CA5DD1"/>
    <w:rsid w:val="00CA7360"/>
    <w:rsid w:val="00CB13CD"/>
    <w:rsid w:val="00CB16CC"/>
    <w:rsid w:val="00CB1E29"/>
    <w:rsid w:val="00CB2166"/>
    <w:rsid w:val="00CB22A5"/>
    <w:rsid w:val="00CB294D"/>
    <w:rsid w:val="00CB2ADA"/>
    <w:rsid w:val="00CB3044"/>
    <w:rsid w:val="00CB417E"/>
    <w:rsid w:val="00CB4308"/>
    <w:rsid w:val="00CB4726"/>
    <w:rsid w:val="00CB4BBD"/>
    <w:rsid w:val="00CB5496"/>
    <w:rsid w:val="00CB5E85"/>
    <w:rsid w:val="00CC0533"/>
    <w:rsid w:val="00CC0576"/>
    <w:rsid w:val="00CC09C4"/>
    <w:rsid w:val="00CC17AD"/>
    <w:rsid w:val="00CC186E"/>
    <w:rsid w:val="00CC19BC"/>
    <w:rsid w:val="00CC1D92"/>
    <w:rsid w:val="00CC24CC"/>
    <w:rsid w:val="00CC26EC"/>
    <w:rsid w:val="00CC3163"/>
    <w:rsid w:val="00CC3441"/>
    <w:rsid w:val="00CC3A3F"/>
    <w:rsid w:val="00CC44D8"/>
    <w:rsid w:val="00CC4ACD"/>
    <w:rsid w:val="00CC4EA6"/>
    <w:rsid w:val="00CC56B7"/>
    <w:rsid w:val="00CC5BE6"/>
    <w:rsid w:val="00CC623E"/>
    <w:rsid w:val="00CC633F"/>
    <w:rsid w:val="00CC6BAA"/>
    <w:rsid w:val="00CC6EFE"/>
    <w:rsid w:val="00CC7209"/>
    <w:rsid w:val="00CC794A"/>
    <w:rsid w:val="00CD0D4E"/>
    <w:rsid w:val="00CD0E29"/>
    <w:rsid w:val="00CD1FE9"/>
    <w:rsid w:val="00CD2C57"/>
    <w:rsid w:val="00CD3453"/>
    <w:rsid w:val="00CD3A1E"/>
    <w:rsid w:val="00CD3E6C"/>
    <w:rsid w:val="00CD3FC0"/>
    <w:rsid w:val="00CD4226"/>
    <w:rsid w:val="00CD46C9"/>
    <w:rsid w:val="00CD4962"/>
    <w:rsid w:val="00CD4AB4"/>
    <w:rsid w:val="00CD517D"/>
    <w:rsid w:val="00CD55DB"/>
    <w:rsid w:val="00CD598C"/>
    <w:rsid w:val="00CD59E4"/>
    <w:rsid w:val="00CD5D0D"/>
    <w:rsid w:val="00CD6693"/>
    <w:rsid w:val="00CD69C3"/>
    <w:rsid w:val="00CD6B44"/>
    <w:rsid w:val="00CD6D40"/>
    <w:rsid w:val="00CE04F6"/>
    <w:rsid w:val="00CE0D0C"/>
    <w:rsid w:val="00CE0D54"/>
    <w:rsid w:val="00CE0DB8"/>
    <w:rsid w:val="00CE0EE5"/>
    <w:rsid w:val="00CE15D9"/>
    <w:rsid w:val="00CE230A"/>
    <w:rsid w:val="00CE2D90"/>
    <w:rsid w:val="00CE2F0C"/>
    <w:rsid w:val="00CE3197"/>
    <w:rsid w:val="00CE3333"/>
    <w:rsid w:val="00CE3F84"/>
    <w:rsid w:val="00CE4130"/>
    <w:rsid w:val="00CE4244"/>
    <w:rsid w:val="00CE431E"/>
    <w:rsid w:val="00CE4965"/>
    <w:rsid w:val="00CE614B"/>
    <w:rsid w:val="00CE6271"/>
    <w:rsid w:val="00CE6786"/>
    <w:rsid w:val="00CE6A54"/>
    <w:rsid w:val="00CE709A"/>
    <w:rsid w:val="00CE7855"/>
    <w:rsid w:val="00CE798B"/>
    <w:rsid w:val="00CE7A31"/>
    <w:rsid w:val="00CE7AAE"/>
    <w:rsid w:val="00CE7E7F"/>
    <w:rsid w:val="00CF0C88"/>
    <w:rsid w:val="00CF0D01"/>
    <w:rsid w:val="00CF2EEF"/>
    <w:rsid w:val="00CF3CCD"/>
    <w:rsid w:val="00CF3DA0"/>
    <w:rsid w:val="00CF3FCD"/>
    <w:rsid w:val="00CF4A7D"/>
    <w:rsid w:val="00CF4DC9"/>
    <w:rsid w:val="00CF5C98"/>
    <w:rsid w:val="00CF604E"/>
    <w:rsid w:val="00CF6535"/>
    <w:rsid w:val="00CF65F8"/>
    <w:rsid w:val="00CF6EAA"/>
    <w:rsid w:val="00CF6FDC"/>
    <w:rsid w:val="00CF7CED"/>
    <w:rsid w:val="00D000B6"/>
    <w:rsid w:val="00D01634"/>
    <w:rsid w:val="00D01647"/>
    <w:rsid w:val="00D016BB"/>
    <w:rsid w:val="00D02C02"/>
    <w:rsid w:val="00D030DA"/>
    <w:rsid w:val="00D03908"/>
    <w:rsid w:val="00D03BC2"/>
    <w:rsid w:val="00D044DE"/>
    <w:rsid w:val="00D04F66"/>
    <w:rsid w:val="00D05144"/>
    <w:rsid w:val="00D07182"/>
    <w:rsid w:val="00D075E3"/>
    <w:rsid w:val="00D07995"/>
    <w:rsid w:val="00D07A36"/>
    <w:rsid w:val="00D07FF7"/>
    <w:rsid w:val="00D11AEC"/>
    <w:rsid w:val="00D11B4E"/>
    <w:rsid w:val="00D1213B"/>
    <w:rsid w:val="00D12432"/>
    <w:rsid w:val="00D12951"/>
    <w:rsid w:val="00D12CCC"/>
    <w:rsid w:val="00D13B9E"/>
    <w:rsid w:val="00D1412E"/>
    <w:rsid w:val="00D14289"/>
    <w:rsid w:val="00D143CA"/>
    <w:rsid w:val="00D146AD"/>
    <w:rsid w:val="00D1514B"/>
    <w:rsid w:val="00D15364"/>
    <w:rsid w:val="00D15AE5"/>
    <w:rsid w:val="00D16269"/>
    <w:rsid w:val="00D1751E"/>
    <w:rsid w:val="00D2035E"/>
    <w:rsid w:val="00D20E90"/>
    <w:rsid w:val="00D20F44"/>
    <w:rsid w:val="00D21AAD"/>
    <w:rsid w:val="00D21DE8"/>
    <w:rsid w:val="00D22A24"/>
    <w:rsid w:val="00D237D2"/>
    <w:rsid w:val="00D23DA4"/>
    <w:rsid w:val="00D24214"/>
    <w:rsid w:val="00D2460B"/>
    <w:rsid w:val="00D24876"/>
    <w:rsid w:val="00D24A37"/>
    <w:rsid w:val="00D251C4"/>
    <w:rsid w:val="00D25CD2"/>
    <w:rsid w:val="00D25F45"/>
    <w:rsid w:val="00D260D7"/>
    <w:rsid w:val="00D2624A"/>
    <w:rsid w:val="00D26F19"/>
    <w:rsid w:val="00D2794D"/>
    <w:rsid w:val="00D27BDC"/>
    <w:rsid w:val="00D301FE"/>
    <w:rsid w:val="00D3098D"/>
    <w:rsid w:val="00D30E7C"/>
    <w:rsid w:val="00D30FEA"/>
    <w:rsid w:val="00D31198"/>
    <w:rsid w:val="00D311C7"/>
    <w:rsid w:val="00D31773"/>
    <w:rsid w:val="00D319A4"/>
    <w:rsid w:val="00D322EA"/>
    <w:rsid w:val="00D325D0"/>
    <w:rsid w:val="00D3271B"/>
    <w:rsid w:val="00D32D0C"/>
    <w:rsid w:val="00D3303E"/>
    <w:rsid w:val="00D33425"/>
    <w:rsid w:val="00D34149"/>
    <w:rsid w:val="00D344DB"/>
    <w:rsid w:val="00D3569A"/>
    <w:rsid w:val="00D3576D"/>
    <w:rsid w:val="00D35A49"/>
    <w:rsid w:val="00D35B9E"/>
    <w:rsid w:val="00D35C59"/>
    <w:rsid w:val="00D36429"/>
    <w:rsid w:val="00D36A6C"/>
    <w:rsid w:val="00D372B4"/>
    <w:rsid w:val="00D37AFD"/>
    <w:rsid w:val="00D4007E"/>
    <w:rsid w:val="00D4113F"/>
    <w:rsid w:val="00D41296"/>
    <w:rsid w:val="00D419A1"/>
    <w:rsid w:val="00D42B02"/>
    <w:rsid w:val="00D43479"/>
    <w:rsid w:val="00D43B5C"/>
    <w:rsid w:val="00D440FA"/>
    <w:rsid w:val="00D44BA5"/>
    <w:rsid w:val="00D45649"/>
    <w:rsid w:val="00D46BF7"/>
    <w:rsid w:val="00D46DC6"/>
    <w:rsid w:val="00D46F22"/>
    <w:rsid w:val="00D475EC"/>
    <w:rsid w:val="00D476C7"/>
    <w:rsid w:val="00D47D79"/>
    <w:rsid w:val="00D50E81"/>
    <w:rsid w:val="00D50FFA"/>
    <w:rsid w:val="00D5195E"/>
    <w:rsid w:val="00D5234F"/>
    <w:rsid w:val="00D52649"/>
    <w:rsid w:val="00D52AA3"/>
    <w:rsid w:val="00D52B5A"/>
    <w:rsid w:val="00D52DB0"/>
    <w:rsid w:val="00D55B80"/>
    <w:rsid w:val="00D55F73"/>
    <w:rsid w:val="00D56394"/>
    <w:rsid w:val="00D564DA"/>
    <w:rsid w:val="00D5781F"/>
    <w:rsid w:val="00D57AEF"/>
    <w:rsid w:val="00D57D73"/>
    <w:rsid w:val="00D601D5"/>
    <w:rsid w:val="00D608F4"/>
    <w:rsid w:val="00D6131E"/>
    <w:rsid w:val="00D61B6F"/>
    <w:rsid w:val="00D626BA"/>
    <w:rsid w:val="00D637C9"/>
    <w:rsid w:val="00D641E4"/>
    <w:rsid w:val="00D6424F"/>
    <w:rsid w:val="00D64BA9"/>
    <w:rsid w:val="00D64F26"/>
    <w:rsid w:val="00D65374"/>
    <w:rsid w:val="00D65791"/>
    <w:rsid w:val="00D65CB6"/>
    <w:rsid w:val="00D66104"/>
    <w:rsid w:val="00D66A38"/>
    <w:rsid w:val="00D66B70"/>
    <w:rsid w:val="00D70508"/>
    <w:rsid w:val="00D710CD"/>
    <w:rsid w:val="00D710FE"/>
    <w:rsid w:val="00D71727"/>
    <w:rsid w:val="00D719B2"/>
    <w:rsid w:val="00D719E5"/>
    <w:rsid w:val="00D71BCC"/>
    <w:rsid w:val="00D71E88"/>
    <w:rsid w:val="00D7218F"/>
    <w:rsid w:val="00D72307"/>
    <w:rsid w:val="00D72DC9"/>
    <w:rsid w:val="00D730C2"/>
    <w:rsid w:val="00D731DF"/>
    <w:rsid w:val="00D73CB1"/>
    <w:rsid w:val="00D73E15"/>
    <w:rsid w:val="00D73E21"/>
    <w:rsid w:val="00D74302"/>
    <w:rsid w:val="00D74386"/>
    <w:rsid w:val="00D744CB"/>
    <w:rsid w:val="00D75B35"/>
    <w:rsid w:val="00D75CBC"/>
    <w:rsid w:val="00D76C2A"/>
    <w:rsid w:val="00D772DF"/>
    <w:rsid w:val="00D777C1"/>
    <w:rsid w:val="00D77931"/>
    <w:rsid w:val="00D80AD3"/>
    <w:rsid w:val="00D81AAB"/>
    <w:rsid w:val="00D81CA0"/>
    <w:rsid w:val="00D81CE7"/>
    <w:rsid w:val="00D81D1F"/>
    <w:rsid w:val="00D81E32"/>
    <w:rsid w:val="00D821E6"/>
    <w:rsid w:val="00D824ED"/>
    <w:rsid w:val="00D82F05"/>
    <w:rsid w:val="00D831A7"/>
    <w:rsid w:val="00D83AE1"/>
    <w:rsid w:val="00D83EB8"/>
    <w:rsid w:val="00D84965"/>
    <w:rsid w:val="00D84A8D"/>
    <w:rsid w:val="00D84CD5"/>
    <w:rsid w:val="00D84E01"/>
    <w:rsid w:val="00D85411"/>
    <w:rsid w:val="00D85D58"/>
    <w:rsid w:val="00D879D0"/>
    <w:rsid w:val="00D87B2E"/>
    <w:rsid w:val="00D90C2B"/>
    <w:rsid w:val="00D9205B"/>
    <w:rsid w:val="00D92B55"/>
    <w:rsid w:val="00D9326E"/>
    <w:rsid w:val="00D93C7D"/>
    <w:rsid w:val="00D93CC6"/>
    <w:rsid w:val="00D952A0"/>
    <w:rsid w:val="00D95647"/>
    <w:rsid w:val="00D95A41"/>
    <w:rsid w:val="00D95DFD"/>
    <w:rsid w:val="00D95EEF"/>
    <w:rsid w:val="00D962E8"/>
    <w:rsid w:val="00D96AEA"/>
    <w:rsid w:val="00D96EF4"/>
    <w:rsid w:val="00D97120"/>
    <w:rsid w:val="00DA007C"/>
    <w:rsid w:val="00DA114E"/>
    <w:rsid w:val="00DA1477"/>
    <w:rsid w:val="00DA2418"/>
    <w:rsid w:val="00DA280C"/>
    <w:rsid w:val="00DA292F"/>
    <w:rsid w:val="00DA2A0C"/>
    <w:rsid w:val="00DA315C"/>
    <w:rsid w:val="00DA346B"/>
    <w:rsid w:val="00DA44FD"/>
    <w:rsid w:val="00DA46A3"/>
    <w:rsid w:val="00DA4BCC"/>
    <w:rsid w:val="00DA4D10"/>
    <w:rsid w:val="00DA4E6B"/>
    <w:rsid w:val="00DA53E8"/>
    <w:rsid w:val="00DA5FDD"/>
    <w:rsid w:val="00DA6971"/>
    <w:rsid w:val="00DA6A9C"/>
    <w:rsid w:val="00DA7AC9"/>
    <w:rsid w:val="00DB0053"/>
    <w:rsid w:val="00DB135E"/>
    <w:rsid w:val="00DB19A0"/>
    <w:rsid w:val="00DB1AB3"/>
    <w:rsid w:val="00DB207C"/>
    <w:rsid w:val="00DB20B7"/>
    <w:rsid w:val="00DB266D"/>
    <w:rsid w:val="00DB309E"/>
    <w:rsid w:val="00DB3755"/>
    <w:rsid w:val="00DB39F8"/>
    <w:rsid w:val="00DB40DF"/>
    <w:rsid w:val="00DB42E7"/>
    <w:rsid w:val="00DB44D8"/>
    <w:rsid w:val="00DB5402"/>
    <w:rsid w:val="00DB5BE7"/>
    <w:rsid w:val="00DB61B1"/>
    <w:rsid w:val="00DB731A"/>
    <w:rsid w:val="00DC0587"/>
    <w:rsid w:val="00DC06D8"/>
    <w:rsid w:val="00DC0B17"/>
    <w:rsid w:val="00DC0B64"/>
    <w:rsid w:val="00DC0F91"/>
    <w:rsid w:val="00DC1032"/>
    <w:rsid w:val="00DC1E39"/>
    <w:rsid w:val="00DC23BC"/>
    <w:rsid w:val="00DC2FF3"/>
    <w:rsid w:val="00DC34AF"/>
    <w:rsid w:val="00DC3E7A"/>
    <w:rsid w:val="00DC41F1"/>
    <w:rsid w:val="00DC4C49"/>
    <w:rsid w:val="00DC4F31"/>
    <w:rsid w:val="00DC5334"/>
    <w:rsid w:val="00DC5E70"/>
    <w:rsid w:val="00DC689A"/>
    <w:rsid w:val="00DC6ECC"/>
    <w:rsid w:val="00DC6ECE"/>
    <w:rsid w:val="00DC6FD0"/>
    <w:rsid w:val="00DC76B4"/>
    <w:rsid w:val="00DC7B7C"/>
    <w:rsid w:val="00DC7F5B"/>
    <w:rsid w:val="00DD0826"/>
    <w:rsid w:val="00DD1144"/>
    <w:rsid w:val="00DD11E4"/>
    <w:rsid w:val="00DD15FB"/>
    <w:rsid w:val="00DD165D"/>
    <w:rsid w:val="00DD1AF0"/>
    <w:rsid w:val="00DD2218"/>
    <w:rsid w:val="00DD276D"/>
    <w:rsid w:val="00DD2D23"/>
    <w:rsid w:val="00DD374C"/>
    <w:rsid w:val="00DD39BB"/>
    <w:rsid w:val="00DD3BBB"/>
    <w:rsid w:val="00DD3CDE"/>
    <w:rsid w:val="00DD489A"/>
    <w:rsid w:val="00DD4BC4"/>
    <w:rsid w:val="00DD544D"/>
    <w:rsid w:val="00DD59B3"/>
    <w:rsid w:val="00DD5BD5"/>
    <w:rsid w:val="00DD5F60"/>
    <w:rsid w:val="00DD6123"/>
    <w:rsid w:val="00DD634E"/>
    <w:rsid w:val="00DD6C1E"/>
    <w:rsid w:val="00DD75BB"/>
    <w:rsid w:val="00DD78CF"/>
    <w:rsid w:val="00DD7E18"/>
    <w:rsid w:val="00DE03D2"/>
    <w:rsid w:val="00DE03EB"/>
    <w:rsid w:val="00DE0861"/>
    <w:rsid w:val="00DE0FF6"/>
    <w:rsid w:val="00DE1148"/>
    <w:rsid w:val="00DE12CB"/>
    <w:rsid w:val="00DE1DC8"/>
    <w:rsid w:val="00DE207A"/>
    <w:rsid w:val="00DE218C"/>
    <w:rsid w:val="00DE24B3"/>
    <w:rsid w:val="00DE2BE5"/>
    <w:rsid w:val="00DE2CEC"/>
    <w:rsid w:val="00DE4BE9"/>
    <w:rsid w:val="00DE5CE5"/>
    <w:rsid w:val="00DE5E52"/>
    <w:rsid w:val="00DE5E9C"/>
    <w:rsid w:val="00DE6861"/>
    <w:rsid w:val="00DE739A"/>
    <w:rsid w:val="00DE73BC"/>
    <w:rsid w:val="00DE752E"/>
    <w:rsid w:val="00DE7785"/>
    <w:rsid w:val="00DE7C74"/>
    <w:rsid w:val="00DE7CB6"/>
    <w:rsid w:val="00DE7FEA"/>
    <w:rsid w:val="00DF046A"/>
    <w:rsid w:val="00DF06BD"/>
    <w:rsid w:val="00DF0D3B"/>
    <w:rsid w:val="00DF122A"/>
    <w:rsid w:val="00DF1940"/>
    <w:rsid w:val="00DF2AA0"/>
    <w:rsid w:val="00DF2F61"/>
    <w:rsid w:val="00DF3227"/>
    <w:rsid w:val="00DF3B56"/>
    <w:rsid w:val="00DF3D54"/>
    <w:rsid w:val="00DF49C8"/>
    <w:rsid w:val="00DF4DF3"/>
    <w:rsid w:val="00DF4DF5"/>
    <w:rsid w:val="00DF51B8"/>
    <w:rsid w:val="00DF5C00"/>
    <w:rsid w:val="00DF5D3A"/>
    <w:rsid w:val="00DF61EC"/>
    <w:rsid w:val="00DF634B"/>
    <w:rsid w:val="00DF6540"/>
    <w:rsid w:val="00DF66BF"/>
    <w:rsid w:val="00DF6BFD"/>
    <w:rsid w:val="00DF7162"/>
    <w:rsid w:val="00DF72EA"/>
    <w:rsid w:val="00DF74EF"/>
    <w:rsid w:val="00DF7674"/>
    <w:rsid w:val="00DF76E9"/>
    <w:rsid w:val="00E002C1"/>
    <w:rsid w:val="00E003C9"/>
    <w:rsid w:val="00E00B3F"/>
    <w:rsid w:val="00E00F4A"/>
    <w:rsid w:val="00E011D0"/>
    <w:rsid w:val="00E017CA"/>
    <w:rsid w:val="00E01E20"/>
    <w:rsid w:val="00E023BC"/>
    <w:rsid w:val="00E024C4"/>
    <w:rsid w:val="00E025A1"/>
    <w:rsid w:val="00E029F6"/>
    <w:rsid w:val="00E02A0D"/>
    <w:rsid w:val="00E02AE4"/>
    <w:rsid w:val="00E03256"/>
    <w:rsid w:val="00E036D5"/>
    <w:rsid w:val="00E03997"/>
    <w:rsid w:val="00E03AAB"/>
    <w:rsid w:val="00E0443D"/>
    <w:rsid w:val="00E04D41"/>
    <w:rsid w:val="00E04F3D"/>
    <w:rsid w:val="00E056FE"/>
    <w:rsid w:val="00E05C12"/>
    <w:rsid w:val="00E05FA2"/>
    <w:rsid w:val="00E0630A"/>
    <w:rsid w:val="00E0665C"/>
    <w:rsid w:val="00E075A3"/>
    <w:rsid w:val="00E07DB3"/>
    <w:rsid w:val="00E1043A"/>
    <w:rsid w:val="00E10B47"/>
    <w:rsid w:val="00E10E44"/>
    <w:rsid w:val="00E110DA"/>
    <w:rsid w:val="00E112EA"/>
    <w:rsid w:val="00E118F7"/>
    <w:rsid w:val="00E11EF1"/>
    <w:rsid w:val="00E12501"/>
    <w:rsid w:val="00E1270B"/>
    <w:rsid w:val="00E12966"/>
    <w:rsid w:val="00E130F4"/>
    <w:rsid w:val="00E1310B"/>
    <w:rsid w:val="00E137D4"/>
    <w:rsid w:val="00E138A5"/>
    <w:rsid w:val="00E13B08"/>
    <w:rsid w:val="00E13F07"/>
    <w:rsid w:val="00E148DD"/>
    <w:rsid w:val="00E15257"/>
    <w:rsid w:val="00E15459"/>
    <w:rsid w:val="00E15643"/>
    <w:rsid w:val="00E169CA"/>
    <w:rsid w:val="00E16E86"/>
    <w:rsid w:val="00E177E2"/>
    <w:rsid w:val="00E17BC8"/>
    <w:rsid w:val="00E17FE3"/>
    <w:rsid w:val="00E20502"/>
    <w:rsid w:val="00E21DF0"/>
    <w:rsid w:val="00E2239A"/>
    <w:rsid w:val="00E224C7"/>
    <w:rsid w:val="00E22EC7"/>
    <w:rsid w:val="00E233BE"/>
    <w:rsid w:val="00E242D6"/>
    <w:rsid w:val="00E24D8E"/>
    <w:rsid w:val="00E2511B"/>
    <w:rsid w:val="00E251C4"/>
    <w:rsid w:val="00E2674E"/>
    <w:rsid w:val="00E269D1"/>
    <w:rsid w:val="00E26D28"/>
    <w:rsid w:val="00E308D7"/>
    <w:rsid w:val="00E311C7"/>
    <w:rsid w:val="00E318DE"/>
    <w:rsid w:val="00E31946"/>
    <w:rsid w:val="00E31A2B"/>
    <w:rsid w:val="00E31ABE"/>
    <w:rsid w:val="00E31CB7"/>
    <w:rsid w:val="00E32234"/>
    <w:rsid w:val="00E327D0"/>
    <w:rsid w:val="00E329C0"/>
    <w:rsid w:val="00E334C9"/>
    <w:rsid w:val="00E33759"/>
    <w:rsid w:val="00E339BC"/>
    <w:rsid w:val="00E33D44"/>
    <w:rsid w:val="00E33FD2"/>
    <w:rsid w:val="00E35050"/>
    <w:rsid w:val="00E351F9"/>
    <w:rsid w:val="00E35219"/>
    <w:rsid w:val="00E353C6"/>
    <w:rsid w:val="00E3571F"/>
    <w:rsid w:val="00E3575C"/>
    <w:rsid w:val="00E35B73"/>
    <w:rsid w:val="00E36652"/>
    <w:rsid w:val="00E36714"/>
    <w:rsid w:val="00E36E72"/>
    <w:rsid w:val="00E3715F"/>
    <w:rsid w:val="00E37EA0"/>
    <w:rsid w:val="00E405AD"/>
    <w:rsid w:val="00E40809"/>
    <w:rsid w:val="00E40F9D"/>
    <w:rsid w:val="00E413E9"/>
    <w:rsid w:val="00E419AC"/>
    <w:rsid w:val="00E41B4A"/>
    <w:rsid w:val="00E427EB"/>
    <w:rsid w:val="00E429C1"/>
    <w:rsid w:val="00E42BC9"/>
    <w:rsid w:val="00E44CA2"/>
    <w:rsid w:val="00E45F37"/>
    <w:rsid w:val="00E46396"/>
    <w:rsid w:val="00E46D3A"/>
    <w:rsid w:val="00E47F00"/>
    <w:rsid w:val="00E50253"/>
    <w:rsid w:val="00E50EE2"/>
    <w:rsid w:val="00E51060"/>
    <w:rsid w:val="00E512C1"/>
    <w:rsid w:val="00E52449"/>
    <w:rsid w:val="00E5297F"/>
    <w:rsid w:val="00E533DD"/>
    <w:rsid w:val="00E534FA"/>
    <w:rsid w:val="00E53B96"/>
    <w:rsid w:val="00E53D60"/>
    <w:rsid w:val="00E5401C"/>
    <w:rsid w:val="00E549D7"/>
    <w:rsid w:val="00E55319"/>
    <w:rsid w:val="00E565C6"/>
    <w:rsid w:val="00E56684"/>
    <w:rsid w:val="00E56FE1"/>
    <w:rsid w:val="00E57300"/>
    <w:rsid w:val="00E57FF6"/>
    <w:rsid w:val="00E60201"/>
    <w:rsid w:val="00E607C9"/>
    <w:rsid w:val="00E60BB3"/>
    <w:rsid w:val="00E60D00"/>
    <w:rsid w:val="00E62084"/>
    <w:rsid w:val="00E63AA8"/>
    <w:rsid w:val="00E643EC"/>
    <w:rsid w:val="00E6449D"/>
    <w:rsid w:val="00E644C0"/>
    <w:rsid w:val="00E6476A"/>
    <w:rsid w:val="00E648FB"/>
    <w:rsid w:val="00E64D96"/>
    <w:rsid w:val="00E64E8B"/>
    <w:rsid w:val="00E65498"/>
    <w:rsid w:val="00E65E05"/>
    <w:rsid w:val="00E66103"/>
    <w:rsid w:val="00E661B5"/>
    <w:rsid w:val="00E66296"/>
    <w:rsid w:val="00E672F9"/>
    <w:rsid w:val="00E67643"/>
    <w:rsid w:val="00E67BEA"/>
    <w:rsid w:val="00E67DFF"/>
    <w:rsid w:val="00E70090"/>
    <w:rsid w:val="00E708BF"/>
    <w:rsid w:val="00E71795"/>
    <w:rsid w:val="00E72370"/>
    <w:rsid w:val="00E725A4"/>
    <w:rsid w:val="00E72CE7"/>
    <w:rsid w:val="00E735F3"/>
    <w:rsid w:val="00E742A6"/>
    <w:rsid w:val="00E744BA"/>
    <w:rsid w:val="00E745EA"/>
    <w:rsid w:val="00E747BA"/>
    <w:rsid w:val="00E748DA"/>
    <w:rsid w:val="00E74A42"/>
    <w:rsid w:val="00E758D7"/>
    <w:rsid w:val="00E7594C"/>
    <w:rsid w:val="00E75A29"/>
    <w:rsid w:val="00E75B2E"/>
    <w:rsid w:val="00E75F83"/>
    <w:rsid w:val="00E77697"/>
    <w:rsid w:val="00E80260"/>
    <w:rsid w:val="00E8037C"/>
    <w:rsid w:val="00E80CE2"/>
    <w:rsid w:val="00E813C6"/>
    <w:rsid w:val="00E82628"/>
    <w:rsid w:val="00E8291C"/>
    <w:rsid w:val="00E832F6"/>
    <w:rsid w:val="00E83933"/>
    <w:rsid w:val="00E842A0"/>
    <w:rsid w:val="00E845D5"/>
    <w:rsid w:val="00E84D2F"/>
    <w:rsid w:val="00E854EA"/>
    <w:rsid w:val="00E85929"/>
    <w:rsid w:val="00E85C5A"/>
    <w:rsid w:val="00E86611"/>
    <w:rsid w:val="00E86A28"/>
    <w:rsid w:val="00E86D45"/>
    <w:rsid w:val="00E87789"/>
    <w:rsid w:val="00E877D6"/>
    <w:rsid w:val="00E87FF5"/>
    <w:rsid w:val="00E9007F"/>
    <w:rsid w:val="00E9077D"/>
    <w:rsid w:val="00E90E72"/>
    <w:rsid w:val="00E90EB9"/>
    <w:rsid w:val="00E91117"/>
    <w:rsid w:val="00E91D99"/>
    <w:rsid w:val="00E9205D"/>
    <w:rsid w:val="00E92B9C"/>
    <w:rsid w:val="00E92CCD"/>
    <w:rsid w:val="00E92E03"/>
    <w:rsid w:val="00E93079"/>
    <w:rsid w:val="00E93737"/>
    <w:rsid w:val="00E94725"/>
    <w:rsid w:val="00E9504B"/>
    <w:rsid w:val="00E95356"/>
    <w:rsid w:val="00E967D3"/>
    <w:rsid w:val="00E96907"/>
    <w:rsid w:val="00E97BD9"/>
    <w:rsid w:val="00EA015A"/>
    <w:rsid w:val="00EA12EE"/>
    <w:rsid w:val="00EA189E"/>
    <w:rsid w:val="00EA1B06"/>
    <w:rsid w:val="00EA1D2A"/>
    <w:rsid w:val="00EA1D9A"/>
    <w:rsid w:val="00EA32F7"/>
    <w:rsid w:val="00EA412C"/>
    <w:rsid w:val="00EA4169"/>
    <w:rsid w:val="00EA5D65"/>
    <w:rsid w:val="00EA65BD"/>
    <w:rsid w:val="00EA690C"/>
    <w:rsid w:val="00EA6918"/>
    <w:rsid w:val="00EA6D46"/>
    <w:rsid w:val="00EA6EC3"/>
    <w:rsid w:val="00EB010C"/>
    <w:rsid w:val="00EB0420"/>
    <w:rsid w:val="00EB0D4F"/>
    <w:rsid w:val="00EB1A27"/>
    <w:rsid w:val="00EB202B"/>
    <w:rsid w:val="00EB233C"/>
    <w:rsid w:val="00EB234F"/>
    <w:rsid w:val="00EB2637"/>
    <w:rsid w:val="00EB2D33"/>
    <w:rsid w:val="00EB344A"/>
    <w:rsid w:val="00EB3526"/>
    <w:rsid w:val="00EB3DA1"/>
    <w:rsid w:val="00EB420A"/>
    <w:rsid w:val="00EB433B"/>
    <w:rsid w:val="00EB48AE"/>
    <w:rsid w:val="00EB4EDC"/>
    <w:rsid w:val="00EB5EFB"/>
    <w:rsid w:val="00EB5F80"/>
    <w:rsid w:val="00EB618A"/>
    <w:rsid w:val="00EB66A5"/>
    <w:rsid w:val="00EB6D2D"/>
    <w:rsid w:val="00EB6D89"/>
    <w:rsid w:val="00EB6DF5"/>
    <w:rsid w:val="00EB74A0"/>
    <w:rsid w:val="00EC034F"/>
    <w:rsid w:val="00EC060D"/>
    <w:rsid w:val="00EC2A86"/>
    <w:rsid w:val="00EC32F1"/>
    <w:rsid w:val="00EC3B7A"/>
    <w:rsid w:val="00EC3C9D"/>
    <w:rsid w:val="00EC3E3C"/>
    <w:rsid w:val="00EC45C5"/>
    <w:rsid w:val="00EC488D"/>
    <w:rsid w:val="00EC51BC"/>
    <w:rsid w:val="00EC5BF8"/>
    <w:rsid w:val="00EC5BFD"/>
    <w:rsid w:val="00EC5D16"/>
    <w:rsid w:val="00EC6006"/>
    <w:rsid w:val="00EC6725"/>
    <w:rsid w:val="00EC70E9"/>
    <w:rsid w:val="00EC782F"/>
    <w:rsid w:val="00ED05AF"/>
    <w:rsid w:val="00ED065D"/>
    <w:rsid w:val="00ED09A3"/>
    <w:rsid w:val="00ED0B02"/>
    <w:rsid w:val="00ED0EC4"/>
    <w:rsid w:val="00ED0FDE"/>
    <w:rsid w:val="00ED1205"/>
    <w:rsid w:val="00ED154B"/>
    <w:rsid w:val="00ED1897"/>
    <w:rsid w:val="00ED2241"/>
    <w:rsid w:val="00ED4109"/>
    <w:rsid w:val="00ED4607"/>
    <w:rsid w:val="00ED53DA"/>
    <w:rsid w:val="00ED563D"/>
    <w:rsid w:val="00ED5970"/>
    <w:rsid w:val="00ED5986"/>
    <w:rsid w:val="00EE0058"/>
    <w:rsid w:val="00EE0659"/>
    <w:rsid w:val="00EE14A0"/>
    <w:rsid w:val="00EE19B4"/>
    <w:rsid w:val="00EE1B13"/>
    <w:rsid w:val="00EE2C2B"/>
    <w:rsid w:val="00EE345E"/>
    <w:rsid w:val="00EE39C2"/>
    <w:rsid w:val="00EE39CB"/>
    <w:rsid w:val="00EE5776"/>
    <w:rsid w:val="00EE6314"/>
    <w:rsid w:val="00EE74B7"/>
    <w:rsid w:val="00EE74D3"/>
    <w:rsid w:val="00EF05CC"/>
    <w:rsid w:val="00EF0BDE"/>
    <w:rsid w:val="00EF0C8F"/>
    <w:rsid w:val="00EF0DB9"/>
    <w:rsid w:val="00EF199E"/>
    <w:rsid w:val="00EF19AC"/>
    <w:rsid w:val="00EF1BD6"/>
    <w:rsid w:val="00EF1C5E"/>
    <w:rsid w:val="00EF24FD"/>
    <w:rsid w:val="00EF2BB3"/>
    <w:rsid w:val="00EF2F02"/>
    <w:rsid w:val="00EF2F60"/>
    <w:rsid w:val="00EF3196"/>
    <w:rsid w:val="00EF371C"/>
    <w:rsid w:val="00EF4789"/>
    <w:rsid w:val="00EF6172"/>
    <w:rsid w:val="00EF6641"/>
    <w:rsid w:val="00EF6C3B"/>
    <w:rsid w:val="00EF70D4"/>
    <w:rsid w:val="00EF7551"/>
    <w:rsid w:val="00EF78DA"/>
    <w:rsid w:val="00EF7B36"/>
    <w:rsid w:val="00EF7B83"/>
    <w:rsid w:val="00F00A26"/>
    <w:rsid w:val="00F00E22"/>
    <w:rsid w:val="00F017EB"/>
    <w:rsid w:val="00F026DB"/>
    <w:rsid w:val="00F02C96"/>
    <w:rsid w:val="00F042D2"/>
    <w:rsid w:val="00F04B4B"/>
    <w:rsid w:val="00F052BD"/>
    <w:rsid w:val="00F05DF5"/>
    <w:rsid w:val="00F06832"/>
    <w:rsid w:val="00F06E82"/>
    <w:rsid w:val="00F07394"/>
    <w:rsid w:val="00F07B6F"/>
    <w:rsid w:val="00F100F1"/>
    <w:rsid w:val="00F10486"/>
    <w:rsid w:val="00F106D6"/>
    <w:rsid w:val="00F112A7"/>
    <w:rsid w:val="00F123D6"/>
    <w:rsid w:val="00F125EA"/>
    <w:rsid w:val="00F1264F"/>
    <w:rsid w:val="00F1318B"/>
    <w:rsid w:val="00F13983"/>
    <w:rsid w:val="00F14962"/>
    <w:rsid w:val="00F14CDB"/>
    <w:rsid w:val="00F15098"/>
    <w:rsid w:val="00F1540A"/>
    <w:rsid w:val="00F1630D"/>
    <w:rsid w:val="00F169F7"/>
    <w:rsid w:val="00F16BE0"/>
    <w:rsid w:val="00F16E83"/>
    <w:rsid w:val="00F17793"/>
    <w:rsid w:val="00F2121D"/>
    <w:rsid w:val="00F22B6A"/>
    <w:rsid w:val="00F2305E"/>
    <w:rsid w:val="00F23FA0"/>
    <w:rsid w:val="00F242AE"/>
    <w:rsid w:val="00F24A37"/>
    <w:rsid w:val="00F2570A"/>
    <w:rsid w:val="00F2589D"/>
    <w:rsid w:val="00F264CB"/>
    <w:rsid w:val="00F2765E"/>
    <w:rsid w:val="00F277AB"/>
    <w:rsid w:val="00F3091B"/>
    <w:rsid w:val="00F30E3E"/>
    <w:rsid w:val="00F30E44"/>
    <w:rsid w:val="00F3118E"/>
    <w:rsid w:val="00F3173F"/>
    <w:rsid w:val="00F319D2"/>
    <w:rsid w:val="00F31A48"/>
    <w:rsid w:val="00F31EE3"/>
    <w:rsid w:val="00F324EE"/>
    <w:rsid w:val="00F33A22"/>
    <w:rsid w:val="00F33EA0"/>
    <w:rsid w:val="00F344FD"/>
    <w:rsid w:val="00F34973"/>
    <w:rsid w:val="00F34D33"/>
    <w:rsid w:val="00F34DE0"/>
    <w:rsid w:val="00F35203"/>
    <w:rsid w:val="00F35320"/>
    <w:rsid w:val="00F35BC6"/>
    <w:rsid w:val="00F36053"/>
    <w:rsid w:val="00F36C66"/>
    <w:rsid w:val="00F37039"/>
    <w:rsid w:val="00F372E6"/>
    <w:rsid w:val="00F37749"/>
    <w:rsid w:val="00F40030"/>
    <w:rsid w:val="00F40106"/>
    <w:rsid w:val="00F403C7"/>
    <w:rsid w:val="00F40AD3"/>
    <w:rsid w:val="00F42500"/>
    <w:rsid w:val="00F42789"/>
    <w:rsid w:val="00F427B5"/>
    <w:rsid w:val="00F4356B"/>
    <w:rsid w:val="00F44558"/>
    <w:rsid w:val="00F45208"/>
    <w:rsid w:val="00F45830"/>
    <w:rsid w:val="00F460AF"/>
    <w:rsid w:val="00F461EE"/>
    <w:rsid w:val="00F4656A"/>
    <w:rsid w:val="00F46D2A"/>
    <w:rsid w:val="00F470A0"/>
    <w:rsid w:val="00F47205"/>
    <w:rsid w:val="00F473B1"/>
    <w:rsid w:val="00F4759A"/>
    <w:rsid w:val="00F478AB"/>
    <w:rsid w:val="00F478D4"/>
    <w:rsid w:val="00F47E13"/>
    <w:rsid w:val="00F50022"/>
    <w:rsid w:val="00F52696"/>
    <w:rsid w:val="00F53129"/>
    <w:rsid w:val="00F5316A"/>
    <w:rsid w:val="00F538C1"/>
    <w:rsid w:val="00F53C67"/>
    <w:rsid w:val="00F5429D"/>
    <w:rsid w:val="00F54347"/>
    <w:rsid w:val="00F54563"/>
    <w:rsid w:val="00F5567E"/>
    <w:rsid w:val="00F56765"/>
    <w:rsid w:val="00F567F4"/>
    <w:rsid w:val="00F568F5"/>
    <w:rsid w:val="00F56C8E"/>
    <w:rsid w:val="00F57BA9"/>
    <w:rsid w:val="00F57D46"/>
    <w:rsid w:val="00F57E7A"/>
    <w:rsid w:val="00F602C9"/>
    <w:rsid w:val="00F60485"/>
    <w:rsid w:val="00F6068A"/>
    <w:rsid w:val="00F616D5"/>
    <w:rsid w:val="00F61882"/>
    <w:rsid w:val="00F6213B"/>
    <w:rsid w:val="00F622C9"/>
    <w:rsid w:val="00F62A89"/>
    <w:rsid w:val="00F62CA3"/>
    <w:rsid w:val="00F62ECB"/>
    <w:rsid w:val="00F63F1B"/>
    <w:rsid w:val="00F64234"/>
    <w:rsid w:val="00F644D8"/>
    <w:rsid w:val="00F64CBF"/>
    <w:rsid w:val="00F64E92"/>
    <w:rsid w:val="00F65917"/>
    <w:rsid w:val="00F66190"/>
    <w:rsid w:val="00F664DF"/>
    <w:rsid w:val="00F66D0F"/>
    <w:rsid w:val="00F670D1"/>
    <w:rsid w:val="00F678D6"/>
    <w:rsid w:val="00F67DA0"/>
    <w:rsid w:val="00F67F73"/>
    <w:rsid w:val="00F72596"/>
    <w:rsid w:val="00F72BA0"/>
    <w:rsid w:val="00F72F05"/>
    <w:rsid w:val="00F740F0"/>
    <w:rsid w:val="00F741E7"/>
    <w:rsid w:val="00F75478"/>
    <w:rsid w:val="00F75AF3"/>
    <w:rsid w:val="00F75E11"/>
    <w:rsid w:val="00F76329"/>
    <w:rsid w:val="00F771B0"/>
    <w:rsid w:val="00F77470"/>
    <w:rsid w:val="00F8121F"/>
    <w:rsid w:val="00F814D9"/>
    <w:rsid w:val="00F82612"/>
    <w:rsid w:val="00F8267C"/>
    <w:rsid w:val="00F829B9"/>
    <w:rsid w:val="00F83B82"/>
    <w:rsid w:val="00F84BBC"/>
    <w:rsid w:val="00F85155"/>
    <w:rsid w:val="00F8547E"/>
    <w:rsid w:val="00F85769"/>
    <w:rsid w:val="00F87580"/>
    <w:rsid w:val="00F90497"/>
    <w:rsid w:val="00F90840"/>
    <w:rsid w:val="00F9099E"/>
    <w:rsid w:val="00F91152"/>
    <w:rsid w:val="00F91815"/>
    <w:rsid w:val="00F92348"/>
    <w:rsid w:val="00F92524"/>
    <w:rsid w:val="00F92A92"/>
    <w:rsid w:val="00F92C09"/>
    <w:rsid w:val="00F92CD5"/>
    <w:rsid w:val="00F931A7"/>
    <w:rsid w:val="00F93D05"/>
    <w:rsid w:val="00F947EB"/>
    <w:rsid w:val="00F9512F"/>
    <w:rsid w:val="00F95512"/>
    <w:rsid w:val="00F957F8"/>
    <w:rsid w:val="00F95D8F"/>
    <w:rsid w:val="00F95E50"/>
    <w:rsid w:val="00F95E53"/>
    <w:rsid w:val="00F96A9A"/>
    <w:rsid w:val="00F97555"/>
    <w:rsid w:val="00F97CA4"/>
    <w:rsid w:val="00FA1A94"/>
    <w:rsid w:val="00FA1FF6"/>
    <w:rsid w:val="00FA22B5"/>
    <w:rsid w:val="00FA2AD0"/>
    <w:rsid w:val="00FA2DD3"/>
    <w:rsid w:val="00FA322C"/>
    <w:rsid w:val="00FA3AAB"/>
    <w:rsid w:val="00FA3B2B"/>
    <w:rsid w:val="00FA3C7E"/>
    <w:rsid w:val="00FA3EC0"/>
    <w:rsid w:val="00FA4F24"/>
    <w:rsid w:val="00FA5845"/>
    <w:rsid w:val="00FA659C"/>
    <w:rsid w:val="00FA6D81"/>
    <w:rsid w:val="00FA76FE"/>
    <w:rsid w:val="00FB01AE"/>
    <w:rsid w:val="00FB078E"/>
    <w:rsid w:val="00FB1C93"/>
    <w:rsid w:val="00FB2156"/>
    <w:rsid w:val="00FB3C10"/>
    <w:rsid w:val="00FB494B"/>
    <w:rsid w:val="00FB4C01"/>
    <w:rsid w:val="00FB4C17"/>
    <w:rsid w:val="00FB4D20"/>
    <w:rsid w:val="00FB4DF5"/>
    <w:rsid w:val="00FB5707"/>
    <w:rsid w:val="00FB599F"/>
    <w:rsid w:val="00FB6E42"/>
    <w:rsid w:val="00FB6F57"/>
    <w:rsid w:val="00FB700C"/>
    <w:rsid w:val="00FB70BA"/>
    <w:rsid w:val="00FC06F2"/>
    <w:rsid w:val="00FC0992"/>
    <w:rsid w:val="00FC127F"/>
    <w:rsid w:val="00FC1EED"/>
    <w:rsid w:val="00FC2AC4"/>
    <w:rsid w:val="00FC3382"/>
    <w:rsid w:val="00FC350A"/>
    <w:rsid w:val="00FC3902"/>
    <w:rsid w:val="00FC3A74"/>
    <w:rsid w:val="00FC4736"/>
    <w:rsid w:val="00FC4919"/>
    <w:rsid w:val="00FC4988"/>
    <w:rsid w:val="00FC4D9F"/>
    <w:rsid w:val="00FC507B"/>
    <w:rsid w:val="00FC56BE"/>
    <w:rsid w:val="00FC58AD"/>
    <w:rsid w:val="00FC6815"/>
    <w:rsid w:val="00FC6C59"/>
    <w:rsid w:val="00FC71D3"/>
    <w:rsid w:val="00FC775B"/>
    <w:rsid w:val="00FC7B97"/>
    <w:rsid w:val="00FC7E08"/>
    <w:rsid w:val="00FC7E3E"/>
    <w:rsid w:val="00FD0176"/>
    <w:rsid w:val="00FD01BD"/>
    <w:rsid w:val="00FD04CE"/>
    <w:rsid w:val="00FD1742"/>
    <w:rsid w:val="00FD1A96"/>
    <w:rsid w:val="00FD1BF6"/>
    <w:rsid w:val="00FD281F"/>
    <w:rsid w:val="00FD2B5F"/>
    <w:rsid w:val="00FD3D1B"/>
    <w:rsid w:val="00FD3E56"/>
    <w:rsid w:val="00FD410C"/>
    <w:rsid w:val="00FD440B"/>
    <w:rsid w:val="00FD490E"/>
    <w:rsid w:val="00FD5C62"/>
    <w:rsid w:val="00FD64A9"/>
    <w:rsid w:val="00FD68B5"/>
    <w:rsid w:val="00FD7062"/>
    <w:rsid w:val="00FD7631"/>
    <w:rsid w:val="00FD7D8A"/>
    <w:rsid w:val="00FE03E2"/>
    <w:rsid w:val="00FE0CD9"/>
    <w:rsid w:val="00FE0EA1"/>
    <w:rsid w:val="00FE2334"/>
    <w:rsid w:val="00FE239E"/>
    <w:rsid w:val="00FE2A70"/>
    <w:rsid w:val="00FE3272"/>
    <w:rsid w:val="00FE33A2"/>
    <w:rsid w:val="00FE36C1"/>
    <w:rsid w:val="00FE40F6"/>
    <w:rsid w:val="00FE420F"/>
    <w:rsid w:val="00FE4984"/>
    <w:rsid w:val="00FE5E06"/>
    <w:rsid w:val="00FE63A2"/>
    <w:rsid w:val="00FE7785"/>
    <w:rsid w:val="00FF159C"/>
    <w:rsid w:val="00FF18D6"/>
    <w:rsid w:val="00FF25BD"/>
    <w:rsid w:val="00FF2D4E"/>
    <w:rsid w:val="00FF448F"/>
    <w:rsid w:val="00FF49D8"/>
    <w:rsid w:val="00FF4DEB"/>
    <w:rsid w:val="00FF56E9"/>
    <w:rsid w:val="00FF5D4A"/>
    <w:rsid w:val="00FF66CE"/>
    <w:rsid w:val="00FF6A83"/>
    <w:rsid w:val="00FF6DFC"/>
    <w:rsid w:val="00FF7031"/>
    <w:rsid w:val="00FF73BC"/>
    <w:rsid w:val="00FF73F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628ED2"/>
  <w15:docId w15:val="{F63092FC-FF7D-474F-A398-01D85F034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59C4"/>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FAC"/>
    <w:pPr>
      <w:ind w:left="720"/>
      <w:contextualSpacing/>
    </w:pPr>
  </w:style>
  <w:style w:type="paragraph" w:styleId="BalloonText">
    <w:name w:val="Balloon Text"/>
    <w:basedOn w:val="Normal"/>
    <w:link w:val="BalloonTextChar"/>
    <w:uiPriority w:val="99"/>
    <w:semiHidden/>
    <w:unhideWhenUsed/>
    <w:rsid w:val="00636A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6A05"/>
    <w:rPr>
      <w:rFonts w:ascii="Lucida Grande" w:eastAsiaTheme="minorHAnsi" w:hAnsi="Lucida Grande" w:cs="Lucida Grande"/>
      <w:sz w:val="18"/>
      <w:szCs w:val="18"/>
    </w:rPr>
  </w:style>
  <w:style w:type="character" w:styleId="Hyperlink">
    <w:name w:val="Hyperlink"/>
    <w:basedOn w:val="DefaultParagraphFont"/>
    <w:uiPriority w:val="99"/>
    <w:unhideWhenUsed/>
    <w:rsid w:val="00F17793"/>
    <w:rPr>
      <w:color w:val="0000FF" w:themeColor="hyperlink"/>
      <w:u w:val="single"/>
    </w:rPr>
  </w:style>
  <w:style w:type="paragraph" w:styleId="Footer">
    <w:name w:val="footer"/>
    <w:basedOn w:val="Normal"/>
    <w:link w:val="FooterChar"/>
    <w:uiPriority w:val="99"/>
    <w:unhideWhenUsed/>
    <w:rsid w:val="00B744DD"/>
    <w:pPr>
      <w:tabs>
        <w:tab w:val="center" w:pos="4320"/>
        <w:tab w:val="right" w:pos="8640"/>
      </w:tabs>
    </w:pPr>
  </w:style>
  <w:style w:type="character" w:customStyle="1" w:styleId="FooterChar">
    <w:name w:val="Footer Char"/>
    <w:basedOn w:val="DefaultParagraphFont"/>
    <w:link w:val="Footer"/>
    <w:uiPriority w:val="99"/>
    <w:rsid w:val="00B744DD"/>
    <w:rPr>
      <w:rFonts w:eastAsiaTheme="minorHAnsi"/>
      <w:sz w:val="22"/>
      <w:szCs w:val="22"/>
    </w:rPr>
  </w:style>
  <w:style w:type="character" w:styleId="PageNumber">
    <w:name w:val="page number"/>
    <w:basedOn w:val="DefaultParagraphFont"/>
    <w:uiPriority w:val="99"/>
    <w:semiHidden/>
    <w:unhideWhenUsed/>
    <w:rsid w:val="00B744DD"/>
  </w:style>
  <w:style w:type="character" w:styleId="FollowedHyperlink">
    <w:name w:val="FollowedHyperlink"/>
    <w:basedOn w:val="DefaultParagraphFont"/>
    <w:uiPriority w:val="99"/>
    <w:semiHidden/>
    <w:unhideWhenUsed/>
    <w:rsid w:val="00196F78"/>
    <w:rPr>
      <w:color w:val="800080" w:themeColor="followedHyperlink"/>
      <w:u w:val="single"/>
    </w:rPr>
  </w:style>
  <w:style w:type="table" w:styleId="TableGrid">
    <w:name w:val="Table Grid"/>
    <w:basedOn w:val="TableNormal"/>
    <w:uiPriority w:val="39"/>
    <w:rsid w:val="008C7373"/>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F49D8"/>
    <w:rPr>
      <w:sz w:val="24"/>
      <w:szCs w:val="24"/>
    </w:rPr>
  </w:style>
  <w:style w:type="character" w:customStyle="1" w:styleId="FootnoteTextChar">
    <w:name w:val="Footnote Text Char"/>
    <w:basedOn w:val="DefaultParagraphFont"/>
    <w:link w:val="FootnoteText"/>
    <w:uiPriority w:val="99"/>
    <w:rsid w:val="00FF49D8"/>
    <w:rPr>
      <w:rFonts w:eastAsiaTheme="minorHAnsi"/>
    </w:rPr>
  </w:style>
  <w:style w:type="character" w:styleId="FootnoteReference">
    <w:name w:val="footnote reference"/>
    <w:basedOn w:val="DefaultParagraphFont"/>
    <w:uiPriority w:val="99"/>
    <w:unhideWhenUsed/>
    <w:rsid w:val="00FF49D8"/>
    <w:rPr>
      <w:vertAlign w:val="superscript"/>
    </w:rPr>
  </w:style>
  <w:style w:type="character" w:styleId="CommentReference">
    <w:name w:val="annotation reference"/>
    <w:basedOn w:val="DefaultParagraphFont"/>
    <w:uiPriority w:val="99"/>
    <w:semiHidden/>
    <w:unhideWhenUsed/>
    <w:rsid w:val="00180463"/>
    <w:rPr>
      <w:sz w:val="18"/>
      <w:szCs w:val="18"/>
    </w:rPr>
  </w:style>
  <w:style w:type="paragraph" w:styleId="CommentText">
    <w:name w:val="annotation text"/>
    <w:basedOn w:val="Normal"/>
    <w:link w:val="CommentTextChar"/>
    <w:uiPriority w:val="99"/>
    <w:semiHidden/>
    <w:unhideWhenUsed/>
    <w:rsid w:val="00180463"/>
    <w:rPr>
      <w:sz w:val="24"/>
      <w:szCs w:val="24"/>
    </w:rPr>
  </w:style>
  <w:style w:type="character" w:customStyle="1" w:styleId="CommentTextChar">
    <w:name w:val="Comment Text Char"/>
    <w:basedOn w:val="DefaultParagraphFont"/>
    <w:link w:val="CommentText"/>
    <w:uiPriority w:val="99"/>
    <w:semiHidden/>
    <w:rsid w:val="00180463"/>
    <w:rPr>
      <w:rFonts w:eastAsiaTheme="minorHAnsi"/>
    </w:rPr>
  </w:style>
  <w:style w:type="paragraph" w:styleId="EndnoteText">
    <w:name w:val="endnote text"/>
    <w:basedOn w:val="Normal"/>
    <w:link w:val="EndnoteTextChar"/>
    <w:uiPriority w:val="99"/>
    <w:unhideWhenUsed/>
    <w:rsid w:val="007A2468"/>
    <w:rPr>
      <w:sz w:val="24"/>
      <w:szCs w:val="24"/>
    </w:rPr>
  </w:style>
  <w:style w:type="character" w:customStyle="1" w:styleId="EndnoteTextChar">
    <w:name w:val="Endnote Text Char"/>
    <w:basedOn w:val="DefaultParagraphFont"/>
    <w:link w:val="EndnoteText"/>
    <w:uiPriority w:val="99"/>
    <w:rsid w:val="007A2468"/>
    <w:rPr>
      <w:rFonts w:eastAsiaTheme="minorHAnsi"/>
    </w:rPr>
  </w:style>
  <w:style w:type="character" w:styleId="EndnoteReference">
    <w:name w:val="endnote reference"/>
    <w:basedOn w:val="DefaultParagraphFont"/>
    <w:uiPriority w:val="99"/>
    <w:unhideWhenUsed/>
    <w:rsid w:val="007A2468"/>
    <w:rPr>
      <w:vertAlign w:val="superscript"/>
    </w:rPr>
  </w:style>
  <w:style w:type="character" w:customStyle="1" w:styleId="apple-converted-space">
    <w:name w:val="apple-converted-space"/>
    <w:basedOn w:val="DefaultParagraphFont"/>
    <w:rsid w:val="000B2CCA"/>
  </w:style>
  <w:style w:type="character" w:styleId="Strong">
    <w:name w:val="Strong"/>
    <w:basedOn w:val="DefaultParagraphFont"/>
    <w:uiPriority w:val="22"/>
    <w:qFormat/>
    <w:rsid w:val="00C02EC1"/>
    <w:rPr>
      <w:b/>
      <w:bCs/>
    </w:rPr>
  </w:style>
  <w:style w:type="character" w:styleId="Emphasis">
    <w:name w:val="Emphasis"/>
    <w:basedOn w:val="DefaultParagraphFont"/>
    <w:uiPriority w:val="20"/>
    <w:qFormat/>
    <w:rsid w:val="00C02EC1"/>
    <w:rPr>
      <w:i/>
      <w:iCs/>
    </w:rPr>
  </w:style>
  <w:style w:type="paragraph" w:styleId="DocumentMap">
    <w:name w:val="Document Map"/>
    <w:basedOn w:val="Normal"/>
    <w:link w:val="DocumentMapChar"/>
    <w:uiPriority w:val="99"/>
    <w:semiHidden/>
    <w:unhideWhenUsed/>
    <w:rsid w:val="00FA22B5"/>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A22B5"/>
    <w:rPr>
      <w:rFonts w:ascii="Lucida Grande" w:eastAsiaTheme="minorHAnsi" w:hAnsi="Lucida Grande" w:cs="Lucida Grande"/>
    </w:rPr>
  </w:style>
  <w:style w:type="paragraph" w:styleId="CommentSubject">
    <w:name w:val="annotation subject"/>
    <w:basedOn w:val="CommentText"/>
    <w:next w:val="CommentText"/>
    <w:link w:val="CommentSubjectChar"/>
    <w:uiPriority w:val="99"/>
    <w:semiHidden/>
    <w:unhideWhenUsed/>
    <w:rsid w:val="00C078A4"/>
    <w:rPr>
      <w:b/>
      <w:bCs/>
      <w:sz w:val="20"/>
      <w:szCs w:val="20"/>
    </w:rPr>
  </w:style>
  <w:style w:type="character" w:customStyle="1" w:styleId="CommentSubjectChar">
    <w:name w:val="Comment Subject Char"/>
    <w:basedOn w:val="CommentTextChar"/>
    <w:link w:val="CommentSubject"/>
    <w:uiPriority w:val="99"/>
    <w:semiHidden/>
    <w:rsid w:val="00C078A4"/>
    <w:rPr>
      <w:rFonts w:eastAsiaTheme="minorHAnsi"/>
      <w:b/>
      <w:bCs/>
      <w:sz w:val="20"/>
      <w:szCs w:val="20"/>
    </w:rPr>
  </w:style>
  <w:style w:type="paragraph" w:customStyle="1" w:styleId="EndNoteBibliographyTitle">
    <w:name w:val="EndNote Bibliography Title"/>
    <w:basedOn w:val="Normal"/>
    <w:rsid w:val="005A6A49"/>
    <w:pPr>
      <w:jc w:val="center"/>
    </w:pPr>
    <w:rPr>
      <w:sz w:val="24"/>
    </w:rPr>
  </w:style>
  <w:style w:type="paragraph" w:customStyle="1" w:styleId="EndNoteBibliography">
    <w:name w:val="EndNote Bibliography"/>
    <w:basedOn w:val="Normal"/>
    <w:rsid w:val="005A6A49"/>
    <w:rPr>
      <w:sz w:val="24"/>
    </w:rPr>
  </w:style>
  <w:style w:type="paragraph" w:styleId="NormalWeb">
    <w:name w:val="Normal (Web)"/>
    <w:basedOn w:val="Normal"/>
    <w:uiPriority w:val="99"/>
    <w:semiHidden/>
    <w:unhideWhenUsed/>
    <w:rsid w:val="00C15DED"/>
    <w:rPr>
      <w:sz w:val="24"/>
      <w:szCs w:val="24"/>
      <w:lang w:eastAsia="en-US"/>
    </w:rPr>
  </w:style>
  <w:style w:type="character" w:styleId="PlaceholderText">
    <w:name w:val="Placeholder Text"/>
    <w:basedOn w:val="DefaultParagraphFont"/>
    <w:uiPriority w:val="99"/>
    <w:semiHidden/>
    <w:rsid w:val="00F1540A"/>
    <w:rPr>
      <w:color w:val="808080"/>
    </w:rPr>
  </w:style>
  <w:style w:type="table" w:customStyle="1" w:styleId="TableGrid1">
    <w:name w:val="Table Grid1"/>
    <w:basedOn w:val="TableNormal"/>
    <w:next w:val="TableGrid"/>
    <w:uiPriority w:val="59"/>
    <w:rsid w:val="00135FAC"/>
    <w:rPr>
      <w:rFonts w:asciiTheme="minorHAnsi" w:eastAsia="MS Mincho"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35FAC"/>
  </w:style>
  <w:style w:type="character" w:customStyle="1" w:styleId="Hyperlink1">
    <w:name w:val="Hyperlink1"/>
    <w:basedOn w:val="DefaultParagraphFont"/>
    <w:uiPriority w:val="99"/>
    <w:unhideWhenUsed/>
    <w:rsid w:val="00135FAC"/>
    <w:rPr>
      <w:color w:val="0000FF"/>
      <w:u w:val="single"/>
    </w:rPr>
  </w:style>
  <w:style w:type="character" w:customStyle="1" w:styleId="FollowedHyperlink1">
    <w:name w:val="FollowedHyperlink1"/>
    <w:basedOn w:val="DefaultParagraphFont"/>
    <w:uiPriority w:val="99"/>
    <w:semiHidden/>
    <w:unhideWhenUsed/>
    <w:rsid w:val="00135FAC"/>
    <w:rPr>
      <w:color w:val="800080"/>
      <w:u w:val="single"/>
    </w:rPr>
  </w:style>
  <w:style w:type="table" w:customStyle="1" w:styleId="TableGrid2">
    <w:name w:val="Table Grid2"/>
    <w:basedOn w:val="TableNormal"/>
    <w:next w:val="TableGrid"/>
    <w:uiPriority w:val="59"/>
    <w:rsid w:val="00135FAC"/>
    <w:rPr>
      <w:rFonts w:asciiTheme="minorHAnsi" w:eastAsia="MS Mincho"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01086">
      <w:bodyDiv w:val="1"/>
      <w:marLeft w:val="0"/>
      <w:marRight w:val="0"/>
      <w:marTop w:val="0"/>
      <w:marBottom w:val="0"/>
      <w:divBdr>
        <w:top w:val="none" w:sz="0" w:space="0" w:color="auto"/>
        <w:left w:val="none" w:sz="0" w:space="0" w:color="auto"/>
        <w:bottom w:val="none" w:sz="0" w:space="0" w:color="auto"/>
        <w:right w:val="none" w:sz="0" w:space="0" w:color="auto"/>
      </w:divBdr>
    </w:div>
    <w:div w:id="34359102">
      <w:bodyDiv w:val="1"/>
      <w:marLeft w:val="0"/>
      <w:marRight w:val="0"/>
      <w:marTop w:val="0"/>
      <w:marBottom w:val="0"/>
      <w:divBdr>
        <w:top w:val="none" w:sz="0" w:space="0" w:color="auto"/>
        <w:left w:val="none" w:sz="0" w:space="0" w:color="auto"/>
        <w:bottom w:val="none" w:sz="0" w:space="0" w:color="auto"/>
        <w:right w:val="none" w:sz="0" w:space="0" w:color="auto"/>
      </w:divBdr>
      <w:divsChild>
        <w:div w:id="1653102418">
          <w:marLeft w:val="0"/>
          <w:marRight w:val="0"/>
          <w:marTop w:val="0"/>
          <w:marBottom w:val="0"/>
          <w:divBdr>
            <w:top w:val="none" w:sz="0" w:space="0" w:color="auto"/>
            <w:left w:val="none" w:sz="0" w:space="0" w:color="auto"/>
            <w:bottom w:val="none" w:sz="0" w:space="0" w:color="auto"/>
            <w:right w:val="none" w:sz="0" w:space="0" w:color="auto"/>
          </w:divBdr>
        </w:div>
      </w:divsChild>
    </w:div>
    <w:div w:id="36125838">
      <w:bodyDiv w:val="1"/>
      <w:marLeft w:val="0"/>
      <w:marRight w:val="0"/>
      <w:marTop w:val="0"/>
      <w:marBottom w:val="0"/>
      <w:divBdr>
        <w:top w:val="none" w:sz="0" w:space="0" w:color="auto"/>
        <w:left w:val="none" w:sz="0" w:space="0" w:color="auto"/>
        <w:bottom w:val="none" w:sz="0" w:space="0" w:color="auto"/>
        <w:right w:val="none" w:sz="0" w:space="0" w:color="auto"/>
      </w:divBdr>
    </w:div>
    <w:div w:id="44526167">
      <w:bodyDiv w:val="1"/>
      <w:marLeft w:val="0"/>
      <w:marRight w:val="0"/>
      <w:marTop w:val="0"/>
      <w:marBottom w:val="0"/>
      <w:divBdr>
        <w:top w:val="none" w:sz="0" w:space="0" w:color="auto"/>
        <w:left w:val="none" w:sz="0" w:space="0" w:color="auto"/>
        <w:bottom w:val="none" w:sz="0" w:space="0" w:color="auto"/>
        <w:right w:val="none" w:sz="0" w:space="0" w:color="auto"/>
      </w:divBdr>
    </w:div>
    <w:div w:id="79184837">
      <w:bodyDiv w:val="1"/>
      <w:marLeft w:val="0"/>
      <w:marRight w:val="0"/>
      <w:marTop w:val="0"/>
      <w:marBottom w:val="0"/>
      <w:divBdr>
        <w:top w:val="none" w:sz="0" w:space="0" w:color="auto"/>
        <w:left w:val="none" w:sz="0" w:space="0" w:color="auto"/>
        <w:bottom w:val="none" w:sz="0" w:space="0" w:color="auto"/>
        <w:right w:val="none" w:sz="0" w:space="0" w:color="auto"/>
      </w:divBdr>
    </w:div>
    <w:div w:id="106123662">
      <w:bodyDiv w:val="1"/>
      <w:marLeft w:val="0"/>
      <w:marRight w:val="0"/>
      <w:marTop w:val="0"/>
      <w:marBottom w:val="0"/>
      <w:divBdr>
        <w:top w:val="none" w:sz="0" w:space="0" w:color="auto"/>
        <w:left w:val="none" w:sz="0" w:space="0" w:color="auto"/>
        <w:bottom w:val="none" w:sz="0" w:space="0" w:color="auto"/>
        <w:right w:val="none" w:sz="0" w:space="0" w:color="auto"/>
      </w:divBdr>
    </w:div>
    <w:div w:id="107891539">
      <w:bodyDiv w:val="1"/>
      <w:marLeft w:val="0"/>
      <w:marRight w:val="0"/>
      <w:marTop w:val="0"/>
      <w:marBottom w:val="0"/>
      <w:divBdr>
        <w:top w:val="none" w:sz="0" w:space="0" w:color="auto"/>
        <w:left w:val="none" w:sz="0" w:space="0" w:color="auto"/>
        <w:bottom w:val="none" w:sz="0" w:space="0" w:color="auto"/>
        <w:right w:val="none" w:sz="0" w:space="0" w:color="auto"/>
      </w:divBdr>
    </w:div>
    <w:div w:id="111755373">
      <w:bodyDiv w:val="1"/>
      <w:marLeft w:val="0"/>
      <w:marRight w:val="0"/>
      <w:marTop w:val="0"/>
      <w:marBottom w:val="0"/>
      <w:divBdr>
        <w:top w:val="none" w:sz="0" w:space="0" w:color="auto"/>
        <w:left w:val="none" w:sz="0" w:space="0" w:color="auto"/>
        <w:bottom w:val="none" w:sz="0" w:space="0" w:color="auto"/>
        <w:right w:val="none" w:sz="0" w:space="0" w:color="auto"/>
      </w:divBdr>
    </w:div>
    <w:div w:id="113408314">
      <w:bodyDiv w:val="1"/>
      <w:marLeft w:val="0"/>
      <w:marRight w:val="0"/>
      <w:marTop w:val="0"/>
      <w:marBottom w:val="0"/>
      <w:divBdr>
        <w:top w:val="none" w:sz="0" w:space="0" w:color="auto"/>
        <w:left w:val="none" w:sz="0" w:space="0" w:color="auto"/>
        <w:bottom w:val="none" w:sz="0" w:space="0" w:color="auto"/>
        <w:right w:val="none" w:sz="0" w:space="0" w:color="auto"/>
      </w:divBdr>
      <w:divsChild>
        <w:div w:id="630936672">
          <w:marLeft w:val="1166"/>
          <w:marRight w:val="0"/>
          <w:marTop w:val="134"/>
          <w:marBottom w:val="0"/>
          <w:divBdr>
            <w:top w:val="none" w:sz="0" w:space="0" w:color="auto"/>
            <w:left w:val="none" w:sz="0" w:space="0" w:color="auto"/>
            <w:bottom w:val="none" w:sz="0" w:space="0" w:color="auto"/>
            <w:right w:val="none" w:sz="0" w:space="0" w:color="auto"/>
          </w:divBdr>
        </w:div>
      </w:divsChild>
    </w:div>
    <w:div w:id="125632847">
      <w:bodyDiv w:val="1"/>
      <w:marLeft w:val="0"/>
      <w:marRight w:val="0"/>
      <w:marTop w:val="0"/>
      <w:marBottom w:val="0"/>
      <w:divBdr>
        <w:top w:val="none" w:sz="0" w:space="0" w:color="auto"/>
        <w:left w:val="none" w:sz="0" w:space="0" w:color="auto"/>
        <w:bottom w:val="none" w:sz="0" w:space="0" w:color="auto"/>
        <w:right w:val="none" w:sz="0" w:space="0" w:color="auto"/>
      </w:divBdr>
    </w:div>
    <w:div w:id="126241731">
      <w:bodyDiv w:val="1"/>
      <w:marLeft w:val="0"/>
      <w:marRight w:val="0"/>
      <w:marTop w:val="0"/>
      <w:marBottom w:val="0"/>
      <w:divBdr>
        <w:top w:val="none" w:sz="0" w:space="0" w:color="auto"/>
        <w:left w:val="none" w:sz="0" w:space="0" w:color="auto"/>
        <w:bottom w:val="none" w:sz="0" w:space="0" w:color="auto"/>
        <w:right w:val="none" w:sz="0" w:space="0" w:color="auto"/>
      </w:divBdr>
    </w:div>
    <w:div w:id="145560941">
      <w:bodyDiv w:val="1"/>
      <w:marLeft w:val="0"/>
      <w:marRight w:val="0"/>
      <w:marTop w:val="0"/>
      <w:marBottom w:val="0"/>
      <w:divBdr>
        <w:top w:val="none" w:sz="0" w:space="0" w:color="auto"/>
        <w:left w:val="none" w:sz="0" w:space="0" w:color="auto"/>
        <w:bottom w:val="none" w:sz="0" w:space="0" w:color="auto"/>
        <w:right w:val="none" w:sz="0" w:space="0" w:color="auto"/>
      </w:divBdr>
    </w:div>
    <w:div w:id="161043783">
      <w:bodyDiv w:val="1"/>
      <w:marLeft w:val="0"/>
      <w:marRight w:val="0"/>
      <w:marTop w:val="0"/>
      <w:marBottom w:val="0"/>
      <w:divBdr>
        <w:top w:val="none" w:sz="0" w:space="0" w:color="auto"/>
        <w:left w:val="none" w:sz="0" w:space="0" w:color="auto"/>
        <w:bottom w:val="none" w:sz="0" w:space="0" w:color="auto"/>
        <w:right w:val="none" w:sz="0" w:space="0" w:color="auto"/>
      </w:divBdr>
    </w:div>
    <w:div w:id="170225052">
      <w:bodyDiv w:val="1"/>
      <w:marLeft w:val="0"/>
      <w:marRight w:val="0"/>
      <w:marTop w:val="0"/>
      <w:marBottom w:val="0"/>
      <w:divBdr>
        <w:top w:val="none" w:sz="0" w:space="0" w:color="auto"/>
        <w:left w:val="none" w:sz="0" w:space="0" w:color="auto"/>
        <w:bottom w:val="none" w:sz="0" w:space="0" w:color="auto"/>
        <w:right w:val="none" w:sz="0" w:space="0" w:color="auto"/>
      </w:divBdr>
      <w:divsChild>
        <w:div w:id="876893921">
          <w:marLeft w:val="0"/>
          <w:marRight w:val="0"/>
          <w:marTop w:val="0"/>
          <w:marBottom w:val="0"/>
          <w:divBdr>
            <w:top w:val="none" w:sz="0" w:space="0" w:color="auto"/>
            <w:left w:val="none" w:sz="0" w:space="0" w:color="auto"/>
            <w:bottom w:val="none" w:sz="0" w:space="0" w:color="auto"/>
            <w:right w:val="none" w:sz="0" w:space="0" w:color="auto"/>
          </w:divBdr>
        </w:div>
      </w:divsChild>
    </w:div>
    <w:div w:id="210268807">
      <w:bodyDiv w:val="1"/>
      <w:marLeft w:val="0"/>
      <w:marRight w:val="0"/>
      <w:marTop w:val="0"/>
      <w:marBottom w:val="0"/>
      <w:divBdr>
        <w:top w:val="none" w:sz="0" w:space="0" w:color="auto"/>
        <w:left w:val="none" w:sz="0" w:space="0" w:color="auto"/>
        <w:bottom w:val="none" w:sz="0" w:space="0" w:color="auto"/>
        <w:right w:val="none" w:sz="0" w:space="0" w:color="auto"/>
      </w:divBdr>
    </w:div>
    <w:div w:id="242614752">
      <w:bodyDiv w:val="1"/>
      <w:marLeft w:val="0"/>
      <w:marRight w:val="0"/>
      <w:marTop w:val="0"/>
      <w:marBottom w:val="0"/>
      <w:divBdr>
        <w:top w:val="none" w:sz="0" w:space="0" w:color="auto"/>
        <w:left w:val="none" w:sz="0" w:space="0" w:color="auto"/>
        <w:bottom w:val="none" w:sz="0" w:space="0" w:color="auto"/>
        <w:right w:val="none" w:sz="0" w:space="0" w:color="auto"/>
      </w:divBdr>
    </w:div>
    <w:div w:id="252280014">
      <w:bodyDiv w:val="1"/>
      <w:marLeft w:val="0"/>
      <w:marRight w:val="0"/>
      <w:marTop w:val="0"/>
      <w:marBottom w:val="0"/>
      <w:divBdr>
        <w:top w:val="none" w:sz="0" w:space="0" w:color="auto"/>
        <w:left w:val="none" w:sz="0" w:space="0" w:color="auto"/>
        <w:bottom w:val="none" w:sz="0" w:space="0" w:color="auto"/>
        <w:right w:val="none" w:sz="0" w:space="0" w:color="auto"/>
      </w:divBdr>
    </w:div>
    <w:div w:id="259140037">
      <w:bodyDiv w:val="1"/>
      <w:marLeft w:val="0"/>
      <w:marRight w:val="0"/>
      <w:marTop w:val="0"/>
      <w:marBottom w:val="0"/>
      <w:divBdr>
        <w:top w:val="none" w:sz="0" w:space="0" w:color="auto"/>
        <w:left w:val="none" w:sz="0" w:space="0" w:color="auto"/>
        <w:bottom w:val="none" w:sz="0" w:space="0" w:color="auto"/>
        <w:right w:val="none" w:sz="0" w:space="0" w:color="auto"/>
      </w:divBdr>
    </w:div>
    <w:div w:id="274950632">
      <w:bodyDiv w:val="1"/>
      <w:marLeft w:val="0"/>
      <w:marRight w:val="0"/>
      <w:marTop w:val="0"/>
      <w:marBottom w:val="0"/>
      <w:divBdr>
        <w:top w:val="none" w:sz="0" w:space="0" w:color="auto"/>
        <w:left w:val="none" w:sz="0" w:space="0" w:color="auto"/>
        <w:bottom w:val="none" w:sz="0" w:space="0" w:color="auto"/>
        <w:right w:val="none" w:sz="0" w:space="0" w:color="auto"/>
      </w:divBdr>
    </w:div>
    <w:div w:id="335885935">
      <w:bodyDiv w:val="1"/>
      <w:marLeft w:val="0"/>
      <w:marRight w:val="0"/>
      <w:marTop w:val="0"/>
      <w:marBottom w:val="0"/>
      <w:divBdr>
        <w:top w:val="none" w:sz="0" w:space="0" w:color="auto"/>
        <w:left w:val="none" w:sz="0" w:space="0" w:color="auto"/>
        <w:bottom w:val="none" w:sz="0" w:space="0" w:color="auto"/>
        <w:right w:val="none" w:sz="0" w:space="0" w:color="auto"/>
      </w:divBdr>
    </w:div>
    <w:div w:id="355428928">
      <w:bodyDiv w:val="1"/>
      <w:marLeft w:val="0"/>
      <w:marRight w:val="0"/>
      <w:marTop w:val="0"/>
      <w:marBottom w:val="0"/>
      <w:divBdr>
        <w:top w:val="none" w:sz="0" w:space="0" w:color="auto"/>
        <w:left w:val="none" w:sz="0" w:space="0" w:color="auto"/>
        <w:bottom w:val="none" w:sz="0" w:space="0" w:color="auto"/>
        <w:right w:val="none" w:sz="0" w:space="0" w:color="auto"/>
      </w:divBdr>
    </w:div>
    <w:div w:id="366565695">
      <w:bodyDiv w:val="1"/>
      <w:marLeft w:val="0"/>
      <w:marRight w:val="0"/>
      <w:marTop w:val="0"/>
      <w:marBottom w:val="0"/>
      <w:divBdr>
        <w:top w:val="none" w:sz="0" w:space="0" w:color="auto"/>
        <w:left w:val="none" w:sz="0" w:space="0" w:color="auto"/>
        <w:bottom w:val="none" w:sz="0" w:space="0" w:color="auto"/>
        <w:right w:val="none" w:sz="0" w:space="0" w:color="auto"/>
      </w:divBdr>
    </w:div>
    <w:div w:id="371462754">
      <w:bodyDiv w:val="1"/>
      <w:marLeft w:val="0"/>
      <w:marRight w:val="0"/>
      <w:marTop w:val="0"/>
      <w:marBottom w:val="0"/>
      <w:divBdr>
        <w:top w:val="none" w:sz="0" w:space="0" w:color="auto"/>
        <w:left w:val="none" w:sz="0" w:space="0" w:color="auto"/>
        <w:bottom w:val="none" w:sz="0" w:space="0" w:color="auto"/>
        <w:right w:val="none" w:sz="0" w:space="0" w:color="auto"/>
      </w:divBdr>
    </w:div>
    <w:div w:id="380785453">
      <w:bodyDiv w:val="1"/>
      <w:marLeft w:val="0"/>
      <w:marRight w:val="0"/>
      <w:marTop w:val="0"/>
      <w:marBottom w:val="0"/>
      <w:divBdr>
        <w:top w:val="none" w:sz="0" w:space="0" w:color="auto"/>
        <w:left w:val="none" w:sz="0" w:space="0" w:color="auto"/>
        <w:bottom w:val="none" w:sz="0" w:space="0" w:color="auto"/>
        <w:right w:val="none" w:sz="0" w:space="0" w:color="auto"/>
      </w:divBdr>
    </w:div>
    <w:div w:id="381909602">
      <w:bodyDiv w:val="1"/>
      <w:marLeft w:val="0"/>
      <w:marRight w:val="0"/>
      <w:marTop w:val="0"/>
      <w:marBottom w:val="0"/>
      <w:divBdr>
        <w:top w:val="none" w:sz="0" w:space="0" w:color="auto"/>
        <w:left w:val="none" w:sz="0" w:space="0" w:color="auto"/>
        <w:bottom w:val="none" w:sz="0" w:space="0" w:color="auto"/>
        <w:right w:val="none" w:sz="0" w:space="0" w:color="auto"/>
      </w:divBdr>
    </w:div>
    <w:div w:id="423646727">
      <w:bodyDiv w:val="1"/>
      <w:marLeft w:val="0"/>
      <w:marRight w:val="0"/>
      <w:marTop w:val="0"/>
      <w:marBottom w:val="0"/>
      <w:divBdr>
        <w:top w:val="none" w:sz="0" w:space="0" w:color="auto"/>
        <w:left w:val="none" w:sz="0" w:space="0" w:color="auto"/>
        <w:bottom w:val="none" w:sz="0" w:space="0" w:color="auto"/>
        <w:right w:val="none" w:sz="0" w:space="0" w:color="auto"/>
      </w:divBdr>
      <w:divsChild>
        <w:div w:id="1864905465">
          <w:marLeft w:val="0"/>
          <w:marRight w:val="0"/>
          <w:marTop w:val="0"/>
          <w:marBottom w:val="0"/>
          <w:divBdr>
            <w:top w:val="none" w:sz="0" w:space="0" w:color="auto"/>
            <w:left w:val="none" w:sz="0" w:space="0" w:color="auto"/>
            <w:bottom w:val="none" w:sz="0" w:space="0" w:color="auto"/>
            <w:right w:val="none" w:sz="0" w:space="0" w:color="auto"/>
          </w:divBdr>
        </w:div>
      </w:divsChild>
    </w:div>
    <w:div w:id="439108341">
      <w:bodyDiv w:val="1"/>
      <w:marLeft w:val="0"/>
      <w:marRight w:val="0"/>
      <w:marTop w:val="0"/>
      <w:marBottom w:val="0"/>
      <w:divBdr>
        <w:top w:val="none" w:sz="0" w:space="0" w:color="auto"/>
        <w:left w:val="none" w:sz="0" w:space="0" w:color="auto"/>
        <w:bottom w:val="none" w:sz="0" w:space="0" w:color="auto"/>
        <w:right w:val="none" w:sz="0" w:space="0" w:color="auto"/>
      </w:divBdr>
    </w:div>
    <w:div w:id="449935716">
      <w:bodyDiv w:val="1"/>
      <w:marLeft w:val="0"/>
      <w:marRight w:val="0"/>
      <w:marTop w:val="0"/>
      <w:marBottom w:val="0"/>
      <w:divBdr>
        <w:top w:val="none" w:sz="0" w:space="0" w:color="auto"/>
        <w:left w:val="none" w:sz="0" w:space="0" w:color="auto"/>
        <w:bottom w:val="none" w:sz="0" w:space="0" w:color="auto"/>
        <w:right w:val="none" w:sz="0" w:space="0" w:color="auto"/>
      </w:divBdr>
      <w:divsChild>
        <w:div w:id="1543714538">
          <w:marLeft w:val="360"/>
          <w:marRight w:val="0"/>
          <w:marTop w:val="200"/>
          <w:marBottom w:val="0"/>
          <w:divBdr>
            <w:top w:val="none" w:sz="0" w:space="0" w:color="auto"/>
            <w:left w:val="none" w:sz="0" w:space="0" w:color="auto"/>
            <w:bottom w:val="none" w:sz="0" w:space="0" w:color="auto"/>
            <w:right w:val="none" w:sz="0" w:space="0" w:color="auto"/>
          </w:divBdr>
        </w:div>
        <w:div w:id="32660314">
          <w:marLeft w:val="360"/>
          <w:marRight w:val="0"/>
          <w:marTop w:val="200"/>
          <w:marBottom w:val="0"/>
          <w:divBdr>
            <w:top w:val="none" w:sz="0" w:space="0" w:color="auto"/>
            <w:left w:val="none" w:sz="0" w:space="0" w:color="auto"/>
            <w:bottom w:val="none" w:sz="0" w:space="0" w:color="auto"/>
            <w:right w:val="none" w:sz="0" w:space="0" w:color="auto"/>
          </w:divBdr>
        </w:div>
        <w:div w:id="19862189">
          <w:marLeft w:val="360"/>
          <w:marRight w:val="0"/>
          <w:marTop w:val="200"/>
          <w:marBottom w:val="0"/>
          <w:divBdr>
            <w:top w:val="none" w:sz="0" w:space="0" w:color="auto"/>
            <w:left w:val="none" w:sz="0" w:space="0" w:color="auto"/>
            <w:bottom w:val="none" w:sz="0" w:space="0" w:color="auto"/>
            <w:right w:val="none" w:sz="0" w:space="0" w:color="auto"/>
          </w:divBdr>
        </w:div>
        <w:div w:id="576208087">
          <w:marLeft w:val="360"/>
          <w:marRight w:val="0"/>
          <w:marTop w:val="200"/>
          <w:marBottom w:val="0"/>
          <w:divBdr>
            <w:top w:val="none" w:sz="0" w:space="0" w:color="auto"/>
            <w:left w:val="none" w:sz="0" w:space="0" w:color="auto"/>
            <w:bottom w:val="none" w:sz="0" w:space="0" w:color="auto"/>
            <w:right w:val="none" w:sz="0" w:space="0" w:color="auto"/>
          </w:divBdr>
        </w:div>
      </w:divsChild>
    </w:div>
    <w:div w:id="456680361">
      <w:bodyDiv w:val="1"/>
      <w:marLeft w:val="0"/>
      <w:marRight w:val="0"/>
      <w:marTop w:val="0"/>
      <w:marBottom w:val="0"/>
      <w:divBdr>
        <w:top w:val="none" w:sz="0" w:space="0" w:color="auto"/>
        <w:left w:val="none" w:sz="0" w:space="0" w:color="auto"/>
        <w:bottom w:val="none" w:sz="0" w:space="0" w:color="auto"/>
        <w:right w:val="none" w:sz="0" w:space="0" w:color="auto"/>
      </w:divBdr>
      <w:divsChild>
        <w:div w:id="207884677">
          <w:marLeft w:val="0"/>
          <w:marRight w:val="0"/>
          <w:marTop w:val="0"/>
          <w:marBottom w:val="0"/>
          <w:divBdr>
            <w:top w:val="none" w:sz="0" w:space="0" w:color="auto"/>
            <w:left w:val="none" w:sz="0" w:space="0" w:color="auto"/>
            <w:bottom w:val="none" w:sz="0" w:space="0" w:color="auto"/>
            <w:right w:val="none" w:sz="0" w:space="0" w:color="auto"/>
          </w:divBdr>
        </w:div>
      </w:divsChild>
    </w:div>
    <w:div w:id="469369451">
      <w:bodyDiv w:val="1"/>
      <w:marLeft w:val="0"/>
      <w:marRight w:val="0"/>
      <w:marTop w:val="0"/>
      <w:marBottom w:val="0"/>
      <w:divBdr>
        <w:top w:val="none" w:sz="0" w:space="0" w:color="auto"/>
        <w:left w:val="none" w:sz="0" w:space="0" w:color="auto"/>
        <w:bottom w:val="none" w:sz="0" w:space="0" w:color="auto"/>
        <w:right w:val="none" w:sz="0" w:space="0" w:color="auto"/>
      </w:divBdr>
    </w:div>
    <w:div w:id="470513088">
      <w:bodyDiv w:val="1"/>
      <w:marLeft w:val="0"/>
      <w:marRight w:val="0"/>
      <w:marTop w:val="0"/>
      <w:marBottom w:val="0"/>
      <w:divBdr>
        <w:top w:val="none" w:sz="0" w:space="0" w:color="auto"/>
        <w:left w:val="none" w:sz="0" w:space="0" w:color="auto"/>
        <w:bottom w:val="none" w:sz="0" w:space="0" w:color="auto"/>
        <w:right w:val="none" w:sz="0" w:space="0" w:color="auto"/>
      </w:divBdr>
    </w:div>
    <w:div w:id="503906490">
      <w:bodyDiv w:val="1"/>
      <w:marLeft w:val="0"/>
      <w:marRight w:val="0"/>
      <w:marTop w:val="0"/>
      <w:marBottom w:val="0"/>
      <w:divBdr>
        <w:top w:val="none" w:sz="0" w:space="0" w:color="auto"/>
        <w:left w:val="none" w:sz="0" w:space="0" w:color="auto"/>
        <w:bottom w:val="none" w:sz="0" w:space="0" w:color="auto"/>
        <w:right w:val="none" w:sz="0" w:space="0" w:color="auto"/>
      </w:divBdr>
      <w:divsChild>
        <w:div w:id="895431804">
          <w:marLeft w:val="0"/>
          <w:marRight w:val="0"/>
          <w:marTop w:val="0"/>
          <w:marBottom w:val="0"/>
          <w:divBdr>
            <w:top w:val="none" w:sz="0" w:space="0" w:color="auto"/>
            <w:left w:val="none" w:sz="0" w:space="0" w:color="auto"/>
            <w:bottom w:val="none" w:sz="0" w:space="0" w:color="auto"/>
            <w:right w:val="none" w:sz="0" w:space="0" w:color="auto"/>
          </w:divBdr>
        </w:div>
      </w:divsChild>
    </w:div>
    <w:div w:id="521632139">
      <w:bodyDiv w:val="1"/>
      <w:marLeft w:val="0"/>
      <w:marRight w:val="0"/>
      <w:marTop w:val="0"/>
      <w:marBottom w:val="0"/>
      <w:divBdr>
        <w:top w:val="none" w:sz="0" w:space="0" w:color="auto"/>
        <w:left w:val="none" w:sz="0" w:space="0" w:color="auto"/>
        <w:bottom w:val="none" w:sz="0" w:space="0" w:color="auto"/>
        <w:right w:val="none" w:sz="0" w:space="0" w:color="auto"/>
      </w:divBdr>
    </w:div>
    <w:div w:id="533884119">
      <w:bodyDiv w:val="1"/>
      <w:marLeft w:val="0"/>
      <w:marRight w:val="0"/>
      <w:marTop w:val="0"/>
      <w:marBottom w:val="0"/>
      <w:divBdr>
        <w:top w:val="none" w:sz="0" w:space="0" w:color="auto"/>
        <w:left w:val="none" w:sz="0" w:space="0" w:color="auto"/>
        <w:bottom w:val="none" w:sz="0" w:space="0" w:color="auto"/>
        <w:right w:val="none" w:sz="0" w:space="0" w:color="auto"/>
      </w:divBdr>
    </w:div>
    <w:div w:id="540367447">
      <w:bodyDiv w:val="1"/>
      <w:marLeft w:val="0"/>
      <w:marRight w:val="0"/>
      <w:marTop w:val="0"/>
      <w:marBottom w:val="0"/>
      <w:divBdr>
        <w:top w:val="none" w:sz="0" w:space="0" w:color="auto"/>
        <w:left w:val="none" w:sz="0" w:space="0" w:color="auto"/>
        <w:bottom w:val="none" w:sz="0" w:space="0" w:color="auto"/>
        <w:right w:val="none" w:sz="0" w:space="0" w:color="auto"/>
      </w:divBdr>
    </w:div>
    <w:div w:id="542982129">
      <w:bodyDiv w:val="1"/>
      <w:marLeft w:val="0"/>
      <w:marRight w:val="0"/>
      <w:marTop w:val="0"/>
      <w:marBottom w:val="0"/>
      <w:divBdr>
        <w:top w:val="none" w:sz="0" w:space="0" w:color="auto"/>
        <w:left w:val="none" w:sz="0" w:space="0" w:color="auto"/>
        <w:bottom w:val="none" w:sz="0" w:space="0" w:color="auto"/>
        <w:right w:val="none" w:sz="0" w:space="0" w:color="auto"/>
      </w:divBdr>
    </w:div>
    <w:div w:id="556357256">
      <w:bodyDiv w:val="1"/>
      <w:marLeft w:val="0"/>
      <w:marRight w:val="0"/>
      <w:marTop w:val="0"/>
      <w:marBottom w:val="0"/>
      <w:divBdr>
        <w:top w:val="none" w:sz="0" w:space="0" w:color="auto"/>
        <w:left w:val="none" w:sz="0" w:space="0" w:color="auto"/>
        <w:bottom w:val="none" w:sz="0" w:space="0" w:color="auto"/>
        <w:right w:val="none" w:sz="0" w:space="0" w:color="auto"/>
      </w:divBdr>
    </w:div>
    <w:div w:id="563368786">
      <w:bodyDiv w:val="1"/>
      <w:marLeft w:val="0"/>
      <w:marRight w:val="0"/>
      <w:marTop w:val="0"/>
      <w:marBottom w:val="0"/>
      <w:divBdr>
        <w:top w:val="none" w:sz="0" w:space="0" w:color="auto"/>
        <w:left w:val="none" w:sz="0" w:space="0" w:color="auto"/>
        <w:bottom w:val="none" w:sz="0" w:space="0" w:color="auto"/>
        <w:right w:val="none" w:sz="0" w:space="0" w:color="auto"/>
      </w:divBdr>
    </w:div>
    <w:div w:id="582297946">
      <w:bodyDiv w:val="1"/>
      <w:marLeft w:val="0"/>
      <w:marRight w:val="0"/>
      <w:marTop w:val="0"/>
      <w:marBottom w:val="0"/>
      <w:divBdr>
        <w:top w:val="none" w:sz="0" w:space="0" w:color="auto"/>
        <w:left w:val="none" w:sz="0" w:space="0" w:color="auto"/>
        <w:bottom w:val="none" w:sz="0" w:space="0" w:color="auto"/>
        <w:right w:val="none" w:sz="0" w:space="0" w:color="auto"/>
      </w:divBdr>
    </w:div>
    <w:div w:id="624775801">
      <w:bodyDiv w:val="1"/>
      <w:marLeft w:val="0"/>
      <w:marRight w:val="0"/>
      <w:marTop w:val="0"/>
      <w:marBottom w:val="0"/>
      <w:divBdr>
        <w:top w:val="none" w:sz="0" w:space="0" w:color="auto"/>
        <w:left w:val="none" w:sz="0" w:space="0" w:color="auto"/>
        <w:bottom w:val="none" w:sz="0" w:space="0" w:color="auto"/>
        <w:right w:val="none" w:sz="0" w:space="0" w:color="auto"/>
      </w:divBdr>
    </w:div>
    <w:div w:id="648632958">
      <w:bodyDiv w:val="1"/>
      <w:marLeft w:val="0"/>
      <w:marRight w:val="0"/>
      <w:marTop w:val="0"/>
      <w:marBottom w:val="0"/>
      <w:divBdr>
        <w:top w:val="none" w:sz="0" w:space="0" w:color="auto"/>
        <w:left w:val="none" w:sz="0" w:space="0" w:color="auto"/>
        <w:bottom w:val="none" w:sz="0" w:space="0" w:color="auto"/>
        <w:right w:val="none" w:sz="0" w:space="0" w:color="auto"/>
      </w:divBdr>
    </w:div>
    <w:div w:id="654526279">
      <w:bodyDiv w:val="1"/>
      <w:marLeft w:val="0"/>
      <w:marRight w:val="0"/>
      <w:marTop w:val="0"/>
      <w:marBottom w:val="0"/>
      <w:divBdr>
        <w:top w:val="none" w:sz="0" w:space="0" w:color="auto"/>
        <w:left w:val="none" w:sz="0" w:space="0" w:color="auto"/>
        <w:bottom w:val="none" w:sz="0" w:space="0" w:color="auto"/>
        <w:right w:val="none" w:sz="0" w:space="0" w:color="auto"/>
      </w:divBdr>
    </w:div>
    <w:div w:id="664863684">
      <w:bodyDiv w:val="1"/>
      <w:marLeft w:val="0"/>
      <w:marRight w:val="0"/>
      <w:marTop w:val="0"/>
      <w:marBottom w:val="0"/>
      <w:divBdr>
        <w:top w:val="none" w:sz="0" w:space="0" w:color="auto"/>
        <w:left w:val="none" w:sz="0" w:space="0" w:color="auto"/>
        <w:bottom w:val="none" w:sz="0" w:space="0" w:color="auto"/>
        <w:right w:val="none" w:sz="0" w:space="0" w:color="auto"/>
      </w:divBdr>
    </w:div>
    <w:div w:id="666441922">
      <w:bodyDiv w:val="1"/>
      <w:marLeft w:val="0"/>
      <w:marRight w:val="0"/>
      <w:marTop w:val="0"/>
      <w:marBottom w:val="0"/>
      <w:divBdr>
        <w:top w:val="none" w:sz="0" w:space="0" w:color="auto"/>
        <w:left w:val="none" w:sz="0" w:space="0" w:color="auto"/>
        <w:bottom w:val="none" w:sz="0" w:space="0" w:color="auto"/>
        <w:right w:val="none" w:sz="0" w:space="0" w:color="auto"/>
      </w:divBdr>
    </w:div>
    <w:div w:id="709764949">
      <w:bodyDiv w:val="1"/>
      <w:marLeft w:val="0"/>
      <w:marRight w:val="0"/>
      <w:marTop w:val="0"/>
      <w:marBottom w:val="0"/>
      <w:divBdr>
        <w:top w:val="none" w:sz="0" w:space="0" w:color="auto"/>
        <w:left w:val="none" w:sz="0" w:space="0" w:color="auto"/>
        <w:bottom w:val="none" w:sz="0" w:space="0" w:color="auto"/>
        <w:right w:val="none" w:sz="0" w:space="0" w:color="auto"/>
      </w:divBdr>
    </w:div>
    <w:div w:id="734428169">
      <w:bodyDiv w:val="1"/>
      <w:marLeft w:val="0"/>
      <w:marRight w:val="0"/>
      <w:marTop w:val="0"/>
      <w:marBottom w:val="0"/>
      <w:divBdr>
        <w:top w:val="none" w:sz="0" w:space="0" w:color="auto"/>
        <w:left w:val="none" w:sz="0" w:space="0" w:color="auto"/>
        <w:bottom w:val="none" w:sz="0" w:space="0" w:color="auto"/>
        <w:right w:val="none" w:sz="0" w:space="0" w:color="auto"/>
      </w:divBdr>
    </w:div>
    <w:div w:id="737365950">
      <w:bodyDiv w:val="1"/>
      <w:marLeft w:val="0"/>
      <w:marRight w:val="0"/>
      <w:marTop w:val="0"/>
      <w:marBottom w:val="0"/>
      <w:divBdr>
        <w:top w:val="none" w:sz="0" w:space="0" w:color="auto"/>
        <w:left w:val="none" w:sz="0" w:space="0" w:color="auto"/>
        <w:bottom w:val="none" w:sz="0" w:space="0" w:color="auto"/>
        <w:right w:val="none" w:sz="0" w:space="0" w:color="auto"/>
      </w:divBdr>
    </w:div>
    <w:div w:id="744033790">
      <w:bodyDiv w:val="1"/>
      <w:marLeft w:val="0"/>
      <w:marRight w:val="0"/>
      <w:marTop w:val="0"/>
      <w:marBottom w:val="0"/>
      <w:divBdr>
        <w:top w:val="none" w:sz="0" w:space="0" w:color="auto"/>
        <w:left w:val="none" w:sz="0" w:space="0" w:color="auto"/>
        <w:bottom w:val="none" w:sz="0" w:space="0" w:color="auto"/>
        <w:right w:val="none" w:sz="0" w:space="0" w:color="auto"/>
      </w:divBdr>
    </w:div>
    <w:div w:id="747964569">
      <w:bodyDiv w:val="1"/>
      <w:marLeft w:val="0"/>
      <w:marRight w:val="0"/>
      <w:marTop w:val="0"/>
      <w:marBottom w:val="0"/>
      <w:divBdr>
        <w:top w:val="none" w:sz="0" w:space="0" w:color="auto"/>
        <w:left w:val="none" w:sz="0" w:space="0" w:color="auto"/>
        <w:bottom w:val="none" w:sz="0" w:space="0" w:color="auto"/>
        <w:right w:val="none" w:sz="0" w:space="0" w:color="auto"/>
      </w:divBdr>
      <w:divsChild>
        <w:div w:id="1635789498">
          <w:marLeft w:val="547"/>
          <w:marRight w:val="0"/>
          <w:marTop w:val="154"/>
          <w:marBottom w:val="0"/>
          <w:divBdr>
            <w:top w:val="none" w:sz="0" w:space="0" w:color="auto"/>
            <w:left w:val="none" w:sz="0" w:space="0" w:color="auto"/>
            <w:bottom w:val="none" w:sz="0" w:space="0" w:color="auto"/>
            <w:right w:val="none" w:sz="0" w:space="0" w:color="auto"/>
          </w:divBdr>
        </w:div>
      </w:divsChild>
    </w:div>
    <w:div w:id="830216738">
      <w:bodyDiv w:val="1"/>
      <w:marLeft w:val="0"/>
      <w:marRight w:val="0"/>
      <w:marTop w:val="0"/>
      <w:marBottom w:val="0"/>
      <w:divBdr>
        <w:top w:val="none" w:sz="0" w:space="0" w:color="auto"/>
        <w:left w:val="none" w:sz="0" w:space="0" w:color="auto"/>
        <w:bottom w:val="none" w:sz="0" w:space="0" w:color="auto"/>
        <w:right w:val="none" w:sz="0" w:space="0" w:color="auto"/>
      </w:divBdr>
      <w:divsChild>
        <w:div w:id="1958371773">
          <w:marLeft w:val="0"/>
          <w:marRight w:val="0"/>
          <w:marTop w:val="0"/>
          <w:marBottom w:val="0"/>
          <w:divBdr>
            <w:top w:val="none" w:sz="0" w:space="0" w:color="auto"/>
            <w:left w:val="none" w:sz="0" w:space="0" w:color="auto"/>
            <w:bottom w:val="none" w:sz="0" w:space="0" w:color="auto"/>
            <w:right w:val="none" w:sz="0" w:space="0" w:color="auto"/>
          </w:divBdr>
        </w:div>
      </w:divsChild>
    </w:div>
    <w:div w:id="880433042">
      <w:bodyDiv w:val="1"/>
      <w:marLeft w:val="0"/>
      <w:marRight w:val="0"/>
      <w:marTop w:val="0"/>
      <w:marBottom w:val="0"/>
      <w:divBdr>
        <w:top w:val="none" w:sz="0" w:space="0" w:color="auto"/>
        <w:left w:val="none" w:sz="0" w:space="0" w:color="auto"/>
        <w:bottom w:val="none" w:sz="0" w:space="0" w:color="auto"/>
        <w:right w:val="none" w:sz="0" w:space="0" w:color="auto"/>
      </w:divBdr>
    </w:div>
    <w:div w:id="902834879">
      <w:bodyDiv w:val="1"/>
      <w:marLeft w:val="0"/>
      <w:marRight w:val="0"/>
      <w:marTop w:val="0"/>
      <w:marBottom w:val="0"/>
      <w:divBdr>
        <w:top w:val="none" w:sz="0" w:space="0" w:color="auto"/>
        <w:left w:val="none" w:sz="0" w:space="0" w:color="auto"/>
        <w:bottom w:val="none" w:sz="0" w:space="0" w:color="auto"/>
        <w:right w:val="none" w:sz="0" w:space="0" w:color="auto"/>
      </w:divBdr>
    </w:div>
    <w:div w:id="925648709">
      <w:bodyDiv w:val="1"/>
      <w:marLeft w:val="0"/>
      <w:marRight w:val="0"/>
      <w:marTop w:val="0"/>
      <w:marBottom w:val="0"/>
      <w:divBdr>
        <w:top w:val="none" w:sz="0" w:space="0" w:color="auto"/>
        <w:left w:val="none" w:sz="0" w:space="0" w:color="auto"/>
        <w:bottom w:val="none" w:sz="0" w:space="0" w:color="auto"/>
        <w:right w:val="none" w:sz="0" w:space="0" w:color="auto"/>
      </w:divBdr>
    </w:div>
    <w:div w:id="942959959">
      <w:bodyDiv w:val="1"/>
      <w:marLeft w:val="0"/>
      <w:marRight w:val="0"/>
      <w:marTop w:val="0"/>
      <w:marBottom w:val="0"/>
      <w:divBdr>
        <w:top w:val="none" w:sz="0" w:space="0" w:color="auto"/>
        <w:left w:val="none" w:sz="0" w:space="0" w:color="auto"/>
        <w:bottom w:val="none" w:sz="0" w:space="0" w:color="auto"/>
        <w:right w:val="none" w:sz="0" w:space="0" w:color="auto"/>
      </w:divBdr>
    </w:div>
    <w:div w:id="966395189">
      <w:bodyDiv w:val="1"/>
      <w:marLeft w:val="0"/>
      <w:marRight w:val="0"/>
      <w:marTop w:val="0"/>
      <w:marBottom w:val="0"/>
      <w:divBdr>
        <w:top w:val="none" w:sz="0" w:space="0" w:color="auto"/>
        <w:left w:val="none" w:sz="0" w:space="0" w:color="auto"/>
        <w:bottom w:val="none" w:sz="0" w:space="0" w:color="auto"/>
        <w:right w:val="none" w:sz="0" w:space="0" w:color="auto"/>
      </w:divBdr>
    </w:div>
    <w:div w:id="984553300">
      <w:bodyDiv w:val="1"/>
      <w:marLeft w:val="0"/>
      <w:marRight w:val="0"/>
      <w:marTop w:val="0"/>
      <w:marBottom w:val="0"/>
      <w:divBdr>
        <w:top w:val="none" w:sz="0" w:space="0" w:color="auto"/>
        <w:left w:val="none" w:sz="0" w:space="0" w:color="auto"/>
        <w:bottom w:val="none" w:sz="0" w:space="0" w:color="auto"/>
        <w:right w:val="none" w:sz="0" w:space="0" w:color="auto"/>
      </w:divBdr>
      <w:divsChild>
        <w:div w:id="1661351181">
          <w:marLeft w:val="547"/>
          <w:marRight w:val="0"/>
          <w:marTop w:val="154"/>
          <w:marBottom w:val="0"/>
          <w:divBdr>
            <w:top w:val="none" w:sz="0" w:space="0" w:color="auto"/>
            <w:left w:val="none" w:sz="0" w:space="0" w:color="auto"/>
            <w:bottom w:val="none" w:sz="0" w:space="0" w:color="auto"/>
            <w:right w:val="none" w:sz="0" w:space="0" w:color="auto"/>
          </w:divBdr>
        </w:div>
      </w:divsChild>
    </w:div>
    <w:div w:id="1035231944">
      <w:bodyDiv w:val="1"/>
      <w:marLeft w:val="0"/>
      <w:marRight w:val="0"/>
      <w:marTop w:val="0"/>
      <w:marBottom w:val="0"/>
      <w:divBdr>
        <w:top w:val="none" w:sz="0" w:space="0" w:color="auto"/>
        <w:left w:val="none" w:sz="0" w:space="0" w:color="auto"/>
        <w:bottom w:val="none" w:sz="0" w:space="0" w:color="auto"/>
        <w:right w:val="none" w:sz="0" w:space="0" w:color="auto"/>
      </w:divBdr>
    </w:div>
    <w:div w:id="1047604499">
      <w:bodyDiv w:val="1"/>
      <w:marLeft w:val="0"/>
      <w:marRight w:val="0"/>
      <w:marTop w:val="0"/>
      <w:marBottom w:val="0"/>
      <w:divBdr>
        <w:top w:val="none" w:sz="0" w:space="0" w:color="auto"/>
        <w:left w:val="none" w:sz="0" w:space="0" w:color="auto"/>
        <w:bottom w:val="none" w:sz="0" w:space="0" w:color="auto"/>
        <w:right w:val="none" w:sz="0" w:space="0" w:color="auto"/>
      </w:divBdr>
    </w:div>
    <w:div w:id="1056973511">
      <w:bodyDiv w:val="1"/>
      <w:marLeft w:val="0"/>
      <w:marRight w:val="0"/>
      <w:marTop w:val="0"/>
      <w:marBottom w:val="0"/>
      <w:divBdr>
        <w:top w:val="none" w:sz="0" w:space="0" w:color="auto"/>
        <w:left w:val="none" w:sz="0" w:space="0" w:color="auto"/>
        <w:bottom w:val="none" w:sz="0" w:space="0" w:color="auto"/>
        <w:right w:val="none" w:sz="0" w:space="0" w:color="auto"/>
      </w:divBdr>
    </w:div>
    <w:div w:id="1063069271">
      <w:bodyDiv w:val="1"/>
      <w:marLeft w:val="0"/>
      <w:marRight w:val="0"/>
      <w:marTop w:val="0"/>
      <w:marBottom w:val="0"/>
      <w:divBdr>
        <w:top w:val="none" w:sz="0" w:space="0" w:color="auto"/>
        <w:left w:val="none" w:sz="0" w:space="0" w:color="auto"/>
        <w:bottom w:val="none" w:sz="0" w:space="0" w:color="auto"/>
        <w:right w:val="none" w:sz="0" w:space="0" w:color="auto"/>
      </w:divBdr>
    </w:div>
    <w:div w:id="1094395093">
      <w:bodyDiv w:val="1"/>
      <w:marLeft w:val="0"/>
      <w:marRight w:val="0"/>
      <w:marTop w:val="0"/>
      <w:marBottom w:val="0"/>
      <w:divBdr>
        <w:top w:val="none" w:sz="0" w:space="0" w:color="auto"/>
        <w:left w:val="none" w:sz="0" w:space="0" w:color="auto"/>
        <w:bottom w:val="none" w:sz="0" w:space="0" w:color="auto"/>
        <w:right w:val="none" w:sz="0" w:space="0" w:color="auto"/>
      </w:divBdr>
    </w:div>
    <w:div w:id="1104153085">
      <w:bodyDiv w:val="1"/>
      <w:marLeft w:val="0"/>
      <w:marRight w:val="0"/>
      <w:marTop w:val="0"/>
      <w:marBottom w:val="0"/>
      <w:divBdr>
        <w:top w:val="none" w:sz="0" w:space="0" w:color="auto"/>
        <w:left w:val="none" w:sz="0" w:space="0" w:color="auto"/>
        <w:bottom w:val="none" w:sz="0" w:space="0" w:color="auto"/>
        <w:right w:val="none" w:sz="0" w:space="0" w:color="auto"/>
      </w:divBdr>
    </w:div>
    <w:div w:id="1125926520">
      <w:bodyDiv w:val="1"/>
      <w:marLeft w:val="0"/>
      <w:marRight w:val="0"/>
      <w:marTop w:val="0"/>
      <w:marBottom w:val="0"/>
      <w:divBdr>
        <w:top w:val="none" w:sz="0" w:space="0" w:color="auto"/>
        <w:left w:val="none" w:sz="0" w:space="0" w:color="auto"/>
        <w:bottom w:val="none" w:sz="0" w:space="0" w:color="auto"/>
        <w:right w:val="none" w:sz="0" w:space="0" w:color="auto"/>
      </w:divBdr>
    </w:div>
    <w:div w:id="1132862745">
      <w:bodyDiv w:val="1"/>
      <w:marLeft w:val="0"/>
      <w:marRight w:val="0"/>
      <w:marTop w:val="0"/>
      <w:marBottom w:val="0"/>
      <w:divBdr>
        <w:top w:val="none" w:sz="0" w:space="0" w:color="auto"/>
        <w:left w:val="none" w:sz="0" w:space="0" w:color="auto"/>
        <w:bottom w:val="none" w:sz="0" w:space="0" w:color="auto"/>
        <w:right w:val="none" w:sz="0" w:space="0" w:color="auto"/>
      </w:divBdr>
    </w:div>
    <w:div w:id="1136989711">
      <w:bodyDiv w:val="1"/>
      <w:marLeft w:val="0"/>
      <w:marRight w:val="0"/>
      <w:marTop w:val="0"/>
      <w:marBottom w:val="0"/>
      <w:divBdr>
        <w:top w:val="none" w:sz="0" w:space="0" w:color="auto"/>
        <w:left w:val="none" w:sz="0" w:space="0" w:color="auto"/>
        <w:bottom w:val="none" w:sz="0" w:space="0" w:color="auto"/>
        <w:right w:val="none" w:sz="0" w:space="0" w:color="auto"/>
      </w:divBdr>
      <w:divsChild>
        <w:div w:id="1641418421">
          <w:marLeft w:val="0"/>
          <w:marRight w:val="0"/>
          <w:marTop w:val="0"/>
          <w:marBottom w:val="0"/>
          <w:divBdr>
            <w:top w:val="none" w:sz="0" w:space="0" w:color="auto"/>
            <w:left w:val="none" w:sz="0" w:space="0" w:color="auto"/>
            <w:bottom w:val="none" w:sz="0" w:space="0" w:color="auto"/>
            <w:right w:val="none" w:sz="0" w:space="0" w:color="auto"/>
          </w:divBdr>
        </w:div>
      </w:divsChild>
    </w:div>
    <w:div w:id="1140804306">
      <w:bodyDiv w:val="1"/>
      <w:marLeft w:val="0"/>
      <w:marRight w:val="0"/>
      <w:marTop w:val="0"/>
      <w:marBottom w:val="0"/>
      <w:divBdr>
        <w:top w:val="none" w:sz="0" w:space="0" w:color="auto"/>
        <w:left w:val="none" w:sz="0" w:space="0" w:color="auto"/>
        <w:bottom w:val="none" w:sz="0" w:space="0" w:color="auto"/>
        <w:right w:val="none" w:sz="0" w:space="0" w:color="auto"/>
      </w:divBdr>
    </w:div>
    <w:div w:id="1182629352">
      <w:bodyDiv w:val="1"/>
      <w:marLeft w:val="0"/>
      <w:marRight w:val="0"/>
      <w:marTop w:val="0"/>
      <w:marBottom w:val="0"/>
      <w:divBdr>
        <w:top w:val="none" w:sz="0" w:space="0" w:color="auto"/>
        <w:left w:val="none" w:sz="0" w:space="0" w:color="auto"/>
        <w:bottom w:val="none" w:sz="0" w:space="0" w:color="auto"/>
        <w:right w:val="none" w:sz="0" w:space="0" w:color="auto"/>
      </w:divBdr>
    </w:div>
    <w:div w:id="1200700043">
      <w:bodyDiv w:val="1"/>
      <w:marLeft w:val="0"/>
      <w:marRight w:val="0"/>
      <w:marTop w:val="0"/>
      <w:marBottom w:val="0"/>
      <w:divBdr>
        <w:top w:val="none" w:sz="0" w:space="0" w:color="auto"/>
        <w:left w:val="none" w:sz="0" w:space="0" w:color="auto"/>
        <w:bottom w:val="none" w:sz="0" w:space="0" w:color="auto"/>
        <w:right w:val="none" w:sz="0" w:space="0" w:color="auto"/>
      </w:divBdr>
    </w:div>
    <w:div w:id="1211454130">
      <w:bodyDiv w:val="1"/>
      <w:marLeft w:val="0"/>
      <w:marRight w:val="0"/>
      <w:marTop w:val="0"/>
      <w:marBottom w:val="0"/>
      <w:divBdr>
        <w:top w:val="none" w:sz="0" w:space="0" w:color="auto"/>
        <w:left w:val="none" w:sz="0" w:space="0" w:color="auto"/>
        <w:bottom w:val="none" w:sz="0" w:space="0" w:color="auto"/>
        <w:right w:val="none" w:sz="0" w:space="0" w:color="auto"/>
      </w:divBdr>
    </w:div>
    <w:div w:id="1225675712">
      <w:bodyDiv w:val="1"/>
      <w:marLeft w:val="0"/>
      <w:marRight w:val="0"/>
      <w:marTop w:val="0"/>
      <w:marBottom w:val="0"/>
      <w:divBdr>
        <w:top w:val="none" w:sz="0" w:space="0" w:color="auto"/>
        <w:left w:val="none" w:sz="0" w:space="0" w:color="auto"/>
        <w:bottom w:val="none" w:sz="0" w:space="0" w:color="auto"/>
        <w:right w:val="none" w:sz="0" w:space="0" w:color="auto"/>
      </w:divBdr>
      <w:divsChild>
        <w:div w:id="2032682628">
          <w:marLeft w:val="0"/>
          <w:marRight w:val="0"/>
          <w:marTop w:val="0"/>
          <w:marBottom w:val="0"/>
          <w:divBdr>
            <w:top w:val="none" w:sz="0" w:space="0" w:color="auto"/>
            <w:left w:val="none" w:sz="0" w:space="0" w:color="auto"/>
            <w:bottom w:val="none" w:sz="0" w:space="0" w:color="auto"/>
            <w:right w:val="none" w:sz="0" w:space="0" w:color="auto"/>
          </w:divBdr>
        </w:div>
      </w:divsChild>
    </w:div>
    <w:div w:id="1229417156">
      <w:bodyDiv w:val="1"/>
      <w:marLeft w:val="0"/>
      <w:marRight w:val="0"/>
      <w:marTop w:val="0"/>
      <w:marBottom w:val="0"/>
      <w:divBdr>
        <w:top w:val="none" w:sz="0" w:space="0" w:color="auto"/>
        <w:left w:val="none" w:sz="0" w:space="0" w:color="auto"/>
        <w:bottom w:val="none" w:sz="0" w:space="0" w:color="auto"/>
        <w:right w:val="none" w:sz="0" w:space="0" w:color="auto"/>
      </w:divBdr>
    </w:div>
    <w:div w:id="1242059949">
      <w:bodyDiv w:val="1"/>
      <w:marLeft w:val="0"/>
      <w:marRight w:val="0"/>
      <w:marTop w:val="0"/>
      <w:marBottom w:val="0"/>
      <w:divBdr>
        <w:top w:val="none" w:sz="0" w:space="0" w:color="auto"/>
        <w:left w:val="none" w:sz="0" w:space="0" w:color="auto"/>
        <w:bottom w:val="none" w:sz="0" w:space="0" w:color="auto"/>
        <w:right w:val="none" w:sz="0" w:space="0" w:color="auto"/>
      </w:divBdr>
    </w:div>
    <w:div w:id="1245645143">
      <w:bodyDiv w:val="1"/>
      <w:marLeft w:val="0"/>
      <w:marRight w:val="0"/>
      <w:marTop w:val="0"/>
      <w:marBottom w:val="0"/>
      <w:divBdr>
        <w:top w:val="none" w:sz="0" w:space="0" w:color="auto"/>
        <w:left w:val="none" w:sz="0" w:space="0" w:color="auto"/>
        <w:bottom w:val="none" w:sz="0" w:space="0" w:color="auto"/>
        <w:right w:val="none" w:sz="0" w:space="0" w:color="auto"/>
      </w:divBdr>
    </w:div>
    <w:div w:id="1246915118">
      <w:bodyDiv w:val="1"/>
      <w:marLeft w:val="0"/>
      <w:marRight w:val="0"/>
      <w:marTop w:val="0"/>
      <w:marBottom w:val="0"/>
      <w:divBdr>
        <w:top w:val="none" w:sz="0" w:space="0" w:color="auto"/>
        <w:left w:val="none" w:sz="0" w:space="0" w:color="auto"/>
        <w:bottom w:val="none" w:sz="0" w:space="0" w:color="auto"/>
        <w:right w:val="none" w:sz="0" w:space="0" w:color="auto"/>
      </w:divBdr>
    </w:div>
    <w:div w:id="1262958416">
      <w:bodyDiv w:val="1"/>
      <w:marLeft w:val="0"/>
      <w:marRight w:val="0"/>
      <w:marTop w:val="0"/>
      <w:marBottom w:val="0"/>
      <w:divBdr>
        <w:top w:val="none" w:sz="0" w:space="0" w:color="auto"/>
        <w:left w:val="none" w:sz="0" w:space="0" w:color="auto"/>
        <w:bottom w:val="none" w:sz="0" w:space="0" w:color="auto"/>
        <w:right w:val="none" w:sz="0" w:space="0" w:color="auto"/>
      </w:divBdr>
    </w:div>
    <w:div w:id="1271619703">
      <w:bodyDiv w:val="1"/>
      <w:marLeft w:val="0"/>
      <w:marRight w:val="0"/>
      <w:marTop w:val="0"/>
      <w:marBottom w:val="0"/>
      <w:divBdr>
        <w:top w:val="none" w:sz="0" w:space="0" w:color="auto"/>
        <w:left w:val="none" w:sz="0" w:space="0" w:color="auto"/>
        <w:bottom w:val="none" w:sz="0" w:space="0" w:color="auto"/>
        <w:right w:val="none" w:sz="0" w:space="0" w:color="auto"/>
      </w:divBdr>
    </w:div>
    <w:div w:id="1273122587">
      <w:bodyDiv w:val="1"/>
      <w:marLeft w:val="0"/>
      <w:marRight w:val="0"/>
      <w:marTop w:val="0"/>
      <w:marBottom w:val="0"/>
      <w:divBdr>
        <w:top w:val="none" w:sz="0" w:space="0" w:color="auto"/>
        <w:left w:val="none" w:sz="0" w:space="0" w:color="auto"/>
        <w:bottom w:val="none" w:sz="0" w:space="0" w:color="auto"/>
        <w:right w:val="none" w:sz="0" w:space="0" w:color="auto"/>
      </w:divBdr>
      <w:divsChild>
        <w:div w:id="229921293">
          <w:marLeft w:val="0"/>
          <w:marRight w:val="0"/>
          <w:marTop w:val="0"/>
          <w:marBottom w:val="0"/>
          <w:divBdr>
            <w:top w:val="none" w:sz="0" w:space="0" w:color="auto"/>
            <w:left w:val="none" w:sz="0" w:space="0" w:color="auto"/>
            <w:bottom w:val="none" w:sz="0" w:space="0" w:color="auto"/>
            <w:right w:val="none" w:sz="0" w:space="0" w:color="auto"/>
          </w:divBdr>
        </w:div>
      </w:divsChild>
    </w:div>
    <w:div w:id="1276058133">
      <w:bodyDiv w:val="1"/>
      <w:marLeft w:val="0"/>
      <w:marRight w:val="0"/>
      <w:marTop w:val="0"/>
      <w:marBottom w:val="0"/>
      <w:divBdr>
        <w:top w:val="none" w:sz="0" w:space="0" w:color="auto"/>
        <w:left w:val="none" w:sz="0" w:space="0" w:color="auto"/>
        <w:bottom w:val="none" w:sz="0" w:space="0" w:color="auto"/>
        <w:right w:val="none" w:sz="0" w:space="0" w:color="auto"/>
      </w:divBdr>
    </w:div>
    <w:div w:id="1281761606">
      <w:bodyDiv w:val="1"/>
      <w:marLeft w:val="0"/>
      <w:marRight w:val="0"/>
      <w:marTop w:val="0"/>
      <w:marBottom w:val="0"/>
      <w:divBdr>
        <w:top w:val="none" w:sz="0" w:space="0" w:color="auto"/>
        <w:left w:val="none" w:sz="0" w:space="0" w:color="auto"/>
        <w:bottom w:val="none" w:sz="0" w:space="0" w:color="auto"/>
        <w:right w:val="none" w:sz="0" w:space="0" w:color="auto"/>
      </w:divBdr>
      <w:divsChild>
        <w:div w:id="1873300017">
          <w:marLeft w:val="0"/>
          <w:marRight w:val="0"/>
          <w:marTop w:val="0"/>
          <w:marBottom w:val="0"/>
          <w:divBdr>
            <w:top w:val="none" w:sz="0" w:space="0" w:color="auto"/>
            <w:left w:val="none" w:sz="0" w:space="0" w:color="auto"/>
            <w:bottom w:val="none" w:sz="0" w:space="0" w:color="auto"/>
            <w:right w:val="none" w:sz="0" w:space="0" w:color="auto"/>
          </w:divBdr>
        </w:div>
      </w:divsChild>
    </w:div>
    <w:div w:id="1321082742">
      <w:bodyDiv w:val="1"/>
      <w:marLeft w:val="0"/>
      <w:marRight w:val="0"/>
      <w:marTop w:val="0"/>
      <w:marBottom w:val="0"/>
      <w:divBdr>
        <w:top w:val="none" w:sz="0" w:space="0" w:color="auto"/>
        <w:left w:val="none" w:sz="0" w:space="0" w:color="auto"/>
        <w:bottom w:val="none" w:sz="0" w:space="0" w:color="auto"/>
        <w:right w:val="none" w:sz="0" w:space="0" w:color="auto"/>
      </w:divBdr>
      <w:divsChild>
        <w:div w:id="178548249">
          <w:marLeft w:val="0"/>
          <w:marRight w:val="0"/>
          <w:marTop w:val="0"/>
          <w:marBottom w:val="0"/>
          <w:divBdr>
            <w:top w:val="none" w:sz="0" w:space="0" w:color="auto"/>
            <w:left w:val="none" w:sz="0" w:space="0" w:color="auto"/>
            <w:bottom w:val="none" w:sz="0" w:space="0" w:color="auto"/>
            <w:right w:val="none" w:sz="0" w:space="0" w:color="auto"/>
          </w:divBdr>
        </w:div>
      </w:divsChild>
    </w:div>
    <w:div w:id="1328558586">
      <w:bodyDiv w:val="1"/>
      <w:marLeft w:val="0"/>
      <w:marRight w:val="0"/>
      <w:marTop w:val="0"/>
      <w:marBottom w:val="0"/>
      <w:divBdr>
        <w:top w:val="none" w:sz="0" w:space="0" w:color="auto"/>
        <w:left w:val="none" w:sz="0" w:space="0" w:color="auto"/>
        <w:bottom w:val="none" w:sz="0" w:space="0" w:color="auto"/>
        <w:right w:val="none" w:sz="0" w:space="0" w:color="auto"/>
      </w:divBdr>
    </w:div>
    <w:div w:id="1349059174">
      <w:bodyDiv w:val="1"/>
      <w:marLeft w:val="0"/>
      <w:marRight w:val="0"/>
      <w:marTop w:val="0"/>
      <w:marBottom w:val="0"/>
      <w:divBdr>
        <w:top w:val="none" w:sz="0" w:space="0" w:color="auto"/>
        <w:left w:val="none" w:sz="0" w:space="0" w:color="auto"/>
        <w:bottom w:val="none" w:sz="0" w:space="0" w:color="auto"/>
        <w:right w:val="none" w:sz="0" w:space="0" w:color="auto"/>
      </w:divBdr>
    </w:div>
    <w:div w:id="1369918594">
      <w:bodyDiv w:val="1"/>
      <w:marLeft w:val="0"/>
      <w:marRight w:val="0"/>
      <w:marTop w:val="0"/>
      <w:marBottom w:val="0"/>
      <w:divBdr>
        <w:top w:val="none" w:sz="0" w:space="0" w:color="auto"/>
        <w:left w:val="none" w:sz="0" w:space="0" w:color="auto"/>
        <w:bottom w:val="none" w:sz="0" w:space="0" w:color="auto"/>
        <w:right w:val="none" w:sz="0" w:space="0" w:color="auto"/>
      </w:divBdr>
    </w:div>
    <w:div w:id="1389770231">
      <w:bodyDiv w:val="1"/>
      <w:marLeft w:val="0"/>
      <w:marRight w:val="0"/>
      <w:marTop w:val="0"/>
      <w:marBottom w:val="0"/>
      <w:divBdr>
        <w:top w:val="none" w:sz="0" w:space="0" w:color="auto"/>
        <w:left w:val="none" w:sz="0" w:space="0" w:color="auto"/>
        <w:bottom w:val="none" w:sz="0" w:space="0" w:color="auto"/>
        <w:right w:val="none" w:sz="0" w:space="0" w:color="auto"/>
      </w:divBdr>
    </w:div>
    <w:div w:id="1447239486">
      <w:bodyDiv w:val="1"/>
      <w:marLeft w:val="0"/>
      <w:marRight w:val="0"/>
      <w:marTop w:val="0"/>
      <w:marBottom w:val="0"/>
      <w:divBdr>
        <w:top w:val="none" w:sz="0" w:space="0" w:color="auto"/>
        <w:left w:val="none" w:sz="0" w:space="0" w:color="auto"/>
        <w:bottom w:val="none" w:sz="0" w:space="0" w:color="auto"/>
        <w:right w:val="none" w:sz="0" w:space="0" w:color="auto"/>
      </w:divBdr>
    </w:div>
    <w:div w:id="1447851957">
      <w:bodyDiv w:val="1"/>
      <w:marLeft w:val="0"/>
      <w:marRight w:val="0"/>
      <w:marTop w:val="0"/>
      <w:marBottom w:val="0"/>
      <w:divBdr>
        <w:top w:val="none" w:sz="0" w:space="0" w:color="auto"/>
        <w:left w:val="none" w:sz="0" w:space="0" w:color="auto"/>
        <w:bottom w:val="none" w:sz="0" w:space="0" w:color="auto"/>
        <w:right w:val="none" w:sz="0" w:space="0" w:color="auto"/>
      </w:divBdr>
    </w:div>
    <w:div w:id="1464155547">
      <w:bodyDiv w:val="1"/>
      <w:marLeft w:val="0"/>
      <w:marRight w:val="0"/>
      <w:marTop w:val="0"/>
      <w:marBottom w:val="0"/>
      <w:divBdr>
        <w:top w:val="none" w:sz="0" w:space="0" w:color="auto"/>
        <w:left w:val="none" w:sz="0" w:space="0" w:color="auto"/>
        <w:bottom w:val="none" w:sz="0" w:space="0" w:color="auto"/>
        <w:right w:val="none" w:sz="0" w:space="0" w:color="auto"/>
      </w:divBdr>
    </w:div>
    <w:div w:id="1484128647">
      <w:bodyDiv w:val="1"/>
      <w:marLeft w:val="0"/>
      <w:marRight w:val="0"/>
      <w:marTop w:val="0"/>
      <w:marBottom w:val="0"/>
      <w:divBdr>
        <w:top w:val="none" w:sz="0" w:space="0" w:color="auto"/>
        <w:left w:val="none" w:sz="0" w:space="0" w:color="auto"/>
        <w:bottom w:val="none" w:sz="0" w:space="0" w:color="auto"/>
        <w:right w:val="none" w:sz="0" w:space="0" w:color="auto"/>
      </w:divBdr>
    </w:div>
    <w:div w:id="1492525757">
      <w:bodyDiv w:val="1"/>
      <w:marLeft w:val="0"/>
      <w:marRight w:val="0"/>
      <w:marTop w:val="0"/>
      <w:marBottom w:val="0"/>
      <w:divBdr>
        <w:top w:val="none" w:sz="0" w:space="0" w:color="auto"/>
        <w:left w:val="none" w:sz="0" w:space="0" w:color="auto"/>
        <w:bottom w:val="none" w:sz="0" w:space="0" w:color="auto"/>
        <w:right w:val="none" w:sz="0" w:space="0" w:color="auto"/>
      </w:divBdr>
    </w:div>
    <w:div w:id="1516192674">
      <w:bodyDiv w:val="1"/>
      <w:marLeft w:val="0"/>
      <w:marRight w:val="0"/>
      <w:marTop w:val="0"/>
      <w:marBottom w:val="0"/>
      <w:divBdr>
        <w:top w:val="none" w:sz="0" w:space="0" w:color="auto"/>
        <w:left w:val="none" w:sz="0" w:space="0" w:color="auto"/>
        <w:bottom w:val="none" w:sz="0" w:space="0" w:color="auto"/>
        <w:right w:val="none" w:sz="0" w:space="0" w:color="auto"/>
      </w:divBdr>
      <w:divsChild>
        <w:div w:id="330570586">
          <w:marLeft w:val="0"/>
          <w:marRight w:val="0"/>
          <w:marTop w:val="0"/>
          <w:marBottom w:val="0"/>
          <w:divBdr>
            <w:top w:val="none" w:sz="0" w:space="0" w:color="auto"/>
            <w:left w:val="none" w:sz="0" w:space="0" w:color="auto"/>
            <w:bottom w:val="none" w:sz="0" w:space="0" w:color="auto"/>
            <w:right w:val="none" w:sz="0" w:space="0" w:color="auto"/>
          </w:divBdr>
        </w:div>
      </w:divsChild>
    </w:div>
    <w:div w:id="1551456847">
      <w:bodyDiv w:val="1"/>
      <w:marLeft w:val="0"/>
      <w:marRight w:val="0"/>
      <w:marTop w:val="0"/>
      <w:marBottom w:val="0"/>
      <w:divBdr>
        <w:top w:val="none" w:sz="0" w:space="0" w:color="auto"/>
        <w:left w:val="none" w:sz="0" w:space="0" w:color="auto"/>
        <w:bottom w:val="none" w:sz="0" w:space="0" w:color="auto"/>
        <w:right w:val="none" w:sz="0" w:space="0" w:color="auto"/>
      </w:divBdr>
    </w:div>
    <w:div w:id="1557087898">
      <w:bodyDiv w:val="1"/>
      <w:marLeft w:val="0"/>
      <w:marRight w:val="0"/>
      <w:marTop w:val="0"/>
      <w:marBottom w:val="0"/>
      <w:divBdr>
        <w:top w:val="none" w:sz="0" w:space="0" w:color="auto"/>
        <w:left w:val="none" w:sz="0" w:space="0" w:color="auto"/>
        <w:bottom w:val="none" w:sz="0" w:space="0" w:color="auto"/>
        <w:right w:val="none" w:sz="0" w:space="0" w:color="auto"/>
      </w:divBdr>
    </w:div>
    <w:div w:id="1561746543">
      <w:bodyDiv w:val="1"/>
      <w:marLeft w:val="0"/>
      <w:marRight w:val="0"/>
      <w:marTop w:val="0"/>
      <w:marBottom w:val="0"/>
      <w:divBdr>
        <w:top w:val="none" w:sz="0" w:space="0" w:color="auto"/>
        <w:left w:val="none" w:sz="0" w:space="0" w:color="auto"/>
        <w:bottom w:val="none" w:sz="0" w:space="0" w:color="auto"/>
        <w:right w:val="none" w:sz="0" w:space="0" w:color="auto"/>
      </w:divBdr>
    </w:div>
    <w:div w:id="1578786921">
      <w:bodyDiv w:val="1"/>
      <w:marLeft w:val="0"/>
      <w:marRight w:val="0"/>
      <w:marTop w:val="0"/>
      <w:marBottom w:val="0"/>
      <w:divBdr>
        <w:top w:val="none" w:sz="0" w:space="0" w:color="auto"/>
        <w:left w:val="none" w:sz="0" w:space="0" w:color="auto"/>
        <w:bottom w:val="none" w:sz="0" w:space="0" w:color="auto"/>
        <w:right w:val="none" w:sz="0" w:space="0" w:color="auto"/>
      </w:divBdr>
      <w:divsChild>
        <w:div w:id="499348657">
          <w:marLeft w:val="0"/>
          <w:marRight w:val="0"/>
          <w:marTop w:val="0"/>
          <w:marBottom w:val="0"/>
          <w:divBdr>
            <w:top w:val="none" w:sz="0" w:space="0" w:color="auto"/>
            <w:left w:val="none" w:sz="0" w:space="0" w:color="auto"/>
            <w:bottom w:val="none" w:sz="0" w:space="0" w:color="auto"/>
            <w:right w:val="none" w:sz="0" w:space="0" w:color="auto"/>
          </w:divBdr>
        </w:div>
      </w:divsChild>
    </w:div>
    <w:div w:id="1608929885">
      <w:bodyDiv w:val="1"/>
      <w:marLeft w:val="0"/>
      <w:marRight w:val="0"/>
      <w:marTop w:val="0"/>
      <w:marBottom w:val="0"/>
      <w:divBdr>
        <w:top w:val="none" w:sz="0" w:space="0" w:color="auto"/>
        <w:left w:val="none" w:sz="0" w:space="0" w:color="auto"/>
        <w:bottom w:val="none" w:sz="0" w:space="0" w:color="auto"/>
        <w:right w:val="none" w:sz="0" w:space="0" w:color="auto"/>
      </w:divBdr>
      <w:divsChild>
        <w:div w:id="1047336357">
          <w:marLeft w:val="0"/>
          <w:marRight w:val="0"/>
          <w:marTop w:val="0"/>
          <w:marBottom w:val="0"/>
          <w:divBdr>
            <w:top w:val="none" w:sz="0" w:space="0" w:color="auto"/>
            <w:left w:val="none" w:sz="0" w:space="0" w:color="auto"/>
            <w:bottom w:val="none" w:sz="0" w:space="0" w:color="auto"/>
            <w:right w:val="none" w:sz="0" w:space="0" w:color="auto"/>
          </w:divBdr>
        </w:div>
      </w:divsChild>
    </w:div>
    <w:div w:id="1626884141">
      <w:bodyDiv w:val="1"/>
      <w:marLeft w:val="0"/>
      <w:marRight w:val="0"/>
      <w:marTop w:val="0"/>
      <w:marBottom w:val="0"/>
      <w:divBdr>
        <w:top w:val="none" w:sz="0" w:space="0" w:color="auto"/>
        <w:left w:val="none" w:sz="0" w:space="0" w:color="auto"/>
        <w:bottom w:val="none" w:sz="0" w:space="0" w:color="auto"/>
        <w:right w:val="none" w:sz="0" w:space="0" w:color="auto"/>
      </w:divBdr>
    </w:div>
    <w:div w:id="1629778394">
      <w:bodyDiv w:val="1"/>
      <w:marLeft w:val="0"/>
      <w:marRight w:val="0"/>
      <w:marTop w:val="0"/>
      <w:marBottom w:val="0"/>
      <w:divBdr>
        <w:top w:val="none" w:sz="0" w:space="0" w:color="auto"/>
        <w:left w:val="none" w:sz="0" w:space="0" w:color="auto"/>
        <w:bottom w:val="none" w:sz="0" w:space="0" w:color="auto"/>
        <w:right w:val="none" w:sz="0" w:space="0" w:color="auto"/>
      </w:divBdr>
    </w:div>
    <w:div w:id="1642156294">
      <w:bodyDiv w:val="1"/>
      <w:marLeft w:val="0"/>
      <w:marRight w:val="0"/>
      <w:marTop w:val="0"/>
      <w:marBottom w:val="0"/>
      <w:divBdr>
        <w:top w:val="none" w:sz="0" w:space="0" w:color="auto"/>
        <w:left w:val="none" w:sz="0" w:space="0" w:color="auto"/>
        <w:bottom w:val="none" w:sz="0" w:space="0" w:color="auto"/>
        <w:right w:val="none" w:sz="0" w:space="0" w:color="auto"/>
      </w:divBdr>
    </w:div>
    <w:div w:id="1647128240">
      <w:bodyDiv w:val="1"/>
      <w:marLeft w:val="0"/>
      <w:marRight w:val="0"/>
      <w:marTop w:val="0"/>
      <w:marBottom w:val="0"/>
      <w:divBdr>
        <w:top w:val="none" w:sz="0" w:space="0" w:color="auto"/>
        <w:left w:val="none" w:sz="0" w:space="0" w:color="auto"/>
        <w:bottom w:val="none" w:sz="0" w:space="0" w:color="auto"/>
        <w:right w:val="none" w:sz="0" w:space="0" w:color="auto"/>
      </w:divBdr>
    </w:div>
    <w:div w:id="1649703281">
      <w:bodyDiv w:val="1"/>
      <w:marLeft w:val="0"/>
      <w:marRight w:val="0"/>
      <w:marTop w:val="0"/>
      <w:marBottom w:val="0"/>
      <w:divBdr>
        <w:top w:val="none" w:sz="0" w:space="0" w:color="auto"/>
        <w:left w:val="none" w:sz="0" w:space="0" w:color="auto"/>
        <w:bottom w:val="none" w:sz="0" w:space="0" w:color="auto"/>
        <w:right w:val="none" w:sz="0" w:space="0" w:color="auto"/>
      </w:divBdr>
    </w:div>
    <w:div w:id="1698854030">
      <w:bodyDiv w:val="1"/>
      <w:marLeft w:val="0"/>
      <w:marRight w:val="0"/>
      <w:marTop w:val="0"/>
      <w:marBottom w:val="0"/>
      <w:divBdr>
        <w:top w:val="none" w:sz="0" w:space="0" w:color="auto"/>
        <w:left w:val="none" w:sz="0" w:space="0" w:color="auto"/>
        <w:bottom w:val="none" w:sz="0" w:space="0" w:color="auto"/>
        <w:right w:val="none" w:sz="0" w:space="0" w:color="auto"/>
      </w:divBdr>
    </w:div>
    <w:div w:id="1708290739">
      <w:bodyDiv w:val="1"/>
      <w:marLeft w:val="0"/>
      <w:marRight w:val="0"/>
      <w:marTop w:val="0"/>
      <w:marBottom w:val="0"/>
      <w:divBdr>
        <w:top w:val="none" w:sz="0" w:space="0" w:color="auto"/>
        <w:left w:val="none" w:sz="0" w:space="0" w:color="auto"/>
        <w:bottom w:val="none" w:sz="0" w:space="0" w:color="auto"/>
        <w:right w:val="none" w:sz="0" w:space="0" w:color="auto"/>
      </w:divBdr>
    </w:div>
    <w:div w:id="1718123506">
      <w:bodyDiv w:val="1"/>
      <w:marLeft w:val="0"/>
      <w:marRight w:val="0"/>
      <w:marTop w:val="0"/>
      <w:marBottom w:val="0"/>
      <w:divBdr>
        <w:top w:val="none" w:sz="0" w:space="0" w:color="auto"/>
        <w:left w:val="none" w:sz="0" w:space="0" w:color="auto"/>
        <w:bottom w:val="none" w:sz="0" w:space="0" w:color="auto"/>
        <w:right w:val="none" w:sz="0" w:space="0" w:color="auto"/>
      </w:divBdr>
      <w:divsChild>
        <w:div w:id="468400822">
          <w:marLeft w:val="0"/>
          <w:marRight w:val="0"/>
          <w:marTop w:val="0"/>
          <w:marBottom w:val="0"/>
          <w:divBdr>
            <w:top w:val="none" w:sz="0" w:space="0" w:color="auto"/>
            <w:left w:val="none" w:sz="0" w:space="0" w:color="auto"/>
            <w:bottom w:val="none" w:sz="0" w:space="0" w:color="auto"/>
            <w:right w:val="none" w:sz="0" w:space="0" w:color="auto"/>
          </w:divBdr>
        </w:div>
      </w:divsChild>
    </w:div>
    <w:div w:id="1745369830">
      <w:bodyDiv w:val="1"/>
      <w:marLeft w:val="0"/>
      <w:marRight w:val="0"/>
      <w:marTop w:val="0"/>
      <w:marBottom w:val="0"/>
      <w:divBdr>
        <w:top w:val="none" w:sz="0" w:space="0" w:color="auto"/>
        <w:left w:val="none" w:sz="0" w:space="0" w:color="auto"/>
        <w:bottom w:val="none" w:sz="0" w:space="0" w:color="auto"/>
        <w:right w:val="none" w:sz="0" w:space="0" w:color="auto"/>
      </w:divBdr>
    </w:div>
    <w:div w:id="1745642068">
      <w:bodyDiv w:val="1"/>
      <w:marLeft w:val="0"/>
      <w:marRight w:val="0"/>
      <w:marTop w:val="0"/>
      <w:marBottom w:val="0"/>
      <w:divBdr>
        <w:top w:val="none" w:sz="0" w:space="0" w:color="auto"/>
        <w:left w:val="none" w:sz="0" w:space="0" w:color="auto"/>
        <w:bottom w:val="none" w:sz="0" w:space="0" w:color="auto"/>
        <w:right w:val="none" w:sz="0" w:space="0" w:color="auto"/>
      </w:divBdr>
      <w:divsChild>
        <w:div w:id="1943686369">
          <w:marLeft w:val="0"/>
          <w:marRight w:val="0"/>
          <w:marTop w:val="0"/>
          <w:marBottom w:val="0"/>
          <w:divBdr>
            <w:top w:val="none" w:sz="0" w:space="0" w:color="auto"/>
            <w:left w:val="none" w:sz="0" w:space="0" w:color="auto"/>
            <w:bottom w:val="none" w:sz="0" w:space="0" w:color="auto"/>
            <w:right w:val="none" w:sz="0" w:space="0" w:color="auto"/>
          </w:divBdr>
        </w:div>
      </w:divsChild>
    </w:div>
    <w:div w:id="1746755746">
      <w:bodyDiv w:val="1"/>
      <w:marLeft w:val="0"/>
      <w:marRight w:val="0"/>
      <w:marTop w:val="0"/>
      <w:marBottom w:val="0"/>
      <w:divBdr>
        <w:top w:val="none" w:sz="0" w:space="0" w:color="auto"/>
        <w:left w:val="none" w:sz="0" w:space="0" w:color="auto"/>
        <w:bottom w:val="none" w:sz="0" w:space="0" w:color="auto"/>
        <w:right w:val="none" w:sz="0" w:space="0" w:color="auto"/>
      </w:divBdr>
    </w:div>
    <w:div w:id="1792435811">
      <w:bodyDiv w:val="1"/>
      <w:marLeft w:val="0"/>
      <w:marRight w:val="0"/>
      <w:marTop w:val="0"/>
      <w:marBottom w:val="0"/>
      <w:divBdr>
        <w:top w:val="none" w:sz="0" w:space="0" w:color="auto"/>
        <w:left w:val="none" w:sz="0" w:space="0" w:color="auto"/>
        <w:bottom w:val="none" w:sz="0" w:space="0" w:color="auto"/>
        <w:right w:val="none" w:sz="0" w:space="0" w:color="auto"/>
      </w:divBdr>
    </w:div>
    <w:div w:id="1808011047">
      <w:bodyDiv w:val="1"/>
      <w:marLeft w:val="0"/>
      <w:marRight w:val="0"/>
      <w:marTop w:val="0"/>
      <w:marBottom w:val="0"/>
      <w:divBdr>
        <w:top w:val="none" w:sz="0" w:space="0" w:color="auto"/>
        <w:left w:val="none" w:sz="0" w:space="0" w:color="auto"/>
        <w:bottom w:val="none" w:sz="0" w:space="0" w:color="auto"/>
        <w:right w:val="none" w:sz="0" w:space="0" w:color="auto"/>
      </w:divBdr>
    </w:div>
    <w:div w:id="1818916590">
      <w:bodyDiv w:val="1"/>
      <w:marLeft w:val="0"/>
      <w:marRight w:val="0"/>
      <w:marTop w:val="0"/>
      <w:marBottom w:val="0"/>
      <w:divBdr>
        <w:top w:val="none" w:sz="0" w:space="0" w:color="auto"/>
        <w:left w:val="none" w:sz="0" w:space="0" w:color="auto"/>
        <w:bottom w:val="none" w:sz="0" w:space="0" w:color="auto"/>
        <w:right w:val="none" w:sz="0" w:space="0" w:color="auto"/>
      </w:divBdr>
    </w:div>
    <w:div w:id="1820460729">
      <w:bodyDiv w:val="1"/>
      <w:marLeft w:val="0"/>
      <w:marRight w:val="0"/>
      <w:marTop w:val="0"/>
      <w:marBottom w:val="0"/>
      <w:divBdr>
        <w:top w:val="none" w:sz="0" w:space="0" w:color="auto"/>
        <w:left w:val="none" w:sz="0" w:space="0" w:color="auto"/>
        <w:bottom w:val="none" w:sz="0" w:space="0" w:color="auto"/>
        <w:right w:val="none" w:sz="0" w:space="0" w:color="auto"/>
      </w:divBdr>
    </w:div>
    <w:div w:id="1840659735">
      <w:bodyDiv w:val="1"/>
      <w:marLeft w:val="0"/>
      <w:marRight w:val="0"/>
      <w:marTop w:val="0"/>
      <w:marBottom w:val="0"/>
      <w:divBdr>
        <w:top w:val="none" w:sz="0" w:space="0" w:color="auto"/>
        <w:left w:val="none" w:sz="0" w:space="0" w:color="auto"/>
        <w:bottom w:val="none" w:sz="0" w:space="0" w:color="auto"/>
        <w:right w:val="none" w:sz="0" w:space="0" w:color="auto"/>
      </w:divBdr>
      <w:divsChild>
        <w:div w:id="2138907333">
          <w:marLeft w:val="360"/>
          <w:marRight w:val="0"/>
          <w:marTop w:val="200"/>
          <w:marBottom w:val="0"/>
          <w:divBdr>
            <w:top w:val="none" w:sz="0" w:space="0" w:color="auto"/>
            <w:left w:val="none" w:sz="0" w:space="0" w:color="auto"/>
            <w:bottom w:val="none" w:sz="0" w:space="0" w:color="auto"/>
            <w:right w:val="none" w:sz="0" w:space="0" w:color="auto"/>
          </w:divBdr>
        </w:div>
        <w:div w:id="215052914">
          <w:marLeft w:val="360"/>
          <w:marRight w:val="0"/>
          <w:marTop w:val="200"/>
          <w:marBottom w:val="0"/>
          <w:divBdr>
            <w:top w:val="none" w:sz="0" w:space="0" w:color="auto"/>
            <w:left w:val="none" w:sz="0" w:space="0" w:color="auto"/>
            <w:bottom w:val="none" w:sz="0" w:space="0" w:color="auto"/>
            <w:right w:val="none" w:sz="0" w:space="0" w:color="auto"/>
          </w:divBdr>
        </w:div>
        <w:div w:id="2099062009">
          <w:marLeft w:val="360"/>
          <w:marRight w:val="0"/>
          <w:marTop w:val="200"/>
          <w:marBottom w:val="0"/>
          <w:divBdr>
            <w:top w:val="none" w:sz="0" w:space="0" w:color="auto"/>
            <w:left w:val="none" w:sz="0" w:space="0" w:color="auto"/>
            <w:bottom w:val="none" w:sz="0" w:space="0" w:color="auto"/>
            <w:right w:val="none" w:sz="0" w:space="0" w:color="auto"/>
          </w:divBdr>
        </w:div>
      </w:divsChild>
    </w:div>
    <w:div w:id="1898391817">
      <w:bodyDiv w:val="1"/>
      <w:marLeft w:val="0"/>
      <w:marRight w:val="0"/>
      <w:marTop w:val="0"/>
      <w:marBottom w:val="0"/>
      <w:divBdr>
        <w:top w:val="none" w:sz="0" w:space="0" w:color="auto"/>
        <w:left w:val="none" w:sz="0" w:space="0" w:color="auto"/>
        <w:bottom w:val="none" w:sz="0" w:space="0" w:color="auto"/>
        <w:right w:val="none" w:sz="0" w:space="0" w:color="auto"/>
      </w:divBdr>
    </w:div>
    <w:div w:id="1928034306">
      <w:bodyDiv w:val="1"/>
      <w:marLeft w:val="0"/>
      <w:marRight w:val="0"/>
      <w:marTop w:val="0"/>
      <w:marBottom w:val="0"/>
      <w:divBdr>
        <w:top w:val="none" w:sz="0" w:space="0" w:color="auto"/>
        <w:left w:val="none" w:sz="0" w:space="0" w:color="auto"/>
        <w:bottom w:val="none" w:sz="0" w:space="0" w:color="auto"/>
        <w:right w:val="none" w:sz="0" w:space="0" w:color="auto"/>
      </w:divBdr>
    </w:div>
    <w:div w:id="1964925992">
      <w:bodyDiv w:val="1"/>
      <w:marLeft w:val="0"/>
      <w:marRight w:val="0"/>
      <w:marTop w:val="0"/>
      <w:marBottom w:val="0"/>
      <w:divBdr>
        <w:top w:val="none" w:sz="0" w:space="0" w:color="auto"/>
        <w:left w:val="none" w:sz="0" w:space="0" w:color="auto"/>
        <w:bottom w:val="none" w:sz="0" w:space="0" w:color="auto"/>
        <w:right w:val="none" w:sz="0" w:space="0" w:color="auto"/>
      </w:divBdr>
      <w:divsChild>
        <w:div w:id="764037568">
          <w:marLeft w:val="360"/>
          <w:marRight w:val="0"/>
          <w:marTop w:val="200"/>
          <w:marBottom w:val="0"/>
          <w:divBdr>
            <w:top w:val="none" w:sz="0" w:space="0" w:color="auto"/>
            <w:left w:val="none" w:sz="0" w:space="0" w:color="auto"/>
            <w:bottom w:val="none" w:sz="0" w:space="0" w:color="auto"/>
            <w:right w:val="none" w:sz="0" w:space="0" w:color="auto"/>
          </w:divBdr>
        </w:div>
        <w:div w:id="1404790787">
          <w:marLeft w:val="360"/>
          <w:marRight w:val="0"/>
          <w:marTop w:val="200"/>
          <w:marBottom w:val="0"/>
          <w:divBdr>
            <w:top w:val="none" w:sz="0" w:space="0" w:color="auto"/>
            <w:left w:val="none" w:sz="0" w:space="0" w:color="auto"/>
            <w:bottom w:val="none" w:sz="0" w:space="0" w:color="auto"/>
            <w:right w:val="none" w:sz="0" w:space="0" w:color="auto"/>
          </w:divBdr>
        </w:div>
      </w:divsChild>
    </w:div>
    <w:div w:id="1981887452">
      <w:bodyDiv w:val="1"/>
      <w:marLeft w:val="0"/>
      <w:marRight w:val="0"/>
      <w:marTop w:val="0"/>
      <w:marBottom w:val="0"/>
      <w:divBdr>
        <w:top w:val="none" w:sz="0" w:space="0" w:color="auto"/>
        <w:left w:val="none" w:sz="0" w:space="0" w:color="auto"/>
        <w:bottom w:val="none" w:sz="0" w:space="0" w:color="auto"/>
        <w:right w:val="none" w:sz="0" w:space="0" w:color="auto"/>
      </w:divBdr>
    </w:div>
    <w:div w:id="1985885172">
      <w:bodyDiv w:val="1"/>
      <w:marLeft w:val="0"/>
      <w:marRight w:val="0"/>
      <w:marTop w:val="0"/>
      <w:marBottom w:val="0"/>
      <w:divBdr>
        <w:top w:val="none" w:sz="0" w:space="0" w:color="auto"/>
        <w:left w:val="none" w:sz="0" w:space="0" w:color="auto"/>
        <w:bottom w:val="none" w:sz="0" w:space="0" w:color="auto"/>
        <w:right w:val="none" w:sz="0" w:space="0" w:color="auto"/>
      </w:divBdr>
    </w:div>
    <w:div w:id="2083521292">
      <w:bodyDiv w:val="1"/>
      <w:marLeft w:val="0"/>
      <w:marRight w:val="0"/>
      <w:marTop w:val="0"/>
      <w:marBottom w:val="0"/>
      <w:divBdr>
        <w:top w:val="none" w:sz="0" w:space="0" w:color="auto"/>
        <w:left w:val="none" w:sz="0" w:space="0" w:color="auto"/>
        <w:bottom w:val="none" w:sz="0" w:space="0" w:color="auto"/>
        <w:right w:val="none" w:sz="0" w:space="0" w:color="auto"/>
      </w:divBdr>
    </w:div>
    <w:div w:id="2088112899">
      <w:bodyDiv w:val="1"/>
      <w:marLeft w:val="0"/>
      <w:marRight w:val="0"/>
      <w:marTop w:val="0"/>
      <w:marBottom w:val="0"/>
      <w:divBdr>
        <w:top w:val="none" w:sz="0" w:space="0" w:color="auto"/>
        <w:left w:val="none" w:sz="0" w:space="0" w:color="auto"/>
        <w:bottom w:val="none" w:sz="0" w:space="0" w:color="auto"/>
        <w:right w:val="none" w:sz="0" w:space="0" w:color="auto"/>
      </w:divBdr>
    </w:div>
    <w:div w:id="2100059596">
      <w:bodyDiv w:val="1"/>
      <w:marLeft w:val="0"/>
      <w:marRight w:val="0"/>
      <w:marTop w:val="0"/>
      <w:marBottom w:val="0"/>
      <w:divBdr>
        <w:top w:val="none" w:sz="0" w:space="0" w:color="auto"/>
        <w:left w:val="none" w:sz="0" w:space="0" w:color="auto"/>
        <w:bottom w:val="none" w:sz="0" w:space="0" w:color="auto"/>
        <w:right w:val="none" w:sz="0" w:space="0" w:color="auto"/>
      </w:divBdr>
    </w:div>
    <w:div w:id="2144812755">
      <w:bodyDiv w:val="1"/>
      <w:marLeft w:val="0"/>
      <w:marRight w:val="0"/>
      <w:marTop w:val="0"/>
      <w:marBottom w:val="0"/>
      <w:divBdr>
        <w:top w:val="none" w:sz="0" w:space="0" w:color="auto"/>
        <w:left w:val="none" w:sz="0" w:space="0" w:color="auto"/>
        <w:bottom w:val="none" w:sz="0" w:space="0" w:color="auto"/>
        <w:right w:val="none" w:sz="0" w:space="0" w:color="auto"/>
      </w:divBdr>
    </w:div>
    <w:div w:id="2145660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6E2D4-7F78-4D8A-9DEC-BDFD24ECE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627</Words>
  <Characters>14976</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Carnegie Mellon</Company>
  <LinksUpToDate>false</LinksUpToDate>
  <CharactersWithSpaces>17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B. Clay</dc:creator>
  <cp:lastModifiedBy>Michael Dellert</cp:lastModifiedBy>
  <cp:revision>3</cp:revision>
  <cp:lastPrinted>2018-03-07T19:49:00Z</cp:lastPrinted>
  <dcterms:created xsi:type="dcterms:W3CDTF">2019-03-07T16:12:00Z</dcterms:created>
  <dcterms:modified xsi:type="dcterms:W3CDTF">2019-03-07T16:12:00Z</dcterms:modified>
</cp:coreProperties>
</file>